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2F5F9BC5" w:rsidR="005A379F" w:rsidRPr="00835D90" w:rsidRDefault="00953EDA" w:rsidP="00D91ABE">
      <w:pPr>
        <w:pStyle w:val="Title"/>
        <w:rPr>
          <w:rFonts w:eastAsia="Times New Roman"/>
          <w:sz w:val="29"/>
          <w:szCs w:val="29"/>
        </w:rPr>
      </w:pPr>
      <w:r w:rsidRPr="00835D90">
        <w:rPr>
          <w:rFonts w:eastAsia="Times New Roman"/>
          <w:sz w:val="29"/>
          <w:szCs w:val="29"/>
        </w:rPr>
        <w:t xml:space="preserve">Focused on the </w:t>
      </w:r>
      <w:r w:rsidR="00DF6972" w:rsidRPr="00835D90">
        <w:rPr>
          <w:rFonts w:eastAsia="Times New Roman"/>
          <w:sz w:val="29"/>
          <w:szCs w:val="29"/>
        </w:rPr>
        <w:t>task</w:t>
      </w:r>
      <w:r w:rsidR="00755AD6" w:rsidRPr="00835D90">
        <w:rPr>
          <w:rFonts w:eastAsia="Times New Roman"/>
          <w:sz w:val="29"/>
          <w:szCs w:val="29"/>
        </w:rPr>
        <w:t xml:space="preserve">: feedback on </w:t>
      </w:r>
      <w:r w:rsidR="00717545" w:rsidRPr="00835D90">
        <w:rPr>
          <w:rFonts w:eastAsia="Times New Roman"/>
          <w:sz w:val="29"/>
          <w:szCs w:val="29"/>
        </w:rPr>
        <w:t xml:space="preserve">interruption durations </w:t>
      </w:r>
      <w:r w:rsidR="00F83834" w:rsidRPr="00835D90">
        <w:rPr>
          <w:rFonts w:eastAsia="Times New Roman"/>
          <w:sz w:val="29"/>
          <w:szCs w:val="29"/>
        </w:rPr>
        <w:t xml:space="preserve">shortens interruptions and </w:t>
      </w:r>
      <w:r w:rsidR="0099322F" w:rsidRPr="00835D90">
        <w:rPr>
          <w:rFonts w:eastAsia="Times New Roman"/>
          <w:sz w:val="29"/>
          <w:szCs w:val="29"/>
        </w:rPr>
        <w:t>discourages distractions</w:t>
      </w:r>
    </w:p>
    <w:p w14:paraId="6805F3AD" w14:textId="164FBB8F" w:rsidR="005A379F" w:rsidRPr="00835D90" w:rsidRDefault="008E1FC4" w:rsidP="008005F1">
      <w:pPr>
        <w:pStyle w:val="Heading1"/>
        <w:rPr>
          <w:sz w:val="20"/>
        </w:rPr>
      </w:pPr>
      <w:r w:rsidRPr="00835D90">
        <w:t>Abstract</w:t>
      </w:r>
    </w:p>
    <w:p w14:paraId="3EFC1CD0" w14:textId="7C2656FD" w:rsidR="006E157B" w:rsidRPr="00835D90" w:rsidRDefault="000442F0" w:rsidP="00560870">
      <w:pPr>
        <w:pStyle w:val="Paragraph"/>
      </w:pPr>
      <w:commentRangeStart w:id="0"/>
      <w:ins w:id="1" w:author="Anna Cox" w:date="2018-05-18T17:54:00Z">
        <w:r>
          <w:t xml:space="preserve">Many </w:t>
        </w:r>
      </w:ins>
      <w:ins w:id="2" w:author="Anna Cox" w:date="2018-05-18T17:55:00Z">
        <w:r>
          <w:t>computer-based work tasks</w:t>
        </w:r>
      </w:ins>
      <w:r w:rsidR="005A379F" w:rsidRPr="00835D90">
        <w:t xml:space="preserve"> involve looking up certain information</w:t>
      </w:r>
      <w:r w:rsidR="00C948A2" w:rsidRPr="00835D90">
        <w:t xml:space="preserve">. </w:t>
      </w:r>
      <w:r w:rsidR="005A379F" w:rsidRPr="00835D90">
        <w:t xml:space="preserve">Switching away from the </w:t>
      </w:r>
      <w:ins w:id="3" w:author="Anna Cox" w:date="2018-05-18T17:55:00Z">
        <w:r>
          <w:t>main task</w:t>
        </w:r>
      </w:ins>
      <w:r w:rsidR="00685ECF" w:rsidRPr="00835D90">
        <w:t xml:space="preserve"> can be disruptive: </w:t>
      </w:r>
      <w:r w:rsidR="005A379F" w:rsidRPr="00835D90">
        <w:t>it slows people down and can increase errors. </w:t>
      </w:r>
      <w:r w:rsidR="000539A5" w:rsidRPr="00835D90">
        <w:t>Moreover</w:t>
      </w:r>
      <w:r w:rsidR="005A379F" w:rsidRPr="00835D90">
        <w:t xml:space="preserve">, </w:t>
      </w:r>
      <w:r w:rsidR="00BB7122" w:rsidRPr="00835D90">
        <w:t xml:space="preserve">depending on where the information </w:t>
      </w:r>
      <w:proofErr w:type="gramStart"/>
      <w:r w:rsidR="00C3124E" w:rsidRPr="00835D90">
        <w:t>has to</w:t>
      </w:r>
      <w:proofErr w:type="gramEnd"/>
      <w:r w:rsidR="00C3124E" w:rsidRPr="00835D90">
        <w:t xml:space="preserve"> be retrieved </w:t>
      </w:r>
      <w:r w:rsidR="00BB7122" w:rsidRPr="00835D90">
        <w:t xml:space="preserve">from, </w:t>
      </w:r>
      <w:r w:rsidR="005A379F" w:rsidRPr="00835D90">
        <w:t>people can get distracted and forget</w:t>
      </w:r>
      <w:r w:rsidR="00BB7122" w:rsidRPr="00835D90">
        <w:t xml:space="preserve"> to return to the task</w:t>
      </w:r>
      <w:r w:rsidR="005A379F" w:rsidRPr="00835D90">
        <w:t>.</w:t>
      </w:r>
      <w:commentRangeEnd w:id="0"/>
      <w:r>
        <w:rPr>
          <w:rStyle w:val="CommentReference"/>
        </w:rPr>
        <w:commentReference w:id="0"/>
      </w:r>
      <w:r w:rsidR="005A379F" w:rsidRPr="00835D90">
        <w:t xml:space="preserve"> </w:t>
      </w:r>
      <w:r w:rsidR="00CC0A1F" w:rsidRPr="00835D90">
        <w:t>In this paper, we</w:t>
      </w:r>
      <w:r w:rsidR="00E162CE" w:rsidRPr="00835D90">
        <w:t xml:space="preserve"> </w:t>
      </w:r>
      <w:r w:rsidR="000821D4" w:rsidRPr="00835D90">
        <w:t xml:space="preserve">report two studies to </w:t>
      </w:r>
      <w:r w:rsidR="00E162CE" w:rsidRPr="00835D90">
        <w:t xml:space="preserve">investigate whether giving </w:t>
      </w:r>
      <w:r w:rsidR="00800FF0" w:rsidRPr="00835D90">
        <w:t xml:space="preserve">people </w:t>
      </w:r>
      <w:r w:rsidR="00E162CE" w:rsidRPr="00835D90">
        <w:t xml:space="preserve">feedback on how long </w:t>
      </w:r>
      <w:r w:rsidR="00800FF0" w:rsidRPr="00835D90">
        <w:t>they</w:t>
      </w:r>
      <w:r w:rsidR="00E162CE" w:rsidRPr="00835D90">
        <w:t xml:space="preserve"> are away </w:t>
      </w:r>
      <w:r>
        <w:t>from the primary task</w:t>
      </w:r>
      <w:r w:rsidRPr="00835D90">
        <w:t xml:space="preserve"> </w:t>
      </w:r>
      <w:r w:rsidR="00E162CE" w:rsidRPr="00835D90">
        <w:t xml:space="preserve">has an effect on </w:t>
      </w:r>
      <w:r w:rsidR="00D1207E" w:rsidRPr="00835D90">
        <w:t>people’s self-interruption behaviour</w:t>
      </w:r>
      <w:r w:rsidR="00E162CE" w:rsidRPr="00835D90">
        <w:t xml:space="preserve">. </w:t>
      </w:r>
      <w:r w:rsidR="005A379F" w:rsidRPr="00835D90">
        <w:t xml:space="preserve">An online study was conducted </w:t>
      </w:r>
      <w:r w:rsidR="00790F45" w:rsidRPr="00835D90">
        <w:t>in which</w:t>
      </w:r>
      <w:r w:rsidR="00CA18E9" w:rsidRPr="00835D90">
        <w:t xml:space="preserve"> participants</w:t>
      </w:r>
      <w:r w:rsidR="005A379F" w:rsidRPr="00835D90">
        <w:t xml:space="preserve"> </w:t>
      </w:r>
      <w:r w:rsidR="00F51DC9" w:rsidRPr="00835D90">
        <w:t>had</w:t>
      </w:r>
      <w:r w:rsidR="00DD0850" w:rsidRPr="00835D90">
        <w:t xml:space="preserve"> to enter </w:t>
      </w:r>
      <w:r w:rsidR="003E53FC" w:rsidRPr="00835D90">
        <w:t>numeric codes</w:t>
      </w:r>
      <w:r w:rsidR="00FA33DE" w:rsidRPr="00835D90">
        <w:t xml:space="preserve"> for a data entry </w:t>
      </w:r>
      <w:r w:rsidR="005A379F" w:rsidRPr="00835D90">
        <w:t>task</w:t>
      </w:r>
      <w:r w:rsidR="007E1903" w:rsidRPr="00835D90">
        <w:t xml:space="preserve"> into an online spreadsheet</w:t>
      </w:r>
      <w:r w:rsidR="005A379F" w:rsidRPr="00835D90">
        <w:t xml:space="preserve">. They had to </w:t>
      </w:r>
      <w:r w:rsidR="008925D3" w:rsidRPr="00835D90">
        <w:t>look u</w:t>
      </w:r>
      <w:r w:rsidR="008A5777" w:rsidRPr="00835D90">
        <w:t>p</w:t>
      </w:r>
      <w:r w:rsidR="00205DC9" w:rsidRPr="00835D90">
        <w:t xml:space="preserve"> these codes </w:t>
      </w:r>
      <w:r w:rsidR="005A379F" w:rsidRPr="00835D90">
        <w:t xml:space="preserve">in an email that was sent to </w:t>
      </w:r>
      <w:r w:rsidR="00A722AE" w:rsidRPr="00835D90">
        <w:t>their personal email</w:t>
      </w:r>
      <w:r w:rsidR="005A379F" w:rsidRPr="00835D90">
        <w:t xml:space="preserve"> </w:t>
      </w:r>
      <w:r w:rsidR="000C546B" w:rsidRPr="00835D90">
        <w:t xml:space="preserve">address </w:t>
      </w:r>
      <w:r w:rsidR="000C3319" w:rsidRPr="00835D90">
        <w:t>upon starting</w:t>
      </w:r>
      <w:r w:rsidR="005A379F" w:rsidRPr="00835D90">
        <w:t xml:space="preserve"> the experiment. </w:t>
      </w:r>
      <w:r w:rsidR="00276AAC" w:rsidRPr="00835D90">
        <w:t xml:space="preserve">Results showed that participants </w:t>
      </w:r>
      <w:r w:rsidR="000B075C" w:rsidRPr="00835D90">
        <w:t xml:space="preserve">who were shown how long they were away for </w:t>
      </w:r>
      <w:r w:rsidR="00D2033B" w:rsidRPr="00835D90">
        <w:t>made shorter switches</w:t>
      </w:r>
      <w:r w:rsidR="00AA557A" w:rsidRPr="00835D90">
        <w:t xml:space="preserve">, </w:t>
      </w:r>
      <w:r w:rsidR="00D2033B" w:rsidRPr="00835D90">
        <w:t>were faster to complete the task</w:t>
      </w:r>
      <w:ins w:id="4" w:author="Duncan Brumby" w:date="2018-05-03T09:59:00Z">
        <w:r w:rsidR="00276AAC" w:rsidRPr="00835D90">
          <w:t>,</w:t>
        </w:r>
      </w:ins>
      <w:r w:rsidR="00D2033B" w:rsidRPr="00835D90">
        <w:t xml:space="preserve"> and made fewer data entry errors</w:t>
      </w:r>
      <w:r w:rsidR="0061254A" w:rsidRPr="00835D90">
        <w:t xml:space="preserve">. </w:t>
      </w:r>
      <w:r w:rsidR="00E25350" w:rsidRPr="00835D90">
        <w:t xml:space="preserve">To see whether these effects generalise beyond the lab and are </w:t>
      </w:r>
      <w:r>
        <w:t>of real</w:t>
      </w:r>
      <w:r w:rsidR="00E25350" w:rsidRPr="00835D90">
        <w:t xml:space="preserve"> benefit to people working in office settings,</w:t>
      </w:r>
      <w:r w:rsidR="00EE1168" w:rsidRPr="00835D90">
        <w:t xml:space="preserve"> we</w:t>
      </w:r>
      <w:r w:rsidR="005A5748" w:rsidRPr="00835D90">
        <w:t xml:space="preserve"> then</w:t>
      </w:r>
      <w:r w:rsidR="00EE1168" w:rsidRPr="00835D90">
        <w:t xml:space="preserve"> conducted a two-week field study where </w:t>
      </w:r>
      <w:r w:rsidR="0005405A" w:rsidRPr="00835D90">
        <w:t xml:space="preserve">office workers used </w:t>
      </w:r>
      <w:r w:rsidR="00EE1168" w:rsidRPr="00835D90">
        <w:t xml:space="preserve">a browser extension </w:t>
      </w:r>
      <w:r w:rsidR="00F745FA" w:rsidRPr="00835D90">
        <w:t>during</w:t>
      </w:r>
      <w:r w:rsidR="00EE1168" w:rsidRPr="00835D90">
        <w:t xml:space="preserve"> data entry work </w:t>
      </w:r>
      <w:r w:rsidR="006A71B4" w:rsidRPr="00835D90">
        <w:t xml:space="preserve">which </w:t>
      </w:r>
      <w:r w:rsidR="005E6245" w:rsidRPr="00835D90">
        <w:t>prompted</w:t>
      </w:r>
      <w:r w:rsidR="00EE1168" w:rsidRPr="00835D90">
        <w:t xml:space="preserve"> a notification </w:t>
      </w:r>
      <w:r w:rsidR="006A7D66" w:rsidRPr="00835D90">
        <w:t>showing</w:t>
      </w:r>
      <w:r w:rsidR="00850C2D" w:rsidRPr="00835D90">
        <w:t xml:space="preserve"> the </w:t>
      </w:r>
      <w:r w:rsidR="00AA7D8F" w:rsidRPr="00835D90">
        <w:t>duration</w:t>
      </w:r>
      <w:r w:rsidR="00850C2D" w:rsidRPr="00835D90">
        <w:t xml:space="preserve"> of their interruptions. Qualitative resu</w:t>
      </w:r>
      <w:r w:rsidR="00ED38F3" w:rsidRPr="00835D90">
        <w:t>lts from intervi</w:t>
      </w:r>
      <w:r w:rsidR="00884E84" w:rsidRPr="00835D90">
        <w:t xml:space="preserve">ews </w:t>
      </w:r>
      <w:r w:rsidR="00F90333" w:rsidRPr="00835D90">
        <w:t>revealed</w:t>
      </w:r>
      <w:r w:rsidR="000C4232" w:rsidRPr="00835D90">
        <w:t xml:space="preserve"> that</w:t>
      </w:r>
      <w:r w:rsidR="00884E84" w:rsidRPr="00835D90">
        <w:t xml:space="preserve"> </w:t>
      </w:r>
      <w:r>
        <w:t>this</w:t>
      </w:r>
      <w:r w:rsidRPr="00835D90">
        <w:t xml:space="preserve"> </w:t>
      </w:r>
      <w:r w:rsidR="00884E84" w:rsidRPr="00835D90">
        <w:t xml:space="preserve">feedback </w:t>
      </w:r>
      <w:r w:rsidR="00C972C9" w:rsidRPr="00835D90">
        <w:t xml:space="preserve">made participants </w:t>
      </w:r>
      <w:r w:rsidR="00F90333" w:rsidRPr="00835D90">
        <w:t xml:space="preserve">reflect on what they were doing during interruptions, and </w:t>
      </w:r>
      <w:r w:rsidR="009868B0" w:rsidRPr="00835D90">
        <w:t xml:space="preserve">they </w:t>
      </w:r>
      <w:r w:rsidR="00F90333" w:rsidRPr="00835D90">
        <w:t xml:space="preserve">used this insight to reduce the number and length of </w:t>
      </w:r>
      <w:r w:rsidR="003C056E" w:rsidRPr="00835D90">
        <w:t>their</w:t>
      </w:r>
      <w:r w:rsidR="00F90333" w:rsidRPr="00835D90">
        <w:t xml:space="preserve"> </w:t>
      </w:r>
      <w:r w:rsidR="00884E84" w:rsidRPr="00835D90">
        <w:t>interruptions.</w:t>
      </w:r>
      <w:r w:rsidR="00FF7DC8" w:rsidRPr="00835D90">
        <w:t xml:space="preserve"> </w:t>
      </w:r>
      <w:r w:rsidR="009D0C14" w:rsidRPr="00835D90">
        <w:t>We conclude that g</w:t>
      </w:r>
      <w:r w:rsidR="00F55AB7" w:rsidRPr="00835D90">
        <w:t xml:space="preserve">iving people feedback on the time of their </w:t>
      </w:r>
      <w:r w:rsidR="006741E0" w:rsidRPr="00835D90">
        <w:t>switches</w:t>
      </w:r>
      <w:r w:rsidR="00236936" w:rsidRPr="00835D90">
        <w:t xml:space="preserve"> may make </w:t>
      </w:r>
      <w:r w:rsidR="00AC311F" w:rsidRPr="00835D90">
        <w:t xml:space="preserve">them </w:t>
      </w:r>
      <w:r w:rsidR="00236936" w:rsidRPr="00835D90">
        <w:t xml:space="preserve">more aware of their </w:t>
      </w:r>
      <w:r w:rsidR="006741E0" w:rsidRPr="00835D90">
        <w:t>switching</w:t>
      </w:r>
      <w:r w:rsidR="00236936" w:rsidRPr="00835D90">
        <w:t xml:space="preserve"> behaviour and </w:t>
      </w:r>
      <w:r w:rsidR="005F2BE9" w:rsidRPr="00835D90">
        <w:t>can assist users to focus on</w:t>
      </w:r>
      <w:r w:rsidR="00907B5D" w:rsidRPr="00835D90">
        <w:t xml:space="preserve"> a task</w:t>
      </w:r>
      <w:r w:rsidR="005F2BE9" w:rsidRPr="00835D90">
        <w:t>.</w:t>
      </w:r>
    </w:p>
    <w:p w14:paraId="451DAC43" w14:textId="0AB6C0A1" w:rsidR="004E77A1" w:rsidRPr="00835D90" w:rsidRDefault="004E77A1" w:rsidP="008005F1">
      <w:pPr>
        <w:pStyle w:val="Heading1"/>
      </w:pPr>
      <w:r w:rsidRPr="00835D90">
        <w:t>Introduction</w:t>
      </w:r>
    </w:p>
    <w:p w14:paraId="233EA886" w14:textId="60906D78" w:rsidR="008C1EEB" w:rsidRPr="00835D90" w:rsidRDefault="00DB2FAE" w:rsidP="00782A4B">
      <w:pPr>
        <w:pStyle w:val="Paragraph"/>
        <w:ind w:firstLine="0"/>
      </w:pPr>
      <w:r w:rsidRPr="00835D90">
        <w:t xml:space="preserve">Many computer tasks require the user to access and collect information from different sources. </w:t>
      </w:r>
      <w:r w:rsidR="00373F63" w:rsidRPr="00835D90">
        <w:t xml:space="preserve">For example, </w:t>
      </w:r>
      <w:r w:rsidR="00C42301" w:rsidRPr="00835D90">
        <w:t>an office worker</w:t>
      </w:r>
      <w:r w:rsidR="00373F63" w:rsidRPr="00835D90">
        <w:t xml:space="preserve"> </w:t>
      </w:r>
      <w:r w:rsidR="00D03E9D" w:rsidRPr="00835D90">
        <w:t>might</w:t>
      </w:r>
      <w:r w:rsidR="00373F63" w:rsidRPr="00835D90">
        <w:t xml:space="preserve"> be </w:t>
      </w:r>
      <w:r w:rsidR="00C42301" w:rsidRPr="00835D90">
        <w:t>inputting</w:t>
      </w:r>
      <w:r w:rsidR="00373F63" w:rsidRPr="00835D90">
        <w:t xml:space="preserve"> </w:t>
      </w:r>
      <w:r w:rsidR="00C42301" w:rsidRPr="00835D90">
        <w:t xml:space="preserve">financial information in </w:t>
      </w:r>
      <w:r w:rsidR="00373F63" w:rsidRPr="00835D90">
        <w:t xml:space="preserve">a spreadsheet, </w:t>
      </w:r>
      <w:proofErr w:type="gramStart"/>
      <w:r w:rsidR="00C42301" w:rsidRPr="00835D90">
        <w:t>has</w:t>
      </w:r>
      <w:r w:rsidR="00373F63" w:rsidRPr="00835D90">
        <w:t xml:space="preserve"> to</w:t>
      </w:r>
      <w:proofErr w:type="gramEnd"/>
      <w:r w:rsidR="00373F63" w:rsidRPr="00835D90">
        <w:t xml:space="preserve"> open up email to look up</w:t>
      </w:r>
      <w:r w:rsidR="00C42301" w:rsidRPr="00835D90">
        <w:t xml:space="preserve"> a relevant account number</w:t>
      </w:r>
      <w:r w:rsidR="000442F0">
        <w:t xml:space="preserve">. In this </w:t>
      </w:r>
      <w:proofErr w:type="gramStart"/>
      <w:r w:rsidR="000442F0">
        <w:t>scenario</w:t>
      </w:r>
      <w:proofErr w:type="gramEnd"/>
      <w:r w:rsidR="000442F0">
        <w:t xml:space="preserve"> it can be</w:t>
      </w:r>
      <w:r w:rsidR="000442F0" w:rsidRPr="00835D90">
        <w:t xml:space="preserve"> difficult to maintain focus</w:t>
      </w:r>
      <w:r w:rsidR="000442F0">
        <w:t xml:space="preserve">: people can </w:t>
      </w:r>
      <w:r w:rsidR="0005605D" w:rsidRPr="00835D90">
        <w:t xml:space="preserve">get distracted by the need to respond to an urgent but </w:t>
      </w:r>
      <w:r w:rsidR="00373F63" w:rsidRPr="00835D90">
        <w:t xml:space="preserve">unrelated message instead. </w:t>
      </w:r>
      <w:r w:rsidR="008753FD" w:rsidRPr="00835D90">
        <w:t xml:space="preserve">In addition, people can </w:t>
      </w:r>
      <w:r w:rsidR="00D25ED0" w:rsidRPr="00835D90">
        <w:t xml:space="preserve">be triggered to </w:t>
      </w:r>
      <w:r w:rsidR="008753FD" w:rsidRPr="00835D90">
        <w:t xml:space="preserve">further self-interrupt their work for </w:t>
      </w:r>
      <w:r w:rsidR="00BD71AF" w:rsidRPr="00835D90">
        <w:t>other off-task</w:t>
      </w:r>
      <w:r w:rsidR="008753FD" w:rsidRPr="00835D90">
        <w:t xml:space="preserve"> activities </w:t>
      </w:r>
      <w:r w:rsidR="008753FD" w:rsidRPr="00835D90">
        <w:fldChar w:fldCharType="begin" w:fldLock="1"/>
      </w:r>
      <w:r w:rsidR="00F523B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noteIndex" : 0 }, "schema" : "https://github.com/citation-style-language/schema/raw/master/csl-citation.json" }</w:instrText>
      </w:r>
      <w:r w:rsidR="008753FD" w:rsidRPr="00835D90">
        <w:fldChar w:fldCharType="separate"/>
      </w:r>
      <w:r w:rsidR="008753FD" w:rsidRPr="00835D90">
        <w:rPr>
          <w:noProof/>
        </w:rPr>
        <w:t>(Jin &amp; Dabbish, 2009)</w:t>
      </w:r>
      <w:r w:rsidR="008753FD" w:rsidRPr="00835D90">
        <w:fldChar w:fldCharType="end"/>
      </w:r>
      <w:r w:rsidR="008753FD" w:rsidRPr="00835D90">
        <w:t>.</w:t>
      </w:r>
      <w:r w:rsidR="007B0D8B" w:rsidRPr="00835D90">
        <w:t xml:space="preserve"> </w:t>
      </w:r>
      <w:r w:rsidR="000442F0">
        <w:t xml:space="preserve"> As a result, there now exists a large number of tools that aim to support people in avoiding digital distractions</w:t>
      </w:r>
      <w:ins w:id="5" w:author="Judith Borghouts" w:date="2018-07-02T10:28:00Z">
        <w:r w:rsidR="00C035FA">
          <w:t xml:space="preserve"> </w:t>
        </w:r>
      </w:ins>
      <w:r w:rsidR="003E34BB">
        <w:fldChar w:fldCharType="begin" w:fldLock="1"/>
      </w:r>
      <w:r w:rsidR="00517681">
        <w:instrText>ADDIN CSL_CITATION { "citationItems" : [ { "id" : "ITEM-1", "itemData" : { "author" : [ { "dropping-particle" : "", "family" : "Lyngs", "given" : "Ulrik", "non-dropping-particle" : "", "parse-names" : false, "suffix" : "" } ], "container-title" : "CHI'18 Extended Abstracts", "id" : "ITEM-1", "issued" : { "date-parts" : [ [ "2018" ] ] }, "note" : "- we draw together main insights from behavioural neuroscience of self-regulation\n- we use resulting model to frame self-regulation struggles related to ICT use\n- we use model to analyse a simple of existing anti-distraction tools\n\nLyng has used to explain some of the mechanisms of self-regulating ICT use. \n\nLyng explains that a common difficulty in self-regulating ICT use is that users may have certain goals, but at the time of action, these goals are either not strongly enough represented in working memory to regulate behaviour, or the expected value of meeting these goals is too low. In our study, we clearly saw the latter: people were aware of the disruptiveness of interruptions, and did effecitvely manage some. However, in some cases, the expected value of deferring these was too low to control their interruption behaviour. Giving users explicit information about the value of control, or rather the harm of no control, may make them more able to manage them. \n\nIn Lyngs model on \nThe permanent access to technology makes it difficult for users to self-regulate ICT use []. \n\nViewing struggles with self-regulation of ICT use through this lens yields the following perspective on its meaning, causes, and related design features:\n1. the meaning of self-regulatory difficulties is that conscious, System 2-level processing perceive a mismatch between one's past or current ICT use and one's reflective usage goals\n\n2. the general cause of such mismatch is that System 1-level behaviour control is not aligned with one's reflective usage goals, and that those usage goals are either not represented in working memory at the time of action, or the expected value of control is too low to generate top-down biases strong enough to cause the desired action schemas to control behaviour\n\n3. default design of smartphones and laptops tends to give users instant and permanent access to most functionality\n\nPerceptual input\ndescription: interventions that remove or change appearance of UI elements\nExample: remving Facebook's news feed\n\nSchema competition\nDescription: interventions that make actions unavailable\nExample: blocking access to Facebook\n\nSystem 1 control\nDescription: interventions that target habit formation or disruption\nExample: shuffling location of an app\n\nSystem 2 monitoring\nDescription: interventions that encourage setting and remembering goals, or inform the user of their behaviour\nExample\n\nEVC reward\nDescription: interventions that reward or punish behaviour\nExample: providing badges for not engaging with distracting functionality\n\nEVC expectancy\nDescription: interventions that target confidence in ability to self-regulate\nExample: providing encouragement\n\nEVC delay\nDescription: interventions that make the utility of distractions less or more immediate\nExample: adding latency to loading of distracting websites", "publisher-place" : "Montreal, Canada", "title" : "A Cognitive Design Space for Supporting Self-Regulation of ICT Use", "type" : "paper-conference" }, "uris" : [ "http://www.mendeley.com/documents/?uuid=5f970d55-8d3d-36fe-97e5-65b906cde016" ] } ], "mendeley" : { "formattedCitation" : "(Lyngs, 2018)", "plainTextFormattedCitation" : "(Lyngs, 2018)", "previouslyFormattedCitation" : "(Lyngs, 2018)" }, "properties" : { "noteIndex" : 0 }, "schema" : "https://github.com/citation-style-language/schema/raw/master/csl-citation.json" }</w:instrText>
      </w:r>
      <w:r w:rsidR="003E34BB">
        <w:fldChar w:fldCharType="separate"/>
      </w:r>
      <w:r w:rsidR="003E34BB" w:rsidRPr="003E34BB">
        <w:rPr>
          <w:noProof/>
        </w:rPr>
        <w:t>(Lyngs, 2018)</w:t>
      </w:r>
      <w:r w:rsidR="003E34BB">
        <w:fldChar w:fldCharType="end"/>
      </w:r>
      <w:r w:rsidR="003E34BB">
        <w:t>.</w:t>
      </w:r>
    </w:p>
    <w:p w14:paraId="70260427" w14:textId="4741DBE2" w:rsidR="000442F0" w:rsidRPr="00835D90" w:rsidRDefault="000442F0" w:rsidP="000442F0">
      <w:pPr>
        <w:pStyle w:val="Paragraph"/>
      </w:pPr>
      <w:r>
        <w:t xml:space="preserve">The most common approach includes a range of tools that </w:t>
      </w:r>
      <w:r w:rsidRPr="00835D90">
        <w:t xml:space="preserve">track computer usage </w:t>
      </w:r>
      <w:r>
        <w:t xml:space="preserve">with the aim of </w:t>
      </w:r>
      <w:r w:rsidRPr="00835D90">
        <w:t xml:space="preserve"> allowing users to </w:t>
      </w:r>
      <w:r>
        <w:t xml:space="preserve">accurately perceive and then </w:t>
      </w:r>
      <w:r w:rsidRPr="00835D90">
        <w:t xml:space="preserve">reflect on their behaviour </w:t>
      </w:r>
      <w:r w:rsidRPr="00835D90">
        <w:fldChar w:fldCharType="begin" w:fldLock="1"/>
      </w:r>
      <w:r w:rsidR="00320B7E">
        <w:instrText>ADDIN CSL_CITATION { "citationItems" : [ { "id" : "ITEM-1", "itemData" : { "URL" : "https://www.manictime.com", "accessed" : { "date-parts" : [ [ "2018", "1", "9" ] ] }, "id" : "ITEM-1", "issued" : { "date-parts" : [ [ "2018" ] ] }, "title" : "ManicTime", "type" : "webpage" }, "uris" : [ "http://www.mendeley.com/documents/?uuid=82076081-7808-4020-b57f-ce4b6bc18cb8" ] }, { "id" : "ITEM-2", "itemData" : { "URL" : "https://www.rescuetime.com", "accessed" : { "date-parts" : [ [ "2018", "1", "9" ] ] }, "id" : "ITEM-2", "issued" : { "date-parts" : [ [ "2018" ] ] }, "title" : "RescueTime", "type" : "webpage" }, "uris" : [ "http://www.mendeley.com/documents/?uuid=4a42c9c2-5c27-4ecd-a8e5-23cda83e6023" ] } ], "mendeley" : { "formattedCitation" : "(\u201cManicTime,\u201d 2018; \u201cRescueTime,\u201d 2018)", "plainTextFormattedCitation" : "(\u201cManicTime,\u201d 2018; \u201cRescueTime,\u201d 2018)", "previouslyFormattedCitation" : "(\u201cManicTime,\u201d 2018; \u201cRescueTime,\u201d 2018)" }, "properties" : { "noteIndex" : 0 }, "schema" : "https://github.com/citation-style-language/schema/raw/master/csl-citation.json" }</w:instrText>
      </w:r>
      <w:r w:rsidRPr="00835D90">
        <w:fldChar w:fldCharType="separate"/>
      </w:r>
      <w:r w:rsidR="00F523B2" w:rsidRPr="00F523B2">
        <w:rPr>
          <w:noProof/>
        </w:rPr>
        <w:t>(“ManicTime,” 2018; “RescueTime,” 2018)</w:t>
      </w:r>
      <w:r w:rsidRPr="00835D90">
        <w:fldChar w:fldCharType="end"/>
      </w:r>
      <w:r w:rsidRPr="00835D90">
        <w:t xml:space="preserve">., </w:t>
      </w:r>
      <w:r>
        <w:t>However,</w:t>
      </w:r>
      <w:r w:rsidRPr="00835D90">
        <w:t xml:space="preserve"> interviews revealed that it is often not clear to users what to do with reflective data </w:t>
      </w:r>
      <w:r w:rsidRPr="00835D90">
        <w:fldChar w:fldCharType="begin" w:fldLock="1"/>
      </w:r>
      <w:r w:rsidR="00F523B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Hollis, &amp; Guydish, 2016)", "plainTextFormattedCitation" : "(Collins, Cox, Bird, &amp; Cornish-Tresstail, 2014; Whittaker, Hollis, &amp; Guydish, 2016)", "previouslyFormattedCitation" : "(Collins, Cox, Bird, &amp; Cornish-Tresstail, 2014; Whittaker, Hollis, &amp; Guydish, 2016)" }, "properties" : { "noteIndex" : 0 }, "schema" : "https://github.com/citation-style-language/schema/raw/master/csl-citation.json" }</w:instrText>
      </w:r>
      <w:r w:rsidRPr="00835D90">
        <w:fldChar w:fldCharType="separate"/>
      </w:r>
      <w:r w:rsidRPr="00835D90">
        <w:rPr>
          <w:noProof/>
        </w:rPr>
        <w:t>(Collins, Cox, Bird, &amp; Cornish-Tresstail, 2014; Whittaker, Hollis, &amp; Guydish, 2016)</w:t>
      </w:r>
      <w:r w:rsidRPr="00835D90">
        <w:fldChar w:fldCharType="end"/>
      </w:r>
      <w:r w:rsidRPr="00835D90">
        <w:t xml:space="preserve">. As a result, the effectiveness of these interventions on improving focus is unclear. </w:t>
      </w:r>
    </w:p>
    <w:p w14:paraId="7403EA89" w14:textId="7D17D99E" w:rsidR="000442F0" w:rsidRDefault="000442F0" w:rsidP="0082701F">
      <w:pPr>
        <w:pStyle w:val="Paragraph"/>
        <w:rPr>
          <w:ins w:id="6" w:author="Anna Cox" w:date="2018-05-18T18:07:00Z"/>
        </w:rPr>
      </w:pPr>
      <w:r>
        <w:t>Another common approach taken in these tools is to b</w:t>
      </w:r>
      <w:r w:rsidR="00941511" w:rsidRPr="00835D90">
        <w:t xml:space="preserve">lock </w:t>
      </w:r>
      <w:r w:rsidR="005815BD" w:rsidRPr="00835D90">
        <w:t xml:space="preserve">distracting </w:t>
      </w:r>
      <w:r w:rsidR="00941511" w:rsidRPr="00835D90">
        <w:t>sources</w:t>
      </w:r>
      <w:r>
        <w:t xml:space="preserve"> thus removing access to the distracting material completely. Examples include tools such as </w:t>
      </w:r>
      <w:proofErr w:type="spellStart"/>
      <w:r w:rsidR="004C4434">
        <w:t>FocusMe</w:t>
      </w:r>
      <w:proofErr w:type="spellEnd"/>
      <w:r>
        <w:t xml:space="preserve"> and </w:t>
      </w:r>
      <w:r w:rsidR="004C4434">
        <w:t>Freedom</w:t>
      </w:r>
      <w:r>
        <w:t xml:space="preserve"> which restrict access to Facebook or the internet</w:t>
      </w:r>
      <w:ins w:id="7" w:author="Anna Cox" w:date="2018-05-18T18:07:00Z">
        <w:r>
          <w:t>.</w:t>
        </w:r>
      </w:ins>
      <w:ins w:id="8" w:author="Anna Cox" w:date="2018-05-18T18:06:00Z">
        <w:r>
          <w:t xml:space="preserve"> </w:t>
        </w:r>
      </w:ins>
      <w:r w:rsidR="008C6660" w:rsidRPr="00835D90">
        <w:t xml:space="preserve"> </w:t>
      </w:r>
      <w:r w:rsidR="008C6660" w:rsidRPr="00835D90">
        <w:fldChar w:fldCharType="begin" w:fldLock="1"/>
      </w:r>
      <w:r w:rsidR="003E34BB">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id" : "ITEM-2",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2", "issued" : { "date-parts" : [ [ "2018" ] ] }, "publisher-place" : "Montreal, Canada", "title" : "Effects of Individual Differences in Blocking Workplace Distractions", "type" : "paper-conference" }, "uris" : [ "http://www.mendeley.com/documents/?uuid=a12a8af6-b4d8-303a-9d64-023d9288b151" ] } ], "mendeley" : { "formattedCitation" : "(Kim, Cho, &amp; Lee, 2017; Mark, Czerwinski, &amp; Iqbal, 2018)", "plainTextFormattedCitation" : "(Kim, Cho, &amp; Lee, 2017; Mark, Czerwinski, &amp; Iqbal, 2018)", "previouslyFormattedCitation" : "(Kim, Cho, &amp; Lee, 2017; Mark, Czerwinski, &amp; Iqbal, 2018)" }, "properties" : { "noteIndex" : 0 }, "schema" : "https://github.com/citation-style-language/schema/raw/master/csl-citation.json" }</w:instrText>
      </w:r>
      <w:r w:rsidR="008C6660" w:rsidRPr="00835D90">
        <w:fldChar w:fldCharType="separate"/>
      </w:r>
      <w:r w:rsidR="002B1C50" w:rsidRPr="002B1C50">
        <w:rPr>
          <w:noProof/>
        </w:rPr>
        <w:t>(Kim, Cho, &amp; Lee, 2017; Mark, Czerwinski, &amp; Iqbal, 2018)</w:t>
      </w:r>
      <w:r w:rsidR="008C6660" w:rsidRPr="00835D90">
        <w:fldChar w:fldCharType="end"/>
      </w:r>
      <w:ins w:id="9" w:author="Judith Borghouts" w:date="2018-05-19T16:34:00Z">
        <w:r w:rsidR="00736E38">
          <w:t>.</w:t>
        </w:r>
      </w:ins>
      <w:ins w:id="10" w:author="Anna Cox" w:date="2018-05-18T18:03:00Z">
        <w:r>
          <w:t xml:space="preserve"> </w:t>
        </w:r>
      </w:ins>
      <w:ins w:id="11" w:author="Judith Borghouts" w:date="2018-05-19T16:26:00Z">
        <w:r w:rsidR="00736E38">
          <w:t>T</w:t>
        </w:r>
        <w:r w:rsidR="004269EA">
          <w:t>he restriction was viewed positively b</w:t>
        </w:r>
        <w:r w:rsidR="000A6575">
          <w:t xml:space="preserve">y people who </w:t>
        </w:r>
      </w:ins>
      <w:ins w:id="12" w:author="Judith Borghouts" w:date="2018-05-19T16:38:00Z">
        <w:r w:rsidR="0026732D">
          <w:t>find</w:t>
        </w:r>
      </w:ins>
      <w:ins w:id="13" w:author="Judith Borghouts" w:date="2018-05-19T16:28:00Z">
        <w:r w:rsidR="00584504">
          <w:t xml:space="preserve"> it difficult to</w:t>
        </w:r>
      </w:ins>
      <w:ins w:id="14" w:author="Judith Borghouts" w:date="2018-05-19T16:30:00Z">
        <w:r w:rsidR="009A6055">
          <w:t xml:space="preserve"> self-regulate</w:t>
        </w:r>
      </w:ins>
      <w:ins w:id="15" w:author="Judith Borghouts" w:date="2018-05-19T16:39:00Z">
        <w:r w:rsidR="004A548F">
          <w:t xml:space="preserve"> non work-related</w:t>
        </w:r>
        <w:r w:rsidR="00DE18C6">
          <w:t xml:space="preserve"> distractions</w:t>
        </w:r>
      </w:ins>
      <w:ins w:id="16" w:author="Judith Borghouts" w:date="2018-05-19T16:54:00Z">
        <w:r w:rsidR="00320B7E">
          <w:t xml:space="preserve"> </w:t>
        </w:r>
        <w:r w:rsidR="00320B7E">
          <w:fldChar w:fldCharType="begin" w:fldLock="1"/>
        </w:r>
      </w:ins>
      <w:r w:rsidR="00C21A21">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et al., 2017)", "plainTextFormattedCitation" : "(Kim et al., 2017)", "previouslyFormattedCitation" : "(Kim et al., 2017)" }, "properties" : { "noteIndex" : 0 }, "schema" : "https://github.com/citation-style-language/schema/raw/master/csl-citation.json" }</w:instrText>
      </w:r>
      <w:r w:rsidR="00320B7E">
        <w:fldChar w:fldCharType="separate"/>
      </w:r>
      <w:r w:rsidR="00320B7E" w:rsidRPr="00320B7E">
        <w:rPr>
          <w:noProof/>
        </w:rPr>
        <w:t>(Kim et al., 2017)</w:t>
      </w:r>
      <w:ins w:id="17" w:author="Judith Borghouts" w:date="2018-05-19T16:54:00Z">
        <w:r w:rsidR="00320B7E">
          <w:fldChar w:fldCharType="end"/>
        </w:r>
      </w:ins>
      <w:ins w:id="18" w:author="Judith Borghouts" w:date="2018-05-19T16:30:00Z">
        <w:r w:rsidR="009A6055">
          <w:t>,</w:t>
        </w:r>
      </w:ins>
      <w:ins w:id="19" w:author="Judith Borghouts" w:date="2018-05-19T16:28:00Z">
        <w:r w:rsidR="000A6575">
          <w:t xml:space="preserve"> </w:t>
        </w:r>
      </w:ins>
      <w:commentRangeStart w:id="20"/>
      <w:ins w:id="21" w:author="Anna Cox" w:date="2018-05-18T18:03:00Z">
        <w:del w:id="22" w:author="Judith Borghouts" w:date="2018-07-02T10:28:00Z">
          <w:r w:rsidDel="009D3684">
            <w:delText>xxxx</w:delText>
          </w:r>
        </w:del>
        <w:r>
          <w:t>x</w:t>
        </w:r>
        <w:commentRangeEnd w:id="20"/>
        <w:r>
          <w:rPr>
            <w:rStyle w:val="CommentReference"/>
          </w:rPr>
          <w:commentReference w:id="20"/>
        </w:r>
        <w:r>
          <w:t xml:space="preserve">. </w:t>
        </w:r>
      </w:ins>
      <w:ins w:id="23" w:author="Judith Borghouts" w:date="2018-05-19T16:37:00Z">
        <w:r w:rsidR="004E7A9D">
          <w:t xml:space="preserve">However, </w:t>
        </w:r>
      </w:ins>
      <w:ins w:id="24" w:author="Judith Borghouts" w:date="2018-05-19T16:35:00Z">
        <w:r w:rsidR="000755D2">
          <w:t>many</w:t>
        </w:r>
      </w:ins>
      <w:ins w:id="25" w:author="Anna Cox" w:date="2018-05-18T18:03:00Z">
        <w:r w:rsidRPr="00835D90">
          <w:t xml:space="preserve"> distracting sources</w:t>
        </w:r>
      </w:ins>
      <w:ins w:id="26" w:author="Judith Borghouts" w:date="2018-05-19T16:35:00Z">
        <w:r w:rsidR="00035701">
          <w:t xml:space="preserve"> such as communication tools</w:t>
        </w:r>
      </w:ins>
      <w:ins w:id="27" w:author="Anna Cox" w:date="2018-05-18T18:03:00Z">
        <w:r w:rsidRPr="00835D90">
          <w:t xml:space="preserve"> </w:t>
        </w:r>
      </w:ins>
      <w:ins w:id="28" w:author="Judith Borghouts" w:date="2018-05-19T16:35:00Z">
        <w:r w:rsidR="00546484">
          <w:t>could</w:t>
        </w:r>
        <w:r w:rsidR="007F4911">
          <w:t xml:space="preserve"> not</w:t>
        </w:r>
      </w:ins>
      <w:ins w:id="29" w:author="Anna Cox" w:date="2018-05-18T18:03:00Z">
        <w:r w:rsidRPr="00835D90">
          <w:t xml:space="preserve"> be blocked as they </w:t>
        </w:r>
      </w:ins>
      <w:ins w:id="30" w:author="Judith Borghouts" w:date="2018-05-19T16:35:00Z">
        <w:r w:rsidR="0007121A">
          <w:t>were</w:t>
        </w:r>
      </w:ins>
      <w:ins w:id="31" w:author="Anna Cox" w:date="2018-05-18T18:03:00Z">
        <w:r w:rsidRPr="00835D90">
          <w:t xml:space="preserve"> needed for work</w:t>
        </w:r>
      </w:ins>
      <w:ins w:id="32" w:author="Anna Cox" w:date="2018-05-18T18:04:00Z">
        <w:r>
          <w:t xml:space="preserve">.  </w:t>
        </w:r>
      </w:ins>
      <w:ins w:id="33" w:author="Judith Borghouts" w:date="2018-05-19T16:35:00Z">
        <w:r w:rsidR="00217038">
          <w:t xml:space="preserve">Furthermore, participants with a higher self-control perceived higher stress </w:t>
        </w:r>
      </w:ins>
      <w:ins w:id="34" w:author="Judith Borghouts" w:date="2018-05-19T16:38:00Z">
        <w:r w:rsidR="007A5CD0">
          <w:t>with</w:t>
        </w:r>
      </w:ins>
      <w:ins w:id="35" w:author="Judith Borghouts" w:date="2018-05-19T16:55:00Z">
        <w:r w:rsidR="002A4A1B">
          <w:t xml:space="preserve"> online</w:t>
        </w:r>
      </w:ins>
      <w:ins w:id="36" w:author="Judith Borghouts" w:date="2018-05-19T16:38:00Z">
        <w:r w:rsidR="007A5CD0">
          <w:t xml:space="preserve"> distractions blocked </w:t>
        </w:r>
      </w:ins>
      <w:ins w:id="37" w:author="Judith Borghouts" w:date="2018-05-19T16:35:00Z">
        <w:r w:rsidR="00217038">
          <w:t>because they</w:t>
        </w:r>
        <w:r w:rsidR="00B74181">
          <w:t xml:space="preserve"> took fewer breaks </w:t>
        </w:r>
      </w:ins>
      <w:ins w:id="38" w:author="Judith Borghouts" w:date="2018-05-19T16:54:00Z">
        <w:r w:rsidR="00320B7E">
          <w:fldChar w:fldCharType="begin" w:fldLock="1"/>
        </w:r>
      </w:ins>
      <w:r w:rsidR="003E34BB">
        <w:instrText>ADDIN CSL_CITATION { "citationItems" : [ { "id" : "ITEM-1",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1", "issued" : { "date-parts" : [ [ "2018" ] ] }, "publisher-place" : "Montreal, Canada", "title" : "Effects of Individual Differences in Blocking Workplace Distractions", "type" : "paper-conference" }, "uris" : [ "http://www.mendeley.com/documents/?uuid=a12a8af6-b4d8-303a-9d64-023d9288b151" ] } ], "mendeley" : { "formattedCitation" : "(Mark et al., 2018)", "plainTextFormattedCitation" : "(Mark et al., 2018)", "previouslyFormattedCitation" : "(Mark et al., 2018)" }, "properties" : { "noteIndex" : 0 }, "schema" : "https://github.com/citation-style-language/schema/raw/master/csl-citation.json" }</w:instrText>
      </w:r>
      <w:r w:rsidR="00320B7E">
        <w:fldChar w:fldCharType="separate"/>
      </w:r>
      <w:r w:rsidR="00320B7E" w:rsidRPr="00320B7E">
        <w:rPr>
          <w:noProof/>
        </w:rPr>
        <w:t>(Mark et al., 2018)</w:t>
      </w:r>
      <w:ins w:id="39" w:author="Judith Borghouts" w:date="2018-05-19T16:54:00Z">
        <w:r w:rsidR="00320B7E">
          <w:fldChar w:fldCharType="end"/>
        </w:r>
      </w:ins>
      <w:ins w:id="40" w:author="Judith Borghouts" w:date="2018-05-19T16:35:00Z">
        <w:r w:rsidR="00217038">
          <w:t>.</w:t>
        </w:r>
      </w:ins>
    </w:p>
    <w:p w14:paraId="1FBFC8AA" w14:textId="0E852627" w:rsidR="00FD4ED1" w:rsidRPr="00835D90" w:rsidRDefault="000442F0" w:rsidP="0082701F">
      <w:pPr>
        <w:pStyle w:val="Paragraph"/>
      </w:pPr>
      <w:r w:rsidRPr="00835D90">
        <w:t xml:space="preserve">Recognising that switches occur as part of the task, we consider whether the duration of switches can be reduced by giving people real-time feedback on how long they switch away for during a data entry task. This is important to consider, because the longer people interrupt, the more disruptive it is </w:t>
      </w:r>
      <w:r w:rsidRPr="00835D90">
        <w:fldChar w:fldCharType="begin" w:fldLock="1"/>
      </w:r>
      <w:r w:rsidR="00F523B2">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noteIndex" : 0 }, "schema" : "https://github.com/citation-style-language/schema/raw/master/csl-citation.json" }</w:instrText>
      </w:r>
      <w:r w:rsidRPr="00835D90">
        <w:fldChar w:fldCharType="separate"/>
      </w:r>
      <w:r w:rsidRPr="00835D90">
        <w:rPr>
          <w:noProof/>
        </w:rPr>
        <w:t>(Monk, Trafton, &amp; Boehm-Davis, 2008)</w:t>
      </w:r>
      <w:r w:rsidRPr="00835D90">
        <w:fldChar w:fldCharType="end"/>
      </w:r>
      <w:r w:rsidRPr="00835D90">
        <w:t xml:space="preserve">, and the harder it is to resume a task </w:t>
      </w:r>
      <w:r w:rsidRPr="00835D90">
        <w:fldChar w:fldCharType="begin" w:fldLock="1"/>
      </w:r>
      <w:r w:rsidR="00F523B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noteIndex" : 0 }, "schema" : "https://github.com/citation-style-language/schema/raw/master/csl-citation.json" }</w:instrText>
      </w:r>
      <w:r w:rsidRPr="00835D90">
        <w:fldChar w:fldCharType="separate"/>
      </w:r>
      <w:r w:rsidRPr="00835D90">
        <w:rPr>
          <w:noProof/>
        </w:rPr>
        <w:t>(Altmann, Trafton, &amp; Hambrick, 2017)</w:t>
      </w:r>
      <w:r w:rsidRPr="00835D90">
        <w:fldChar w:fldCharType="end"/>
      </w:r>
      <w:r w:rsidRPr="00835D90">
        <w:t xml:space="preserve">. </w:t>
      </w:r>
      <w:ins w:id="41" w:author="Anna Cox" w:date="2018-05-18T18:12:00Z">
        <w:r>
          <w:t xml:space="preserve"> </w:t>
        </w:r>
      </w:ins>
      <w:r w:rsidR="007E51B6" w:rsidRPr="00835D90">
        <w:t xml:space="preserve">There </w:t>
      </w:r>
      <w:r w:rsidR="007D4095" w:rsidRPr="00835D90">
        <w:t xml:space="preserve">is some </w:t>
      </w:r>
      <w:r w:rsidR="00F85AFD" w:rsidRPr="00835D90">
        <w:t>support</w:t>
      </w:r>
      <w:r w:rsidR="007D4095" w:rsidRPr="00835D90">
        <w:t xml:space="preserve"> that</w:t>
      </w:r>
      <w:r w:rsidR="0034328C" w:rsidRPr="00835D90">
        <w:t xml:space="preserve"> </w:t>
      </w:r>
      <w:r w:rsidR="007D4095" w:rsidRPr="00835D90">
        <w:t xml:space="preserve">alerts about people’s use of time may help task focus. </w:t>
      </w:r>
      <w:r w:rsidR="0034328C" w:rsidRPr="00835D90">
        <w:t xml:space="preserve">For example, </w:t>
      </w:r>
      <w:r w:rsidR="008C3711" w:rsidRPr="00835D90">
        <w:t>an alert</w:t>
      </w:r>
      <w:r w:rsidR="0034328C" w:rsidRPr="00835D90">
        <w:t xml:space="preserve"> when switch</w:t>
      </w:r>
      <w:r w:rsidR="008C3711" w:rsidRPr="00835D90">
        <w:t>ing</w:t>
      </w:r>
      <w:r w:rsidR="0034328C" w:rsidRPr="00835D90">
        <w:t xml:space="preserve"> </w:t>
      </w:r>
      <w:r w:rsidR="00060A4F" w:rsidRPr="00835D90">
        <w:t>t</w:t>
      </w:r>
      <w:r w:rsidR="0034328C" w:rsidRPr="00835D90">
        <w:t>asks</w:t>
      </w:r>
      <w:r w:rsidR="00060A4F" w:rsidRPr="00835D90">
        <w:t xml:space="preserve"> </w:t>
      </w:r>
      <w:r w:rsidR="00D43972" w:rsidRPr="00835D90">
        <w:t>help</w:t>
      </w:r>
      <w:r w:rsidR="00577C8A" w:rsidRPr="00835D90">
        <w:t>ed</w:t>
      </w:r>
      <w:r w:rsidR="00D43972" w:rsidRPr="00835D90">
        <w:t xml:space="preserve"> people focus better on one task </w:t>
      </w:r>
      <w:r w:rsidR="00060A4F" w:rsidRPr="00835D90">
        <w:t>(</w:t>
      </w:r>
      <w:r w:rsidR="00167510" w:rsidRPr="00835D90">
        <w:t>f</w:t>
      </w:r>
      <w:commentRangeStart w:id="42"/>
      <w:r w:rsidR="00167510" w:rsidRPr="00835D90">
        <w:t>ind reference</w:t>
      </w:r>
      <w:commentRangeEnd w:id="42"/>
      <w:r>
        <w:rPr>
          <w:rStyle w:val="CommentReference"/>
        </w:rPr>
        <w:commentReference w:id="42"/>
      </w:r>
      <w:r w:rsidR="00060A4F" w:rsidRPr="00835D90">
        <w:t>)</w:t>
      </w:r>
      <w:r w:rsidR="0066636F" w:rsidRPr="00835D90">
        <w:t xml:space="preserve">. Furthermore, a message </w:t>
      </w:r>
      <w:r w:rsidR="0034328C" w:rsidRPr="00835D90">
        <w:t xml:space="preserve">encouraging people to stay focused after </w:t>
      </w:r>
      <w:r w:rsidR="00DE75ED" w:rsidRPr="00835D90">
        <w:t>an interruption</w:t>
      </w:r>
      <w:r w:rsidR="0034328C" w:rsidRPr="00835D90">
        <w:t xml:space="preserve"> reduced </w:t>
      </w:r>
      <w:r w:rsidR="00EC5956" w:rsidRPr="00835D90">
        <w:t xml:space="preserve">the </w:t>
      </w:r>
      <w:r w:rsidR="0034328C" w:rsidRPr="00835D90">
        <w:t>number of switches to unrelated tasks dur</w:t>
      </w:r>
      <w:r w:rsidR="00CB4684" w:rsidRPr="00835D90">
        <w:t xml:space="preserve">ing online crowdsourcing work </w:t>
      </w:r>
      <w:r w:rsidR="00CB4684" w:rsidRPr="00835D90">
        <w:fldChar w:fldCharType="begin" w:fldLock="1"/>
      </w:r>
      <w:r w:rsidR="00F523B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noteIndex" : 0 }, "schema" : "https://github.com/citation-style-language/schema/raw/master/csl-citation.json" }</w:instrText>
      </w:r>
      <w:r w:rsidR="00CB4684" w:rsidRPr="00835D90">
        <w:fldChar w:fldCharType="separate"/>
      </w:r>
      <w:r w:rsidR="00CB4684" w:rsidRPr="00835D90">
        <w:rPr>
          <w:noProof/>
        </w:rPr>
        <w:t>(Gould, Cox, &amp; Brumby, 2016)</w:t>
      </w:r>
      <w:r w:rsidR="00CB4684" w:rsidRPr="00835D90">
        <w:fldChar w:fldCharType="end"/>
      </w:r>
      <w:r w:rsidR="0034328C" w:rsidRPr="00835D90">
        <w:t xml:space="preserve">.  </w:t>
      </w:r>
    </w:p>
    <w:p w14:paraId="76F7F8F0" w14:textId="7C5488F1" w:rsidR="00782A4B" w:rsidRPr="00835D90" w:rsidRDefault="002706CF" w:rsidP="0082701F">
      <w:pPr>
        <w:pStyle w:val="Paragraph"/>
      </w:pPr>
      <w:r w:rsidRPr="00835D90">
        <w:t>In this paper, we present and evaluate</w:t>
      </w:r>
      <w:r w:rsidR="0063275B" w:rsidRPr="00835D90">
        <w:t xml:space="preserve"> a </w:t>
      </w:r>
      <w:r w:rsidRPr="00835D90">
        <w:t xml:space="preserve">browser </w:t>
      </w:r>
      <w:r w:rsidR="0063275B" w:rsidRPr="00835D90">
        <w:t>notification which shows users how long they switch away from a task</w:t>
      </w:r>
      <w:r w:rsidR="000442F0">
        <w:t xml:space="preserve"> </w:t>
      </w:r>
      <w:r w:rsidR="000442F0" w:rsidRPr="00835D90">
        <w:t>on average</w:t>
      </w:r>
      <w:r w:rsidR="0063275B" w:rsidRPr="00835D90">
        <w:t xml:space="preserve">. We evaluated the notification in two settings. </w:t>
      </w:r>
      <w:r w:rsidR="00024936" w:rsidRPr="00835D90">
        <w:t xml:space="preserve">Study 1 was an online experiment in which participants had </w:t>
      </w:r>
      <w:r w:rsidR="008C1AB1" w:rsidRPr="00835D90">
        <w:t xml:space="preserve">to enter numeric codes into an online form, which they had to retrieve from a message sent to their personal email. </w:t>
      </w:r>
      <w:r w:rsidR="00024936" w:rsidRPr="00835D90">
        <w:t>T</w:t>
      </w:r>
      <w:r w:rsidR="0063275B" w:rsidRPr="00835D90">
        <w:t xml:space="preserve">he aim of </w:t>
      </w:r>
      <w:r w:rsidR="00024936" w:rsidRPr="00835D90">
        <w:t>the study</w:t>
      </w:r>
      <w:r w:rsidR="0063275B" w:rsidRPr="00835D90">
        <w:t xml:space="preserve"> was to investigate</w:t>
      </w:r>
      <w:r w:rsidR="001B2AA8" w:rsidRPr="00835D90">
        <w:t xml:space="preserve"> whether the notification</w:t>
      </w:r>
      <w:r w:rsidR="0063275B" w:rsidRPr="00835D90">
        <w:t xml:space="preserve"> </w:t>
      </w:r>
      <w:r w:rsidR="008C1AB1" w:rsidRPr="00835D90">
        <w:t>could</w:t>
      </w:r>
      <w:r w:rsidR="00562CC8" w:rsidRPr="00835D90">
        <w:t xml:space="preserve"> reduce</w:t>
      </w:r>
      <w:r w:rsidR="0063275B" w:rsidRPr="00835D90">
        <w:t xml:space="preserve"> the duration and number of switches</w:t>
      </w:r>
      <w:r w:rsidR="00024936" w:rsidRPr="00835D90">
        <w:t xml:space="preserve">, and </w:t>
      </w:r>
      <w:r w:rsidR="006D544D" w:rsidRPr="00835D90">
        <w:t xml:space="preserve">whether this </w:t>
      </w:r>
      <w:ins w:id="43" w:author="Duncan Brumby" w:date="2018-05-03T10:07:00Z">
        <w:r w:rsidR="009C2C5D" w:rsidRPr="00835D90">
          <w:t>then led to measurable improvements</w:t>
        </w:r>
      </w:ins>
      <w:r w:rsidR="00024936" w:rsidRPr="00835D90">
        <w:t xml:space="preserve"> </w:t>
      </w:r>
      <w:ins w:id="44" w:author="Duncan Brumby" w:date="2018-05-03T10:07:00Z">
        <w:r w:rsidR="009C2C5D" w:rsidRPr="00835D90">
          <w:t xml:space="preserve">in </w:t>
        </w:r>
      </w:ins>
      <w:r w:rsidR="00024936" w:rsidRPr="00835D90">
        <w:t xml:space="preserve">task performance. </w:t>
      </w:r>
      <w:commentRangeStart w:id="45"/>
      <w:commentRangeStart w:id="46"/>
      <w:ins w:id="47" w:author="Anna Cox" w:date="2018-05-18T18:15:00Z">
        <w:r w:rsidR="000442F0">
          <w:t>We hypothesised</w:t>
        </w:r>
      </w:ins>
      <w:r w:rsidR="00782A4B" w:rsidRPr="00835D90">
        <w:t xml:space="preserve"> that the experimental group who received a notification </w:t>
      </w:r>
      <w:ins w:id="48" w:author="Anna Cox" w:date="2018-05-18T18:15:00Z">
        <w:r w:rsidR="000442F0">
          <w:t xml:space="preserve">would </w:t>
        </w:r>
      </w:ins>
      <w:r w:rsidR="00782A4B" w:rsidRPr="00835D90">
        <w:t>ma</w:t>
      </w:r>
      <w:ins w:id="49" w:author="Anna Cox" w:date="2018-05-18T18:16:00Z">
        <w:r w:rsidR="000442F0">
          <w:t>k</w:t>
        </w:r>
      </w:ins>
      <w:r w:rsidR="00782A4B" w:rsidRPr="00835D90">
        <w:t>e shorter switches than the control group.</w:t>
      </w:r>
      <w:commentRangeEnd w:id="45"/>
      <w:r w:rsidR="009C2C5D" w:rsidRPr="00835D90">
        <w:rPr>
          <w:rStyle w:val="CommentReference"/>
        </w:rPr>
        <w:commentReference w:id="45"/>
      </w:r>
      <w:commentRangeEnd w:id="46"/>
      <w:r w:rsidR="000442F0">
        <w:rPr>
          <w:rStyle w:val="CommentReference"/>
        </w:rPr>
        <w:commentReference w:id="46"/>
      </w:r>
      <w:r w:rsidR="00782A4B" w:rsidRPr="00835D90">
        <w:t xml:space="preserve"> </w:t>
      </w:r>
      <w:r w:rsidR="00262254" w:rsidRPr="00835D90">
        <w:t>The aim of Study 2 was to understand how users would use the time information to adapt behaviour</w:t>
      </w:r>
      <w:r w:rsidR="00534B23" w:rsidRPr="00835D90">
        <w:t xml:space="preserve"> in their own work</w:t>
      </w:r>
      <w:r w:rsidR="00262254" w:rsidRPr="00835D90">
        <w:t xml:space="preserve">. </w:t>
      </w:r>
      <w:r w:rsidR="00E805C8" w:rsidRPr="00835D90">
        <w:t xml:space="preserve">The notification was implemented as a browser extension and deployed among nine office workers to use </w:t>
      </w:r>
      <w:r w:rsidR="00534B23" w:rsidRPr="00835D90">
        <w:t>during</w:t>
      </w:r>
      <w:r w:rsidR="00E805C8" w:rsidRPr="00835D90">
        <w:t xml:space="preserve"> data entry work.</w:t>
      </w:r>
      <w:r w:rsidR="00946240" w:rsidRPr="00835D90">
        <w:t xml:space="preserve"> Participants could select a task they wanted to focus on, and received a notification on their average switching time upon every switch they made away from the task.</w:t>
      </w:r>
      <w:r w:rsidR="00F94132" w:rsidRPr="00835D90">
        <w:t xml:space="preserve"> </w:t>
      </w:r>
      <w:r w:rsidR="009540A1" w:rsidRPr="00835D90">
        <w:t>After two weeks, we</w:t>
      </w:r>
      <w:r w:rsidR="00F94132" w:rsidRPr="00835D90">
        <w:t xml:space="preserve"> conducted semi-structured interviews </w:t>
      </w:r>
      <w:r w:rsidR="00000999" w:rsidRPr="00835D90">
        <w:t>with the</w:t>
      </w:r>
      <w:r w:rsidR="00616810" w:rsidRPr="00835D90">
        <w:t>se</w:t>
      </w:r>
      <w:r w:rsidR="00000999" w:rsidRPr="00835D90">
        <w:t xml:space="preserve"> participants to discuss their experience using the extension.</w:t>
      </w:r>
      <w:r w:rsidR="00E805C8" w:rsidRPr="00835D90">
        <w:t xml:space="preserve"> </w:t>
      </w:r>
      <w:r w:rsidR="000442F0">
        <w:t>We report the impact of the tool on their behaviour in addition to their reflections on the experience.</w:t>
      </w:r>
      <w:ins w:id="50" w:author="Duncan Brumby" w:date="2018-05-03T10:10:00Z">
        <w:r w:rsidR="003B23C5" w:rsidRPr="00835D90">
          <w:t xml:space="preserve"> </w:t>
        </w:r>
        <w:del w:id="51" w:author="Judith Borghouts" w:date="2018-07-02T10:35:00Z">
          <w:r w:rsidR="003B23C5" w:rsidRPr="00835D90" w:rsidDel="004765DB">
            <w:delText>&lt;&lt;</w:delText>
          </w:r>
        </w:del>
      </w:ins>
      <w:ins w:id="52" w:author="Judith Borghouts" w:date="2018-07-02T10:35:00Z">
        <w:r w:rsidR="004765DB" w:rsidRPr="00835D90" w:rsidDel="004765DB">
          <w:t xml:space="preserve"> </w:t>
        </w:r>
      </w:ins>
      <w:ins w:id="53" w:author="Duncan Brumby" w:date="2018-05-03T10:10:00Z">
        <w:del w:id="54" w:author="Judith Borghouts" w:date="2018-07-02T10:35:00Z">
          <w:r w:rsidR="003B23C5" w:rsidRPr="00835D90" w:rsidDel="004765DB">
            <w:delText>This work is important because? It makes XXX contribution. Etc&gt;&gt;</w:delText>
          </w:r>
        </w:del>
      </w:ins>
      <w:ins w:id="55" w:author="Judith Borghouts" w:date="2018-05-08T09:21:00Z">
        <w:r w:rsidR="00795872">
          <w:t xml:space="preserve">This work contributes to </w:t>
        </w:r>
      </w:ins>
      <w:ins w:id="56" w:author="Judith Borghouts" w:date="2018-05-08T09:22:00Z">
        <w:r w:rsidR="00795872">
          <w:t xml:space="preserve">understanding how </w:t>
        </w:r>
      </w:ins>
      <w:ins w:id="57" w:author="Judith Borghouts" w:date="2018-05-08T09:28:00Z">
        <w:r w:rsidR="00B514F7">
          <w:t xml:space="preserve">an increased </w:t>
        </w:r>
      </w:ins>
      <w:ins w:id="58" w:author="Judith Borghouts" w:date="2018-05-08T09:23:00Z">
        <w:r w:rsidR="00941E1C">
          <w:t>awareness</w:t>
        </w:r>
      </w:ins>
      <w:ins w:id="59" w:author="Judith Borghouts" w:date="2018-05-08T09:22:00Z">
        <w:r w:rsidR="00795872">
          <w:t xml:space="preserve"> of interruption</w:t>
        </w:r>
      </w:ins>
      <w:ins w:id="60" w:author="Judith Borghouts" w:date="2018-05-08T09:23:00Z">
        <w:r w:rsidR="00941E1C">
          <w:t xml:space="preserve"> duration</w:t>
        </w:r>
      </w:ins>
      <w:ins w:id="61" w:author="Judith Borghouts" w:date="2018-05-08T09:22:00Z">
        <w:r w:rsidR="00795872">
          <w:t xml:space="preserve">s might </w:t>
        </w:r>
      </w:ins>
      <w:ins w:id="62" w:author="Judith Borghouts" w:date="2018-05-08T09:23:00Z">
        <w:r w:rsidR="00941E1C">
          <w:t xml:space="preserve">help users </w:t>
        </w:r>
      </w:ins>
      <w:ins w:id="63" w:author="Judith Borghouts" w:date="2018-07-02T10:33:00Z">
        <w:r w:rsidR="00973947">
          <w:t xml:space="preserve">to better manage </w:t>
        </w:r>
      </w:ins>
      <w:ins w:id="64" w:author="Judith Borghouts" w:date="2018-07-02T10:35:00Z">
        <w:r w:rsidR="00A713D0">
          <w:t xml:space="preserve">interruptions </w:t>
        </w:r>
        <w:r w:rsidR="009C0A27">
          <w:t>and improve task focus</w:t>
        </w:r>
      </w:ins>
      <w:ins w:id="65" w:author="Judith Borghouts" w:date="2018-05-08T09:26:00Z">
        <w:r w:rsidR="00C4694F">
          <w:t xml:space="preserve">. </w:t>
        </w:r>
      </w:ins>
    </w:p>
    <w:p w14:paraId="05584CED" w14:textId="02D7C814" w:rsidR="009C0900" w:rsidRPr="00835D90" w:rsidRDefault="009C0900" w:rsidP="009C0900">
      <w:pPr>
        <w:pStyle w:val="Heading1"/>
      </w:pPr>
      <w:r w:rsidRPr="00835D90">
        <w:t>BACKGROUND</w:t>
      </w:r>
    </w:p>
    <w:p w14:paraId="2735C7D1" w14:textId="6A81873E" w:rsidR="0005405A" w:rsidRPr="00835D90" w:rsidRDefault="00BD5802" w:rsidP="00EC4190">
      <w:pPr>
        <w:pStyle w:val="Heading2"/>
        <w:rPr>
          <w:lang w:val="en-GB"/>
        </w:rPr>
      </w:pPr>
      <w:r w:rsidRPr="00835D90">
        <w:rPr>
          <w:lang w:val="en-GB"/>
        </w:rPr>
        <w:t xml:space="preserve">Interruptions </w:t>
      </w:r>
      <w:r w:rsidR="001B3390" w:rsidRPr="00835D90">
        <w:rPr>
          <w:lang w:val="en-GB"/>
        </w:rPr>
        <w:t>and fragmentation of</w:t>
      </w:r>
      <w:r w:rsidRPr="00835D90">
        <w:rPr>
          <w:lang w:val="en-GB"/>
        </w:rPr>
        <w:t xml:space="preserve"> work</w:t>
      </w:r>
    </w:p>
    <w:p w14:paraId="0A97DBC7" w14:textId="3BBF06F8" w:rsidR="008A2710" w:rsidRPr="00835D90" w:rsidRDefault="000B4C76" w:rsidP="00EC4190">
      <w:pPr>
        <w:pStyle w:val="Paragraph"/>
      </w:pPr>
      <w:r w:rsidRPr="00835D90">
        <w:t>Computer</w:t>
      </w:r>
      <w:r w:rsidR="000C0E6E" w:rsidRPr="00835D90">
        <w:t xml:space="preserve"> work frequently gets interrupted</w:t>
      </w:r>
      <w:r w:rsidR="00B90295" w:rsidRPr="00835D90">
        <w:t xml:space="preserve">: on average, </w:t>
      </w:r>
      <w:r w:rsidR="00E252FA" w:rsidRPr="00835D90">
        <w:t xml:space="preserve">office </w:t>
      </w:r>
      <w:r w:rsidR="00022F0F" w:rsidRPr="00835D90">
        <w:t>workers</w:t>
      </w:r>
      <w:r w:rsidR="00B90295" w:rsidRPr="00835D90">
        <w:t xml:space="preserve"> </w:t>
      </w:r>
      <w:r w:rsidR="000C0E6E" w:rsidRPr="00835D90">
        <w:t>either</w:t>
      </w:r>
      <w:r w:rsidR="00D477DC" w:rsidRPr="00835D90">
        <w:t xml:space="preserve"> get interrupted</w:t>
      </w:r>
      <w:r w:rsidR="000C0E6E" w:rsidRPr="00835D90">
        <w:t xml:space="preserve"> or self-interrupt every three minutes</w:t>
      </w:r>
      <w:r w:rsidR="00ED1F7F" w:rsidRPr="00835D90">
        <w:t xml:space="preserve"> </w:t>
      </w:r>
      <w:r w:rsidR="00E55E53" w:rsidRPr="00835D90">
        <w:fldChar w:fldCharType="begin" w:fldLock="1"/>
      </w:r>
      <w:r w:rsidR="00F523B2">
        <w:instrText>ADDIN CSL_CITATION { "citationItems" : [ { "id" : "ITEM-1", "itemData" : { "ISBN" : "1581137028", "author" : [ { "dropping-particle" : "", "family" : "Gonzalez", "given" : "Victor M.", "non-dropping-particle" : "", "parse-names" : false, "suffix" : "" }, { "dropping-particle" : "", "family" : "Mark", "given" : "Gloria", "non-dropping-particle" : "", "parse-names" : false, "suffix" : "" } ], "container-title" : "Proceedings of the SIGCHI Conference on Human Factors in Computing Systems (CHI '04)", "id" : "ITEM-1", "issued" : { "date-parts" : [ [ "2004" ] ] }, "page" : "113-120", "publisher-place" : "Vienna, Austria", "title" : "\"Constant, Constant, Multi-tasking Craziness\": Managing Multiple Working Spheres", "type" : "paper-conference" }, "uris" : [ "http://www.mendeley.com/documents/?uuid=e8d1e027-1cc4-4393-87c0-b84edf2c9ea1" ] } ], "mendeley" : { "formattedCitation" : "(Gonzalez &amp; Mark, 2004)", "plainTextFormattedCitation" : "(Gonzalez &amp; Mark, 2004)", "previouslyFormattedCitation" : "(Gonzalez &amp; Mark, 2004)" }, "properties" : { "noteIndex" : 0 }, "schema" : "https://github.com/citation-style-language/schema/raw/master/csl-citation.json" }</w:instrText>
      </w:r>
      <w:r w:rsidR="00E55E53" w:rsidRPr="00835D90">
        <w:fldChar w:fldCharType="separate"/>
      </w:r>
      <w:r w:rsidR="00E55E53" w:rsidRPr="00835D90">
        <w:rPr>
          <w:noProof/>
        </w:rPr>
        <w:t>(Gonzalez &amp; Mark, 2004)</w:t>
      </w:r>
      <w:r w:rsidR="00E55E53" w:rsidRPr="00835D90">
        <w:fldChar w:fldCharType="end"/>
      </w:r>
      <w:r w:rsidR="00DD0E1B" w:rsidRPr="00835D90">
        <w:t xml:space="preserve">. </w:t>
      </w:r>
      <w:r w:rsidR="005D20BD" w:rsidRPr="00835D90">
        <w:t xml:space="preserve">People switch between tasks, but tasks themselves are also often fragmented: people </w:t>
      </w:r>
      <w:proofErr w:type="gramStart"/>
      <w:r w:rsidR="005D20BD" w:rsidRPr="00835D90">
        <w:t>have to</w:t>
      </w:r>
      <w:proofErr w:type="gramEnd"/>
      <w:r w:rsidR="005D20BD" w:rsidRPr="00835D90">
        <w:t xml:space="preserve"> switch between documents and applications to look</w:t>
      </w:r>
      <w:r w:rsidR="007B6296" w:rsidRPr="00835D90">
        <w:t xml:space="preserve"> up information for their task</w:t>
      </w:r>
      <w:r w:rsidR="005D20BD" w:rsidRPr="00835D90">
        <w:t xml:space="preserve">. </w:t>
      </w:r>
      <w:r w:rsidR="008A2710" w:rsidRPr="00835D90">
        <w:lastRenderedPageBreak/>
        <w:t>Some interruptions can be beneficial: for example, getting the right information can have a positive impact on work</w:t>
      </w:r>
      <w:r w:rsidR="002018BB" w:rsidRPr="00835D90">
        <w:t xml:space="preserve"> </w:t>
      </w:r>
      <w:r w:rsidR="002018BB" w:rsidRPr="00835D90">
        <w:fldChar w:fldCharType="begin" w:fldLock="1"/>
      </w:r>
      <w:r w:rsidR="00F523B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noteIndex" : 0 }, "schema" : "https://github.com/citation-style-language/schema/raw/master/csl-citation.json" }</w:instrText>
      </w:r>
      <w:r w:rsidR="002018BB" w:rsidRPr="00835D90">
        <w:fldChar w:fldCharType="separate"/>
      </w:r>
      <w:r w:rsidR="002018BB" w:rsidRPr="00835D90">
        <w:rPr>
          <w:noProof/>
        </w:rPr>
        <w:t>(Jin &amp; Dabbish, 2009)</w:t>
      </w:r>
      <w:r w:rsidR="002018BB" w:rsidRPr="00835D90">
        <w:fldChar w:fldCharType="end"/>
      </w:r>
      <w:r w:rsidR="008A2710" w:rsidRPr="00835D90">
        <w:t xml:space="preserve">, and short breaks can improve mood and </w:t>
      </w:r>
      <w:r w:rsidR="007C75E0" w:rsidRPr="00835D90">
        <w:t>re</w:t>
      </w:r>
      <w:r w:rsidR="002018BB" w:rsidRPr="00835D90">
        <w:t>store</w:t>
      </w:r>
      <w:r w:rsidR="008A2710" w:rsidRPr="00835D90">
        <w:t xml:space="preserve"> energy</w:t>
      </w:r>
      <w:r w:rsidR="002018BB" w:rsidRPr="00835D90">
        <w:t xml:space="preserve"> </w:t>
      </w:r>
      <w:r w:rsidR="002018BB" w:rsidRPr="00835D90">
        <w:fldChar w:fldCharType="begin" w:fldLock="1"/>
      </w:r>
      <w:r w:rsidR="0054378E">
        <w:instrText>ADDIN CSL_CITATION { "citationItems" : [ { "id" : "ITEM-1", "itemData" : { "DOI" : "10.1145/2531602.2531673", "ISBN" : "9781450325400", "abstract" : "What makes people feel happy, engaged and challenged at work? We conducted an in situ study of Facebook and face- to-face interactions examining how they influence people\u2019s mood in the workplace. Thirty-two participants in an organization were each observed for five days in their natural work environment using automated data capture and experience sampling. Our results show that online and offline social interactions are associated with different moods, suggesting that they serve different purposes at work. Face-to-face interactions are associated with a positive mood throughout the day whereas Facebook use and engagement in work contribute to a positive feeling at the end of the day. Email use is associated with negative affect and along with multitasking, is associated with a feeling of engagement and challenge throughout the day. Our findings provide initial evidence of how online and offline interactions affect workplace mood, and could inform practices to improve employee morale",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container-title" : "17th ACM conference on Computer supported cooperative work &amp; social computing", "id" : "ITEM-1", "issued" : { "date-parts" : [ [ "2014" ] ] }, "page" : "1082-1094", "title" : "Capturing the Mood : Facebook and Face-to-Face Encounters in the Workplace", "type" : "paper-conference" }, "uris" : [ "http://www.mendeley.com/documents/?uuid=78a86123-53ea-487a-ab43-9ba33acd9a66" ] } ], "mendeley" : { "formattedCitation" : "(Mark, Iqbal, Czerwinski, &amp; Johns, 2014b)", "plainTextFormattedCitation" : "(Mark, Iqbal, Czerwinski, &amp; Johns, 2014b)", "previouslyFormattedCitation" : "(Mark, Iqbal, Czerwinski, &amp; Johns, 2014b)" }, "properties" : { "noteIndex" : 0 }, "schema" : "https://github.com/citation-style-language/schema/raw/master/csl-citation.json" }</w:instrText>
      </w:r>
      <w:r w:rsidR="002018BB" w:rsidRPr="00835D90">
        <w:fldChar w:fldCharType="separate"/>
      </w:r>
      <w:r w:rsidR="0054378E" w:rsidRPr="0054378E">
        <w:rPr>
          <w:noProof/>
        </w:rPr>
        <w:t>(Mark, Iqbal, Czerwinski, &amp; Johns, 2014b)</w:t>
      </w:r>
      <w:r w:rsidR="002018BB" w:rsidRPr="00835D90">
        <w:fldChar w:fldCharType="end"/>
      </w:r>
      <w:r w:rsidR="008A2710" w:rsidRPr="00835D90">
        <w:t xml:space="preserve">. However, frequent or longer interruptions can reduce productivity, and both controlled and in-the-wild studies have found a link between fragmented attention and a decrease in work performance </w:t>
      </w:r>
      <w:ins w:id="66" w:author="Judith Borghouts" w:date="2018-05-19T16:59:00Z">
        <w:r w:rsidR="00C21A21">
          <w:fldChar w:fldCharType="begin" w:fldLock="1"/>
        </w:r>
      </w:ins>
      <w:r w:rsidR="00517681">
        <w:instrText>ADDIN CSL_CITATION { "citationItems" : [ { "id" : "ITEM-1", "itemData" : { "DOI" : "10.1016/j.dr.2014.12.005", "abstract" : "Everyday multitasking with electronic devices is common among all age groups, but the youngest generations of persons carry out the most everyday multitasking, especially in the form of media multitasking. Multitasking via technology in school settings or at home while study-ing is common for students. Both external factors (e.g., alerts from smartphones) and internal factors (e.g., thoughts about future online activities) influence multitasking prevalence. Although laboratory re-search has shown that performing concurrent tasks is subject to processing bottlenecks and to switch costs, real-life everyday multi-tasking is different from laboratory dual-task scenarios in several ways, including having more than two tasks involved, proceeding by inter-leaving tasks over extended periods of time, and allowing more flexibility in resource allocation and setting of priorities. Theoretically, everyday multitasking should be capable of achieving some processing efficien-cies. Yet, empirical research shows that studying, doing homework, learning during lectures, learning from other sources, grades, and GPA likely are all negatively affected by concurrent multitasking with tech-nology. Young people who frequently multitask compared with other young people may be poorer at ignoring irrelevant environmental in-formation, but the effects of extreme multitasking on other cognitive outcomes are not clear-cut. There are strategies that people of all ages can use to minimize multitasking and reduce distractions when they are performing important tasks such as studying or doing homework.", "author" : [ { "dropping-particle" : "", "family" : "Carrier", "given" : "L Mark", "non-dropping-particle" : "", "parse-names" : false, "suffix" : "" }, { "dropping-particle" : "", "family" : "Rosen", "given" : "Larry D", "non-dropping-particle" : "", "parse-names" : false, "suffix" : "" }, { "dropping-particle" : "", "family" : "Cheever", "given" : "Nancy A", "non-dropping-particle" : "", "parse-names" : false, "suffix" : "" }, { "dropping-particle" : "", "family" : "Lim", "given" : "Alex F", "non-dropping-particle" : "", "parse-names" : false, "suffix" : "" } ], "container-title" : "Developmental Review", "id" : "ITEM-1", "issued" : { "date-parts" : [ [ "2015" ] ] }, "page" : "64-78", "title" : "Causes, effects, and practicalities of everyday multitasking", "type" : "article-journal", "volume" : "35" }, "uris" : [ "http://www.mendeley.com/documents/?uuid=af1035ec-babf-3318-b3cc-e8d1d58844ad" ] }, { "id" : "ITEM-2", "itemData" : { "abstract" : "When an automating application needs a user's input or has feedback or other information for that user, it typically engages the user immediately, interrupting the user's current task. To empirically validate why unnecessarily interrupting a user's task should be avoided, we designed an experiment measuring the effects of an interruption on a user's task performance, annoyance, and anxiety. Fifty subjects participated in the experiment. The results demonstrate that an interruption has a disruptive effect on both a user's task performance and emotional state, and that the degree of disruption depends on the user's mental load at the point of interruption. We discuss the implications of these results in terms of building a system to better coordinate interactions between the user and applications competing for that user's attention.", "author" : [ { "dropping-particle" : "", "family" : "Bailey", "given" : "Brian P", "non-dropping-particle" : "", "parse-names" : false, "suffix" : "" }, { "dropping-particle" : "", "family" : "Konstan", "given" : "Joseph A", "non-dropping-particle" : "", "parse-names" : false, "suffix" : "" }, { "dropping-particle" : "V", "family" : "Carlis", "given" : "John", "non-dropping-particle" : "", "parse-names" : false, "suffix" : "" } ], "container-title" : "INTERACT", "editor" : [ { "dropping-particle" : "", "family" : "Hirose", "given" : "M", "non-dropping-particle" : "", "parse-names" : false, "suffix" : "" } ], "id" : "ITEM-2", "issued" : { "date-parts" : [ [ "2001" ] ] }, "page" : "593-601", "publisher" : "iOS Press", "publisher-place" : "Amsterdam", "title" : "The Effects of Interruptions on Task Performance, Annoyance, and Anxiety in the User Interface", "type" : "paper-conference" }, "uris" : [ "http://www.mendeley.com/documents/?uuid=cf2b703b-4c54-347f-ba1b-17a07ed3db51" ] } ], "mendeley" : { "formattedCitation" : "(Bailey, Konstan, &amp; Carlis, 2001; Carrier, Rosen, Cheever, &amp; Lim, 2015)", "plainTextFormattedCitation" : "(Bailey, Konstan, &amp; Carlis, 2001; Carrier, Rosen, Cheever, &amp; Lim, 2015)", "previouslyFormattedCitation" : "(Bailey, Konstan, &amp; Carlis, 2001; Carrier, Rosen, Cheever, &amp; Lim, 2015)" }, "properties" : { "noteIndex" : 0 }, "schema" : "https://github.com/citation-style-language/schema/raw/master/csl-citation.json" }</w:instrText>
      </w:r>
      <w:r w:rsidR="00C21A21">
        <w:fldChar w:fldCharType="separate"/>
      </w:r>
      <w:r w:rsidR="003E34BB" w:rsidRPr="003E34BB">
        <w:rPr>
          <w:noProof/>
        </w:rPr>
        <w:t>(Bailey, Konstan, &amp; Carlis, 2001; Carrier, Rosen, Cheever, &amp; Lim, 2015)</w:t>
      </w:r>
      <w:ins w:id="67" w:author="Judith Borghouts" w:date="2018-05-19T16:59:00Z">
        <w:r w:rsidR="00C21A21">
          <w:fldChar w:fldCharType="end"/>
        </w:r>
      </w:ins>
      <w:ins w:id="68" w:author="Judith Borghouts" w:date="2018-05-19T17:43:00Z">
        <w:r w:rsidR="00166D25">
          <w:t xml:space="preserve">. </w:t>
        </w:r>
      </w:ins>
    </w:p>
    <w:p w14:paraId="7BBBA2E0" w14:textId="2A7B25B9" w:rsidR="00270553" w:rsidRPr="00835D90" w:rsidRDefault="00366424" w:rsidP="006D01A4">
      <w:pPr>
        <w:pStyle w:val="Paragraph"/>
      </w:pPr>
      <w:r w:rsidRPr="00835D90">
        <w:t xml:space="preserve">An interview study on interruption management strategies </w:t>
      </w:r>
      <w:r w:rsidR="008E02F7" w:rsidRPr="00835D90">
        <w:t xml:space="preserve">found major differences in the level of difficulty </w:t>
      </w:r>
      <w:r w:rsidR="00816C04" w:rsidRPr="00835D90">
        <w:t xml:space="preserve">for users </w:t>
      </w:r>
      <w:r w:rsidR="008E02F7" w:rsidRPr="00835D90">
        <w:t xml:space="preserve">to manage external versus self-interruptions. </w:t>
      </w:r>
      <w:r w:rsidR="00212747" w:rsidRPr="00835D90">
        <w:t xml:space="preserve"> </w:t>
      </w:r>
      <w:r w:rsidR="00E43A5A" w:rsidRPr="00835D90">
        <w:t>Whereas externa</w:t>
      </w:r>
      <w:r w:rsidR="005F6BAA" w:rsidRPr="00835D90">
        <w:t>l interruptions may be ignored or deferred</w:t>
      </w:r>
      <w:r w:rsidR="00E43A5A" w:rsidRPr="00835D90">
        <w:t>, s</w:t>
      </w:r>
      <w:r w:rsidR="00B52F73" w:rsidRPr="00835D90">
        <w:t xml:space="preserve">elf-interruptions </w:t>
      </w:r>
      <w:r w:rsidR="00A663CA" w:rsidRPr="00835D90">
        <w:t xml:space="preserve">require more </w:t>
      </w:r>
      <w:r w:rsidR="00CF138B" w:rsidRPr="00835D90">
        <w:t xml:space="preserve">self-control, and </w:t>
      </w:r>
      <w:r w:rsidR="00B52F73" w:rsidRPr="00835D90">
        <w:t xml:space="preserve">are </w:t>
      </w:r>
      <w:r w:rsidR="00E43A5A" w:rsidRPr="00835D90">
        <w:t xml:space="preserve">experienced as harder to resist and as more distracting </w:t>
      </w:r>
      <w:r w:rsidR="00EF6689" w:rsidRPr="00835D90">
        <w:fldChar w:fldCharType="begin" w:fldLock="1"/>
      </w:r>
      <w:r w:rsidR="00F523B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et al., 2017)", "plainTextFormattedCitation" : "(Kim et al., 2017)", "previouslyFormattedCitation" : "(Kim et al., 2017)" }, "properties" : { "noteIndex" : 0 }, "schema" : "https://github.com/citation-style-language/schema/raw/master/csl-citation.json" }</w:instrText>
      </w:r>
      <w:r w:rsidR="00EF6689" w:rsidRPr="00835D90">
        <w:fldChar w:fldCharType="separate"/>
      </w:r>
      <w:r w:rsidR="00EF6689" w:rsidRPr="00835D90">
        <w:rPr>
          <w:noProof/>
        </w:rPr>
        <w:t>(Kim et al., 2017)</w:t>
      </w:r>
      <w:r w:rsidR="00EF6689" w:rsidRPr="00835D90">
        <w:fldChar w:fldCharType="end"/>
      </w:r>
      <w:r w:rsidR="00B52F73" w:rsidRPr="00835D90">
        <w:t>.</w:t>
      </w:r>
      <w:r w:rsidR="00DB16BB" w:rsidRPr="00835D90">
        <w:t xml:space="preserve"> Fur</w:t>
      </w:r>
      <w:r w:rsidRPr="00835D90">
        <w:t>t</w:t>
      </w:r>
      <w:r w:rsidR="00DB16BB" w:rsidRPr="00835D90">
        <w:t>h</w:t>
      </w:r>
      <w:r w:rsidRPr="00835D90">
        <w:t xml:space="preserve">ermore, </w:t>
      </w:r>
      <w:ins w:id="69" w:author="Judith Borghouts" w:date="2018-05-07T14:19:00Z">
        <w:r w:rsidR="00E937CE" w:rsidRPr="00835D90">
          <w:t>self-interruptions</w:t>
        </w:r>
      </w:ins>
      <w:r w:rsidRPr="00835D90">
        <w:t xml:space="preserve"> </w:t>
      </w:r>
      <w:r w:rsidR="006A6F7B" w:rsidRPr="00835D90">
        <w:t>take more time to recover from</w:t>
      </w:r>
      <w:ins w:id="70" w:author="Judith Borghouts" w:date="2018-05-07T14:20:00Z">
        <w:r w:rsidR="00E937CE" w:rsidRPr="00835D90">
          <w:t xml:space="preserve"> than external interruptions</w:t>
        </w:r>
      </w:ins>
      <w:r w:rsidR="00B07113" w:rsidRPr="00835D90">
        <w:t xml:space="preserve"> </w:t>
      </w:r>
      <w:r w:rsidR="00C0298E" w:rsidRPr="00835D90">
        <w:t xml:space="preserve">as </w:t>
      </w:r>
      <w:r w:rsidR="00EA1540" w:rsidRPr="00835D90">
        <w:t xml:space="preserve">they </w:t>
      </w:r>
      <w:r w:rsidR="00CF138B" w:rsidRPr="00835D90">
        <w:t xml:space="preserve">can </w:t>
      </w:r>
      <w:r w:rsidR="00EA1540" w:rsidRPr="00835D90">
        <w:t>end up taking much longer than planned</w:t>
      </w:r>
      <w:r w:rsidR="00FA58C9" w:rsidRPr="00835D90">
        <w:t>.</w:t>
      </w:r>
      <w:r w:rsidR="00C93BCE" w:rsidRPr="00835D90">
        <w:t xml:space="preserve"> When switching between computer windows, there are numerous opportunities to get distracted and get diverted from the main task. </w:t>
      </w:r>
      <w:r w:rsidR="005D5217" w:rsidRPr="00835D90">
        <w:t>For example when</w:t>
      </w:r>
      <w:r w:rsidR="00C93BCE" w:rsidRPr="00835D90">
        <w:t xml:space="preserve"> switching to communication tools, users can get tempted to answer unrelated messages instead </w:t>
      </w:r>
      <w:r w:rsidR="00C93BCE" w:rsidRPr="00835D90">
        <w:fldChar w:fldCharType="begin" w:fldLock="1"/>
      </w:r>
      <w:r w:rsidR="003E34BB">
        <w:instrText>ADDIN CSL_CITATION { "citationItems" : [ { "id" : "ITEM-1", "itemData" : { "abstract" : "We report on an empirical study where we cut off email usage for five workdays for 13 information workers in an organization. We employed both quantitative measures such as computer log data and ethnographic methods to compare a baseline condition (normal email usage) with our experimental manipulation (email cutoff). Our results show that without email, people multitasked less and had a longer task focus, as measured by a lower frequency of shifting between windows and a longer duration of time spent working in each computer window. Further, we directly measured stress using wearable heart rate monitors and found that stress, as measured by heart rate variability, was lower without email. Interview data were consistent with our quantitative measures, as participants reported being able to focus more on their tasks. We discuss the implications for managing email better in organizations.", "author" : [ { "dropping-particle" : "", "family" : "Mark", "given" : "Gloria", "non-dropping-particle" : "", "parse-names" : false, "suffix" : "" }, { "dropping-particle" : "", "family" : "Voida", "given" : "Stephen", "non-dropping-particle" : "", "parse-names" : false, "suffix" : "" }, { "dropping-particle" : "V", "family" : "Cardello", "given" : "Armand", "non-dropping-particle" : "", "parse-names" : false, "suffix" : "" } ], "container-title" : "CHI'12", "id" : "ITEM-1", "issued" : { "date-parts" : [ [ "2012" ] ] }, "page" : "555-564", "publisher-place" : "Austin, Texas, USA", "title" : "\"A Pace Not Dictated by Electrons\": An Empirical Study of Work Without Email", "type" : "paper-conference" }, "uris" : [ "http://www.mendeley.com/documents/?uuid=d2cb9d1f-4807-3aad-9ea4-0780283f00e2" ] } ], "mendeley" : { "formattedCitation" : "(Mark, Voida, &amp; Cardello, 2012)", "plainTextFormattedCitation" : "(Mark, Voida, &amp; Cardello, 2012)", "previouslyFormattedCitation" : "(Mark, Voida, &amp; Cardello, 2012)" }, "properties" : { "noteIndex" : 0 }, "schema" : "https://github.com/citation-style-language/schema/raw/master/csl-citation.json" }</w:instrText>
      </w:r>
      <w:r w:rsidR="00C93BCE" w:rsidRPr="00835D90">
        <w:fldChar w:fldCharType="separate"/>
      </w:r>
      <w:r w:rsidR="003351B6" w:rsidRPr="00835D90">
        <w:rPr>
          <w:noProof/>
        </w:rPr>
        <w:t>(Mark, Voida, &amp; Cardello, 2012)</w:t>
      </w:r>
      <w:r w:rsidR="00C93BCE" w:rsidRPr="00835D90">
        <w:fldChar w:fldCharType="end"/>
      </w:r>
      <w:r w:rsidR="00C93BCE" w:rsidRPr="00835D90">
        <w:t xml:space="preserve">. The longer an interruption is, the more disruptive it can be, </w:t>
      </w:r>
      <w:del w:id="71" w:author="Anna Cox" w:date="2018-05-18T18:18:00Z">
        <w:r w:rsidR="00C93BCE" w:rsidRPr="00835D90" w:rsidDel="004B0E36">
          <w:delText xml:space="preserve">and </w:delText>
        </w:r>
      </w:del>
      <w:ins w:id="72" w:author="Anna Cox" w:date="2018-05-18T18:18:00Z">
        <w:r w:rsidR="004B0E36">
          <w:t>so</w:t>
        </w:r>
        <w:r w:rsidR="004B0E36" w:rsidRPr="00835D90">
          <w:t xml:space="preserve"> </w:t>
        </w:r>
      </w:ins>
      <w:r w:rsidR="00C93BCE" w:rsidRPr="00835D90">
        <w:t>it is important to manage time spent on interruptions from a task.</w:t>
      </w:r>
    </w:p>
    <w:p w14:paraId="78D4EAC0" w14:textId="68257870" w:rsidR="009C0900" w:rsidRPr="00835D90" w:rsidRDefault="00FA58C9" w:rsidP="00CE0F14">
      <w:pPr>
        <w:pStyle w:val="Heading2"/>
        <w:rPr>
          <w:lang w:val="en-GB"/>
        </w:rPr>
      </w:pPr>
      <w:r w:rsidRPr="00835D90">
        <w:rPr>
          <w:lang w:val="en-GB"/>
        </w:rPr>
        <w:t>Task focus</w:t>
      </w:r>
      <w:r w:rsidR="00005BA7" w:rsidRPr="00835D90">
        <w:rPr>
          <w:lang w:val="en-GB"/>
        </w:rPr>
        <w:t xml:space="preserve"> interventions</w:t>
      </w:r>
    </w:p>
    <w:p w14:paraId="7AA3FFA4" w14:textId="0151654E" w:rsidR="005843CF" w:rsidRPr="00835D90" w:rsidRDefault="004E6D66" w:rsidP="003C3163">
      <w:pPr>
        <w:pStyle w:val="Paragraph"/>
      </w:pPr>
      <w:r w:rsidRPr="00835D90">
        <w:t>There have been different approaches</w:t>
      </w:r>
      <w:r w:rsidR="000F33A7" w:rsidRPr="00835D90">
        <w:t xml:space="preserve"> to</w:t>
      </w:r>
      <w:r w:rsidRPr="00835D90">
        <w:t xml:space="preserve"> </w:t>
      </w:r>
      <w:r w:rsidR="000D28D3" w:rsidRPr="00835D90">
        <w:t xml:space="preserve">support </w:t>
      </w:r>
      <w:r w:rsidR="002A2A4F" w:rsidRPr="00835D90">
        <w:t>self-</w:t>
      </w:r>
      <w:r w:rsidR="000D28D3" w:rsidRPr="00835D90">
        <w:t>interruption management</w:t>
      </w:r>
      <w:r w:rsidR="004B7088" w:rsidRPr="00835D90">
        <w:t xml:space="preserve"> and </w:t>
      </w:r>
      <w:r w:rsidR="000F33A7" w:rsidRPr="00835D90">
        <w:t>improve people’</w:t>
      </w:r>
      <w:r w:rsidR="00CF261F" w:rsidRPr="00835D90">
        <w:t>s focus</w:t>
      </w:r>
      <w:r w:rsidR="00402AFF" w:rsidRPr="00835D90">
        <w:t xml:space="preserve">. </w:t>
      </w:r>
    </w:p>
    <w:p w14:paraId="6A7E8626" w14:textId="1877B0CB" w:rsidR="00171BDA" w:rsidRPr="00835D90" w:rsidRDefault="00CF47B0" w:rsidP="00171BDA">
      <w:pPr>
        <w:pStyle w:val="Paragraph"/>
      </w:pPr>
      <w:del w:id="73" w:author="Anna Cox" w:date="2018-05-18T18:20:00Z">
        <w:r w:rsidRPr="00835D90" w:rsidDel="004B0E36">
          <w:delText>Other</w:delText>
        </w:r>
        <w:r w:rsidR="00DB427E" w:rsidRPr="00835D90" w:rsidDel="004B0E36">
          <w:delText xml:space="preserve"> </w:delText>
        </w:r>
        <w:r w:rsidR="00FD53C5" w:rsidRPr="00835D90" w:rsidDel="004B0E36">
          <w:delText>c</w:delText>
        </w:r>
      </w:del>
      <w:ins w:id="74" w:author="Anna Cox" w:date="2018-05-18T18:20:00Z">
        <w:r w:rsidR="004B0E36">
          <w:t>C</w:t>
        </w:r>
      </w:ins>
      <w:r w:rsidR="00FD53C5" w:rsidRPr="00835D90">
        <w:t xml:space="preserve">ommercial </w:t>
      </w:r>
      <w:r w:rsidR="00E011E2" w:rsidRPr="00835D90">
        <w:t>applications</w:t>
      </w:r>
      <w:r w:rsidR="00DB427E" w:rsidRPr="00835D90">
        <w:t>,</w:t>
      </w:r>
      <w:r w:rsidR="00E011E2" w:rsidRPr="00835D90">
        <w:t xml:space="preserve"> </w:t>
      </w:r>
      <w:r w:rsidR="00F502D7" w:rsidRPr="00835D90">
        <w:t xml:space="preserve">such as </w:t>
      </w:r>
      <w:proofErr w:type="spellStart"/>
      <w:r w:rsidR="00F502D7" w:rsidRPr="00835D90">
        <w:t>RescueTime</w:t>
      </w:r>
      <w:proofErr w:type="spellEnd"/>
      <w:r w:rsidR="00E011E2" w:rsidRPr="00835D90">
        <w:t xml:space="preserve"> </w:t>
      </w:r>
      <w:r w:rsidR="00655695" w:rsidRPr="00835D90">
        <w:t xml:space="preserve">and </w:t>
      </w:r>
      <w:proofErr w:type="spellStart"/>
      <w:r w:rsidR="00655695" w:rsidRPr="00835D90">
        <w:t>ManicTime</w:t>
      </w:r>
      <w:proofErr w:type="spellEnd"/>
      <w:r w:rsidR="00522D33" w:rsidRPr="00835D90">
        <w:t xml:space="preserve">, </w:t>
      </w:r>
      <w:del w:id="75" w:author="Anna Cox" w:date="2018-05-18T18:21:00Z">
        <w:r w:rsidR="000F33A7" w:rsidRPr="00835D90" w:rsidDel="004B0E36">
          <w:delText>do not restrict behaviour but instead</w:delText>
        </w:r>
        <w:r w:rsidR="00655695" w:rsidRPr="00835D90" w:rsidDel="004B0E36">
          <w:delText xml:space="preserve"> </w:delText>
        </w:r>
      </w:del>
      <w:r w:rsidR="00E011E2" w:rsidRPr="00835D90">
        <w:t xml:space="preserve">provide users </w:t>
      </w:r>
      <w:r w:rsidR="00A72DB2" w:rsidRPr="00835D90">
        <w:t xml:space="preserve">with </w:t>
      </w:r>
      <w:r w:rsidR="00E011E2" w:rsidRPr="00835D90">
        <w:t>an overvi</w:t>
      </w:r>
      <w:r w:rsidR="00655695" w:rsidRPr="00835D90">
        <w:t>ew of</w:t>
      </w:r>
      <w:r w:rsidR="000F33A7" w:rsidRPr="00835D90">
        <w:t xml:space="preserve"> all</w:t>
      </w:r>
      <w:r w:rsidR="00655695" w:rsidRPr="00835D90">
        <w:t xml:space="preserve"> their computer activities</w:t>
      </w:r>
      <w:r w:rsidR="004C0289" w:rsidRPr="00835D90">
        <w:t xml:space="preserve">, to increase awareness of </w:t>
      </w:r>
      <w:r w:rsidR="00CB40D1" w:rsidRPr="00835D90">
        <w:t>their</w:t>
      </w:r>
      <w:r w:rsidR="004C0289" w:rsidRPr="00835D90">
        <w:t xml:space="preserve"> use of time</w:t>
      </w:r>
      <w:r w:rsidR="00655695" w:rsidRPr="00835D90">
        <w:t xml:space="preserve">. </w:t>
      </w:r>
      <w:r w:rsidR="00635FB0" w:rsidRPr="00835D90">
        <w:t>Users</w:t>
      </w:r>
      <w:r w:rsidR="00655695" w:rsidRPr="00835D90">
        <w:t xml:space="preserve"> c</w:t>
      </w:r>
      <w:r w:rsidR="009E37B9" w:rsidRPr="00835D90">
        <w:t>an view how much time they spent</w:t>
      </w:r>
      <w:r w:rsidR="00655695" w:rsidRPr="00835D90">
        <w:t xml:space="preserve"> </w:t>
      </w:r>
      <w:proofErr w:type="gramStart"/>
      <w:r w:rsidR="00655695" w:rsidRPr="00835D90">
        <w:t>in particular docume</w:t>
      </w:r>
      <w:r w:rsidR="009756E3" w:rsidRPr="00835D90">
        <w:t>nts</w:t>
      </w:r>
      <w:proofErr w:type="gramEnd"/>
      <w:r w:rsidR="009756E3" w:rsidRPr="00835D90">
        <w:t>, websites and applications</w:t>
      </w:r>
      <w:r w:rsidR="00635FB0" w:rsidRPr="00835D90">
        <w:t>, and during which hours of the day</w:t>
      </w:r>
      <w:r w:rsidR="003620F5" w:rsidRPr="00835D90">
        <w:t>. Little work has evaluated</w:t>
      </w:r>
      <w:r w:rsidR="00FD53C5" w:rsidRPr="00835D90">
        <w:t xml:space="preserve"> </w:t>
      </w:r>
      <w:r w:rsidR="00756B60" w:rsidRPr="00835D90">
        <w:t>how effective these applications are</w:t>
      </w:r>
      <w:r w:rsidR="005C1162" w:rsidRPr="00835D90">
        <w:t xml:space="preserve"> in improving focus</w:t>
      </w:r>
      <w:r w:rsidR="00FD53C5" w:rsidRPr="00835D90">
        <w:t xml:space="preserve">, and </w:t>
      </w:r>
      <w:r w:rsidR="003620F5" w:rsidRPr="00835D90">
        <w:t xml:space="preserve">interview </w:t>
      </w:r>
      <w:r w:rsidR="00FD53C5" w:rsidRPr="00835D90">
        <w:t xml:space="preserve">studies have reported a lack of engagement </w:t>
      </w:r>
      <w:r w:rsidR="00746B6D" w:rsidRPr="00835D90">
        <w:t xml:space="preserve">among users </w:t>
      </w:r>
      <w:r w:rsidR="009C0304" w:rsidRPr="00835D90">
        <w:fldChar w:fldCharType="begin" w:fldLock="1"/>
      </w:r>
      <w:r w:rsidR="00F523B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noteIndex" : 0 }, "schema" : "https://github.com/citation-style-language/schema/raw/master/csl-citation.json" }</w:instrText>
      </w:r>
      <w:r w:rsidR="009C0304" w:rsidRPr="00835D90">
        <w:fldChar w:fldCharType="separate"/>
      </w:r>
      <w:r w:rsidR="00E812ED" w:rsidRPr="00835D90">
        <w:rPr>
          <w:noProof/>
        </w:rPr>
        <w:t>(Collins et al., 2014; Whittaker et al., 2016)</w:t>
      </w:r>
      <w:r w:rsidR="009C0304" w:rsidRPr="00835D90">
        <w:fldChar w:fldCharType="end"/>
      </w:r>
      <w:r w:rsidR="00080769" w:rsidRPr="00835D90">
        <w:t xml:space="preserve">. </w:t>
      </w:r>
      <w:r w:rsidR="00E84FE4" w:rsidRPr="00835D90">
        <w:t>A</w:t>
      </w:r>
      <w:r w:rsidR="00C5054E" w:rsidRPr="00835D90">
        <w:t xml:space="preserve">n interview </w:t>
      </w:r>
      <w:r w:rsidR="00E84FE4" w:rsidRPr="00835D90">
        <w:t xml:space="preserve">study </w:t>
      </w:r>
      <w:r w:rsidR="00241867" w:rsidRPr="00835D90">
        <w:t xml:space="preserve">by Collins et al. </w:t>
      </w:r>
      <w:r w:rsidR="00371D05" w:rsidRPr="00835D90">
        <w:fldChar w:fldCharType="begin" w:fldLock="1"/>
      </w:r>
      <w:r w:rsidR="00F523B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noteIndex" : 0 }, "schema" : "https://github.com/citation-style-language/schema/raw/master/csl-citation.json" }</w:instrText>
      </w:r>
      <w:r w:rsidR="00371D05" w:rsidRPr="00835D90">
        <w:fldChar w:fldCharType="separate"/>
      </w:r>
      <w:r w:rsidR="00371D05" w:rsidRPr="00835D90">
        <w:rPr>
          <w:noProof/>
        </w:rPr>
        <w:t>(2014)</w:t>
      </w:r>
      <w:r w:rsidR="00371D05" w:rsidRPr="00835D90">
        <w:fldChar w:fldCharType="end"/>
      </w:r>
      <w:r w:rsidR="00371D05" w:rsidRPr="00835D90">
        <w:t xml:space="preserve"> </w:t>
      </w:r>
      <w:r w:rsidR="00EB229B" w:rsidRPr="00835D90">
        <w:t>on understanding</w:t>
      </w:r>
      <w:r w:rsidR="00E84FE4" w:rsidRPr="00835D90">
        <w:t xml:space="preserve"> people’s </w:t>
      </w:r>
      <w:r w:rsidR="0004330B" w:rsidRPr="00835D90">
        <w:t>use of</w:t>
      </w:r>
      <w:r w:rsidR="00E84FE4" w:rsidRPr="00835D90">
        <w:t xml:space="preserve"> </w:t>
      </w:r>
      <w:proofErr w:type="spellStart"/>
      <w:r w:rsidR="00E84FE4" w:rsidRPr="00835D90">
        <w:t>RescueTime</w:t>
      </w:r>
      <w:proofErr w:type="spellEnd"/>
      <w:r w:rsidR="00C72871" w:rsidRPr="00835D90">
        <w:t xml:space="preserve"> </w:t>
      </w:r>
      <w:r w:rsidR="00EB229B" w:rsidRPr="00835D90">
        <w:t>found</w:t>
      </w:r>
      <w:r w:rsidR="00C72871" w:rsidRPr="00835D90">
        <w:t xml:space="preserve"> </w:t>
      </w:r>
      <w:r w:rsidR="00EA0BDF" w:rsidRPr="00835D90">
        <w:t xml:space="preserve">four barriers to explain people’s lack of </w:t>
      </w:r>
      <w:r w:rsidR="00241867" w:rsidRPr="00835D90">
        <w:t>engagement</w:t>
      </w:r>
      <w:r w:rsidR="005E78D4" w:rsidRPr="00835D90">
        <w:t xml:space="preserve"> with the data</w:t>
      </w:r>
      <w:r w:rsidR="00241867" w:rsidRPr="00835D90">
        <w:t xml:space="preserve">: the data lacks salience, </w:t>
      </w:r>
      <w:r w:rsidR="00080769" w:rsidRPr="00835D90">
        <w:t>a</w:t>
      </w:r>
      <w:r w:rsidR="00241867" w:rsidRPr="00835D90">
        <w:t xml:space="preserve"> lack of context made it difficult to extract work patterns from the data, participants felt it was not a true representation of their actual activities, and </w:t>
      </w:r>
      <w:r w:rsidR="00080769" w:rsidRPr="00835D90">
        <w:t>they</w:t>
      </w:r>
      <w:r w:rsidR="00241867" w:rsidRPr="00835D90">
        <w:t xml:space="preserve"> were not sure what actions to take based on the data</w:t>
      </w:r>
      <w:r w:rsidR="003E559C" w:rsidRPr="00835D90">
        <w:t xml:space="preserve">. </w:t>
      </w:r>
    </w:p>
    <w:p w14:paraId="443D175B" w14:textId="2F18509C" w:rsidR="00B45391" w:rsidRPr="00835D90" w:rsidRDefault="003156C2" w:rsidP="00C834F8">
      <w:pPr>
        <w:pStyle w:val="Paragraph"/>
      </w:pPr>
      <w:r w:rsidRPr="00835D90">
        <w:t xml:space="preserve">Whittaker et al. </w:t>
      </w:r>
      <w:r w:rsidRPr="00835D90">
        <w:fldChar w:fldCharType="begin" w:fldLock="1"/>
      </w:r>
      <w:r w:rsidR="00F523B2">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noteIndex" : 0 }, "schema" : "https://github.com/citation-style-language/schema/raw/master/csl-citation.json" }</w:instrText>
      </w:r>
      <w:r w:rsidRPr="00835D90">
        <w:fldChar w:fldCharType="separate"/>
      </w:r>
      <w:r w:rsidRPr="00835D90">
        <w:rPr>
          <w:noProof/>
        </w:rPr>
        <w:t>(2016)</w:t>
      </w:r>
      <w:r w:rsidRPr="00835D90">
        <w:fldChar w:fldCharType="end"/>
      </w:r>
      <w:r w:rsidR="00B45391" w:rsidRPr="00835D90">
        <w:t xml:space="preserve"> </w:t>
      </w:r>
      <w:r w:rsidR="00B55E8C" w:rsidRPr="00835D90">
        <w:t>interviewed office workers and students</w:t>
      </w:r>
      <w:r w:rsidR="00FD36F7" w:rsidRPr="00835D90">
        <w:t xml:space="preserve"> to establish user requirements for a time awareness application, </w:t>
      </w:r>
      <w:r w:rsidR="00B55E8C" w:rsidRPr="00835D90">
        <w:t xml:space="preserve">and </w:t>
      </w:r>
      <w:r w:rsidR="000E252B" w:rsidRPr="00835D90">
        <w:t xml:space="preserve">found </w:t>
      </w:r>
      <w:r w:rsidR="00B55E8C" w:rsidRPr="00835D90">
        <w:t>users were</w:t>
      </w:r>
      <w:r w:rsidR="000E252B" w:rsidRPr="00835D90">
        <w:t xml:space="preserve"> primarily interested in their current activities</w:t>
      </w:r>
      <w:r w:rsidR="00B55E8C" w:rsidRPr="00835D90">
        <w:t xml:space="preserve"> rather</w:t>
      </w:r>
      <w:r w:rsidR="000E252B" w:rsidRPr="00835D90">
        <w:t xml:space="preserve"> than long-term </w:t>
      </w:r>
      <w:r w:rsidR="00032497" w:rsidRPr="00835D90">
        <w:t>behaviour</w:t>
      </w:r>
      <w:r w:rsidR="00B55E8C" w:rsidRPr="00835D90">
        <w:t>. Therefore, they</w:t>
      </w:r>
      <w:r w:rsidR="000E252B" w:rsidRPr="00835D90">
        <w:t xml:space="preserve"> </w:t>
      </w:r>
      <w:r w:rsidR="00B45391" w:rsidRPr="00835D90">
        <w:t>developed and evaluated an</w:t>
      </w:r>
      <w:r w:rsidR="00EC5B4E" w:rsidRPr="00835D90">
        <w:t xml:space="preserve"> application which presented users with</w:t>
      </w:r>
      <w:r w:rsidR="00B45391" w:rsidRPr="00835D90">
        <w:t xml:space="preserve"> a visualisation of </w:t>
      </w:r>
      <w:r w:rsidR="00B2113C" w:rsidRPr="00835D90">
        <w:t xml:space="preserve">the </w:t>
      </w:r>
      <w:r w:rsidR="004E6CA4" w:rsidRPr="00835D90">
        <w:t>last</w:t>
      </w:r>
      <w:r w:rsidR="00B2113C" w:rsidRPr="00835D90">
        <w:t xml:space="preserve"> 30 minutes of</w:t>
      </w:r>
      <w:r w:rsidR="00B45391" w:rsidRPr="00835D90">
        <w:t xml:space="preserve"> computer </w:t>
      </w:r>
      <w:r w:rsidR="00C834F8" w:rsidRPr="00835D90">
        <w:t xml:space="preserve">activity. The application </w:t>
      </w:r>
      <w:r w:rsidR="00CB793E" w:rsidRPr="00835D90">
        <w:t>reduced</w:t>
      </w:r>
      <w:r w:rsidR="00C834F8" w:rsidRPr="00835D90">
        <w:t xml:space="preserve"> </w:t>
      </w:r>
      <w:r w:rsidR="00300C10" w:rsidRPr="00835D90">
        <w:t>the</w:t>
      </w:r>
      <w:r w:rsidR="00810024" w:rsidRPr="00835D90">
        <w:t xml:space="preserve"> time spent in </w:t>
      </w:r>
      <w:r w:rsidR="00775C12" w:rsidRPr="00835D90">
        <w:t xml:space="preserve">email, browsing and </w:t>
      </w:r>
      <w:r w:rsidR="00810024" w:rsidRPr="00835D90">
        <w:t>social media, but it did not increase time spent on work</w:t>
      </w:r>
      <w:r w:rsidR="00D94A47" w:rsidRPr="00835D90">
        <w:t xml:space="preserve"> and it was unclear whether it improved people’s productivity</w:t>
      </w:r>
      <w:r w:rsidR="00810024" w:rsidRPr="00835D90">
        <w:t xml:space="preserve">. </w:t>
      </w:r>
      <w:ins w:id="76" w:author="Duncan Brumby" w:date="2018-05-03T10:16:00Z">
        <w:r w:rsidR="00C33A23" w:rsidRPr="00835D90">
          <w:t>Whittaker et al.</w:t>
        </w:r>
      </w:ins>
      <w:del w:id="77" w:author="Duncan Brumby" w:date="2018-05-03T10:16:00Z">
        <w:r w:rsidR="00810024" w:rsidRPr="00835D90" w:rsidDel="00C33A23">
          <w:delText>The authors</w:delText>
        </w:r>
      </w:del>
      <w:r w:rsidR="00810024" w:rsidRPr="00835D90">
        <w:t xml:space="preserve"> speculate</w:t>
      </w:r>
      <w:ins w:id="78" w:author="Duncan Brumby" w:date="2018-05-03T10:16:00Z">
        <w:r w:rsidR="00C33A23" w:rsidRPr="00835D90">
          <w:t>d</w:t>
        </w:r>
      </w:ins>
      <w:r w:rsidR="00810024" w:rsidRPr="00835D90">
        <w:t xml:space="preserve"> that participants may</w:t>
      </w:r>
      <w:r w:rsidR="0006541E" w:rsidRPr="00835D90">
        <w:t xml:space="preserve"> already have </w:t>
      </w:r>
      <w:r w:rsidR="00A80219" w:rsidRPr="00835D90">
        <w:t>time limits</w:t>
      </w:r>
      <w:r w:rsidR="00810024" w:rsidRPr="00835D90">
        <w:t xml:space="preserve"> to spend on work, but </w:t>
      </w:r>
      <w:r w:rsidR="006135E0" w:rsidRPr="00835D90">
        <w:t>are</w:t>
      </w:r>
      <w:r w:rsidR="00810024" w:rsidRPr="00835D90">
        <w:t xml:space="preserve"> more flexible with the amount of time </w:t>
      </w:r>
      <w:r w:rsidR="006135E0" w:rsidRPr="00835D90">
        <w:t>they spend</w:t>
      </w:r>
      <w:r w:rsidR="00810024" w:rsidRPr="00835D90">
        <w:t xml:space="preserve"> on other </w:t>
      </w:r>
      <w:r w:rsidR="00211117" w:rsidRPr="00835D90">
        <w:t xml:space="preserve">online </w:t>
      </w:r>
      <w:r w:rsidR="00810024" w:rsidRPr="00835D90">
        <w:t>activities.</w:t>
      </w:r>
    </w:p>
    <w:p w14:paraId="4FF76D2F" w14:textId="49FB3120" w:rsidR="004B0E36" w:rsidRPr="00835D90" w:rsidRDefault="004B0E36" w:rsidP="004B0E36">
      <w:pPr>
        <w:pStyle w:val="Paragraph"/>
      </w:pPr>
      <w:r w:rsidRPr="00835D90">
        <w:t>O</w:t>
      </w:r>
      <w:r>
        <w:t>ther commercial tools</w:t>
      </w:r>
      <w:r w:rsidRPr="00835D90">
        <w:t xml:space="preserve"> </w:t>
      </w:r>
      <w:r>
        <w:t>such as</w:t>
      </w:r>
      <w:ins w:id="79" w:author="Anna Cox" w:date="2018-05-18T18:21:00Z">
        <w:r>
          <w:t xml:space="preserve"> </w:t>
        </w:r>
      </w:ins>
      <w:proofErr w:type="spellStart"/>
      <w:ins w:id="80" w:author="Judith Borghouts" w:date="2018-05-19T16:15:00Z">
        <w:r w:rsidR="00D31A49">
          <w:t>StayFocus</w:t>
        </w:r>
        <w:r w:rsidR="00A51CE4">
          <w:t>d</w:t>
        </w:r>
      </w:ins>
      <w:commentRangeStart w:id="81"/>
      <w:proofErr w:type="spellEnd"/>
      <w:ins w:id="82" w:author="Anna Cox" w:date="2018-05-18T18:21:00Z">
        <w:del w:id="83" w:author="Judith Borghouts" w:date="2018-05-19T16:15:00Z">
          <w:r w:rsidDel="00D31A49">
            <w:delText>X</w:delText>
          </w:r>
        </w:del>
        <w:r>
          <w:t xml:space="preserve">, </w:t>
        </w:r>
      </w:ins>
      <w:ins w:id="84" w:author="Judith Borghouts" w:date="2018-05-19T16:15:00Z">
        <w:r w:rsidR="00A51CE4">
          <w:t>Freedom</w:t>
        </w:r>
      </w:ins>
      <w:ins w:id="85" w:author="Anna Cox" w:date="2018-05-18T18:21:00Z">
        <w:del w:id="86" w:author="Judith Borghouts" w:date="2018-05-19T16:15:00Z">
          <w:r w:rsidDel="00A51CE4">
            <w:delText>Y</w:delText>
          </w:r>
        </w:del>
        <w:r>
          <w:t xml:space="preserve"> and </w:t>
        </w:r>
      </w:ins>
      <w:proofErr w:type="spellStart"/>
      <w:ins w:id="87" w:author="Judith Borghouts" w:date="2018-05-19T16:16:00Z">
        <w:r w:rsidR="005D3AE5">
          <w:t>FocusMe</w:t>
        </w:r>
      </w:ins>
      <w:proofErr w:type="spellEnd"/>
      <w:ins w:id="88" w:author="Anna Cox" w:date="2018-05-18T18:21:00Z">
        <w:del w:id="89" w:author="Judith Borghouts" w:date="2018-05-19T16:16:00Z">
          <w:r w:rsidDel="005D3AE5">
            <w:delText>Z</w:delText>
          </w:r>
        </w:del>
        <w:r>
          <w:t xml:space="preserve"> </w:t>
        </w:r>
        <w:commentRangeEnd w:id="81"/>
        <w:r>
          <w:rPr>
            <w:rStyle w:val="CommentReference"/>
          </w:rPr>
          <w:commentReference w:id="81"/>
        </w:r>
      </w:ins>
      <w:r w:rsidR="00CA306C">
        <w:t xml:space="preserve">limit access to </w:t>
      </w:r>
      <w:r w:rsidRPr="00835D90">
        <w:t xml:space="preserve">specific sources. Kim, Cho and Lee </w:t>
      </w:r>
      <w:r w:rsidRPr="00835D90">
        <w:fldChar w:fldCharType="begin" w:fldLock="1"/>
      </w:r>
      <w:r w:rsidR="00F523B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noteIndex" : 0 }, "schema" : "https://github.com/citation-style-language/schema/raw/master/csl-citation.json" }</w:instrText>
      </w:r>
      <w:r w:rsidRPr="00835D90">
        <w:fldChar w:fldCharType="separate"/>
      </w:r>
      <w:r w:rsidRPr="00835D90">
        <w:rPr>
          <w:noProof/>
        </w:rPr>
        <w:t>(2017)</w:t>
      </w:r>
      <w:r w:rsidRPr="00835D90">
        <w:fldChar w:fldCharType="end"/>
      </w:r>
      <w:r w:rsidRPr="00835D90">
        <w:t xml:space="preserve"> developed an intervention that allowed people to block applications and websites across devices for a fixed period that they considered distracting. The blocking feature was viewed positively by participants who </w:t>
      </w:r>
      <w:r w:rsidR="00CA306C">
        <w:t>found it difficult</w:t>
      </w:r>
      <w:r w:rsidRPr="00835D90">
        <w:t xml:space="preserve"> to mitigate self-interruptions themselves. However, many distracting sources, such as web browsers and instant messaging applications, </w:t>
      </w:r>
      <w:proofErr w:type="spellStart"/>
      <w:r w:rsidR="00CA306C">
        <w:t>can</w:t>
      </w:r>
      <w:r w:rsidRPr="00835D90">
        <w:t xml:space="preserve"> not</w:t>
      </w:r>
      <w:proofErr w:type="spellEnd"/>
      <w:r w:rsidRPr="00835D90">
        <w:t xml:space="preserve"> be blocked </w:t>
      </w:r>
      <w:r w:rsidR="00CA306C">
        <w:t xml:space="preserve">during work </w:t>
      </w:r>
      <w:r w:rsidRPr="00835D90">
        <w:t xml:space="preserve">because </w:t>
      </w:r>
      <w:proofErr w:type="gramStart"/>
      <w:r w:rsidRPr="00835D90">
        <w:t>these need</w:t>
      </w:r>
      <w:proofErr w:type="gramEnd"/>
      <w:r w:rsidRPr="00835D90">
        <w:t xml:space="preserve"> to be accessed for the current work task.</w:t>
      </w:r>
      <w:r w:rsidR="00865F25">
        <w:t xml:space="preserve"> </w:t>
      </w:r>
      <w:ins w:id="90" w:author="Judith Borghouts" w:date="2018-05-19T16:21:00Z">
        <w:r w:rsidR="00865F25" w:rsidRPr="00865F25">
          <w:t>To investigate how appropriate a blocking approach would be in t</w:t>
        </w:r>
        <w:r w:rsidR="00F523B2">
          <w:t xml:space="preserve">he workplace, Mark et al. </w:t>
        </w:r>
      </w:ins>
      <w:ins w:id="91" w:author="Judith Borghouts" w:date="2018-05-19T16:22:00Z">
        <w:r w:rsidR="00F523B2">
          <w:fldChar w:fldCharType="begin" w:fldLock="1"/>
        </w:r>
      </w:ins>
      <w:r w:rsidR="003E34BB">
        <w:instrText>ADDIN CSL_CITATION { "citationItems" : [ { "id" : "ITEM-1",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1", "issued" : { "date-parts" : [ [ "2018" ] ] }, "publisher-place" : "Montreal, Canada", "title" : "Effects of Individual Differences in Blocking Workplace Distractions", "type" : "paper-conference" }, "suppress-author" : 1, "uris" : [ "http://www.mendeley.com/documents/?uuid=a12a8af6-b4d8-303a-9d64-023d9288b151" ] } ], "mendeley" : { "formattedCitation" : "(2018)", "plainTextFormattedCitation" : "(2018)", "previouslyFormattedCitation" : "(2018)" }, "properties" : { "noteIndex" : 0 }, "schema" : "https://github.com/citation-style-language/schema/raw/master/csl-citation.json" }</w:instrText>
      </w:r>
      <w:r w:rsidR="00F523B2">
        <w:fldChar w:fldCharType="separate"/>
      </w:r>
      <w:r w:rsidR="00F523B2" w:rsidRPr="00F523B2">
        <w:rPr>
          <w:noProof/>
        </w:rPr>
        <w:t>(2018)</w:t>
      </w:r>
      <w:ins w:id="92" w:author="Judith Borghouts" w:date="2018-05-19T16:22:00Z">
        <w:r w:rsidR="00F523B2">
          <w:fldChar w:fldCharType="end"/>
        </w:r>
      </w:ins>
      <w:ins w:id="93" w:author="Judith Borghouts" w:date="2018-05-19T16:21:00Z">
        <w:r w:rsidR="00865F25" w:rsidRPr="00865F25">
          <w:t xml:space="preserve"> conducted a field study with office workers using blocking software for one week. Participants installed software that allow</w:t>
        </w:r>
      </w:ins>
      <w:ins w:id="94" w:author="Judith Borghouts" w:date="2018-05-19T17:00:00Z">
        <w:r w:rsidR="005E34F8">
          <w:t>ed</w:t>
        </w:r>
      </w:ins>
      <w:ins w:id="95" w:author="Judith Borghouts" w:date="2018-05-19T16:21:00Z">
        <w:r w:rsidR="00865F25" w:rsidRPr="00865F25">
          <w:t xml:space="preserve"> </w:t>
        </w:r>
      </w:ins>
      <w:ins w:id="96" w:author="Judith Borghouts" w:date="2018-05-19T16:23:00Z">
        <w:r w:rsidR="008A436F">
          <w:t>them</w:t>
        </w:r>
      </w:ins>
      <w:ins w:id="97" w:author="Judith Borghouts" w:date="2018-05-19T16:21:00Z">
        <w:r w:rsidR="00865F25" w:rsidRPr="00865F25">
          <w:t xml:space="preserve"> to disable websites, and were asked to block any websites they considered distracting and nonessential to work. Several participants disliked the feeling that the software was controlling them, and rather wanted to </w:t>
        </w:r>
        <w:r w:rsidR="00865F25" w:rsidRPr="00865F25">
          <w:rPr>
            <w:i/>
            <w:iCs/>
          </w:rPr>
          <w:t>learn</w:t>
        </w:r>
        <w:r w:rsidR="00865F25" w:rsidRPr="00865F25">
          <w:t xml:space="preserve"> how to gain control themselves over their</w:t>
        </w:r>
      </w:ins>
      <w:ins w:id="98" w:author="Judith Borghouts" w:date="2018-05-19T16:24:00Z">
        <w:r w:rsidR="002772D9">
          <w:t xml:space="preserve"> work and</w:t>
        </w:r>
      </w:ins>
      <w:ins w:id="99" w:author="Judith Borghouts" w:date="2018-05-19T16:21:00Z">
        <w:r w:rsidR="00865F25" w:rsidRPr="00865F25">
          <w:t xml:space="preserve"> interruptions.</w:t>
        </w:r>
      </w:ins>
    </w:p>
    <w:p w14:paraId="4B27F6D9" w14:textId="3C51075D" w:rsidR="00847EA1" w:rsidRPr="00835D90" w:rsidRDefault="00394C75" w:rsidP="004E0C6D">
      <w:pPr>
        <w:pStyle w:val="Paragraph"/>
      </w:pPr>
      <w:r w:rsidRPr="00835D90">
        <w:t xml:space="preserve">Other interventions </w:t>
      </w:r>
      <w:r w:rsidR="0051367E" w:rsidRPr="00835D90">
        <w:t>suggest</w:t>
      </w:r>
      <w:r w:rsidRPr="00835D90">
        <w:t xml:space="preserve"> giving participants information during a specific task may help focus. </w:t>
      </w:r>
      <w:r w:rsidR="004D0701" w:rsidRPr="00835D90">
        <w:t xml:space="preserve">Gould, Cox and Brumby </w:t>
      </w:r>
      <w:r w:rsidR="004D0701" w:rsidRPr="00835D90">
        <w:fldChar w:fldCharType="begin" w:fldLock="1"/>
      </w:r>
      <w:r w:rsidR="00F523B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noteIndex" : 0 }, "schema" : "https://github.com/citation-style-language/schema/raw/master/csl-citation.json" }</w:instrText>
      </w:r>
      <w:r w:rsidR="004D0701" w:rsidRPr="00835D90">
        <w:fldChar w:fldCharType="separate"/>
      </w:r>
      <w:r w:rsidR="004D0701" w:rsidRPr="00835D90">
        <w:rPr>
          <w:noProof/>
        </w:rPr>
        <w:t>(2016)</w:t>
      </w:r>
      <w:r w:rsidR="004D0701" w:rsidRPr="00835D90">
        <w:fldChar w:fldCharType="end"/>
      </w:r>
      <w:r w:rsidR="004D0701" w:rsidRPr="00835D90">
        <w:t xml:space="preserve"> looked at </w:t>
      </w:r>
      <w:r w:rsidR="009C7D30" w:rsidRPr="00835D90">
        <w:t>people’s switches to unrelated activities</w:t>
      </w:r>
      <w:r w:rsidR="0051367E" w:rsidRPr="00835D90">
        <w:t xml:space="preserve"> during an online data entry </w:t>
      </w:r>
      <w:r w:rsidR="001112EE" w:rsidRPr="00835D90">
        <w:t xml:space="preserve">task. </w:t>
      </w:r>
      <w:r w:rsidR="00DE443B" w:rsidRPr="00835D90">
        <w:t>They</w:t>
      </w:r>
      <w:r w:rsidR="004D0701" w:rsidRPr="00835D90">
        <w:t xml:space="preserve"> found that an intervention that encouraged people to stay focused after </w:t>
      </w:r>
      <w:r w:rsidR="001654E0" w:rsidRPr="00835D90">
        <w:t>they</w:t>
      </w:r>
      <w:r w:rsidR="004D0701" w:rsidRPr="00835D90">
        <w:t xml:space="preserve"> had </w:t>
      </w:r>
      <w:r w:rsidR="00C33469" w:rsidRPr="00835D90">
        <w:t>self-</w:t>
      </w:r>
      <w:r w:rsidR="004D0701" w:rsidRPr="00835D90">
        <w:t xml:space="preserve">interrupted reduced </w:t>
      </w:r>
      <w:r w:rsidR="00243A31" w:rsidRPr="00835D90">
        <w:t xml:space="preserve">the </w:t>
      </w:r>
      <w:r w:rsidR="004D0701" w:rsidRPr="00835D90">
        <w:t xml:space="preserve">number of switches to unrelated tasks. </w:t>
      </w:r>
      <w:r w:rsidR="000D7D98" w:rsidRPr="00835D90">
        <w:t xml:space="preserve">In this paper, we </w:t>
      </w:r>
      <w:r w:rsidR="00FA3590" w:rsidRPr="00835D90">
        <w:t xml:space="preserve">look at people’s </w:t>
      </w:r>
      <w:r w:rsidR="007378DF" w:rsidRPr="00835D90">
        <w:t xml:space="preserve">switches to related activities. When switching between </w:t>
      </w:r>
      <w:r w:rsidR="00C52CE8" w:rsidRPr="00835D90">
        <w:t>windows to collect information for a data entry task</w:t>
      </w:r>
      <w:r w:rsidR="007378DF" w:rsidRPr="00835D90">
        <w:t xml:space="preserve">, we consider whether an intervention </w:t>
      </w:r>
      <w:r w:rsidR="00665BBA" w:rsidRPr="00835D90">
        <w:t>showing how long people go away for can reduce the duration and number of these switches, and make people more focused on the task.</w:t>
      </w:r>
      <w:r w:rsidR="0097424B" w:rsidRPr="00835D90">
        <w:t xml:space="preserve"> We developed and </w:t>
      </w:r>
      <w:r w:rsidR="009C333E" w:rsidRPr="00835D90">
        <w:t xml:space="preserve">first </w:t>
      </w:r>
      <w:r w:rsidR="0097424B" w:rsidRPr="00835D90">
        <w:t xml:space="preserve">evaluated </w:t>
      </w:r>
      <w:r w:rsidR="005179DB" w:rsidRPr="00835D90">
        <w:t xml:space="preserve">the use of </w:t>
      </w:r>
      <w:r w:rsidR="0097424B" w:rsidRPr="00835D90">
        <w:t>a browser notification on an online experimental task</w:t>
      </w:r>
      <w:r w:rsidR="009C333E" w:rsidRPr="00835D90">
        <w:t xml:space="preserve"> in Study 1</w:t>
      </w:r>
      <w:r w:rsidR="0097424B" w:rsidRPr="00835D90">
        <w:t xml:space="preserve">, and </w:t>
      </w:r>
      <w:r w:rsidR="009C333E" w:rsidRPr="00835D90">
        <w:t xml:space="preserve">then </w:t>
      </w:r>
      <w:r w:rsidR="001C6119" w:rsidRPr="00835D90">
        <w:t>with office workers doing</w:t>
      </w:r>
      <w:r w:rsidR="009C333E" w:rsidRPr="00835D90">
        <w:t xml:space="preserve"> data entry </w:t>
      </w:r>
      <w:r w:rsidR="001C6119" w:rsidRPr="00835D90">
        <w:t>work</w:t>
      </w:r>
      <w:r w:rsidR="009C333E" w:rsidRPr="00835D90">
        <w:t xml:space="preserve"> in Study 2.</w:t>
      </w:r>
    </w:p>
    <w:p w14:paraId="36F81464" w14:textId="2A52E4BA" w:rsidR="003979C9" w:rsidRPr="00835D90" w:rsidRDefault="00976EB2" w:rsidP="009C0900">
      <w:pPr>
        <w:pStyle w:val="Heading1"/>
      </w:pPr>
      <w:r w:rsidRPr="00835D90">
        <w:t>STUDY 1</w:t>
      </w:r>
    </w:p>
    <w:p w14:paraId="225B7E14" w14:textId="7AD0DAFA" w:rsidR="009C0900" w:rsidRPr="00835D90" w:rsidRDefault="00F31900" w:rsidP="009C0900">
      <w:pPr>
        <w:pStyle w:val="Paragraph"/>
      </w:pPr>
      <w:r w:rsidRPr="00835D90">
        <w:t xml:space="preserve">The aim of Study 1 was to investigate whether </w:t>
      </w:r>
      <w:ins w:id="100" w:author="Duncan Brumby" w:date="2018-05-03T10:17:00Z">
        <w:r w:rsidR="00DB4312" w:rsidRPr="00835D90">
          <w:t xml:space="preserve">giving people </w:t>
        </w:r>
      </w:ins>
      <w:del w:id="101" w:author="Duncan Brumby" w:date="2018-05-03T10:17:00Z">
        <w:r w:rsidRPr="00835D90" w:rsidDel="00DB4312">
          <w:delText xml:space="preserve">time </w:delText>
        </w:r>
      </w:del>
      <w:r w:rsidRPr="00835D90">
        <w:t xml:space="preserve">information </w:t>
      </w:r>
      <w:ins w:id="102" w:author="Duncan Brumby" w:date="2018-05-03T10:17:00Z">
        <w:r w:rsidR="00DB4312" w:rsidRPr="00835D90">
          <w:t xml:space="preserve">on the </w:t>
        </w:r>
      </w:ins>
      <w:del w:id="103" w:author="Duncan Brumby" w:date="2018-05-03T10:17:00Z">
        <w:r w:rsidR="003756C2" w:rsidRPr="00835D90" w:rsidDel="00DB4312">
          <w:delText xml:space="preserve">on people’s </w:delText>
        </w:r>
      </w:del>
      <w:ins w:id="104" w:author="Duncan Brumby" w:date="2018-05-03T10:17:00Z">
        <w:r w:rsidR="00DB4312" w:rsidRPr="00835D90">
          <w:t xml:space="preserve">duration of their </w:t>
        </w:r>
      </w:ins>
      <w:r w:rsidR="003756C2" w:rsidRPr="00835D90">
        <w:t>window switch</w:t>
      </w:r>
      <w:ins w:id="105" w:author="Duncan Brumby" w:date="2018-05-03T10:17:00Z">
        <w:r w:rsidR="00DB4312" w:rsidRPr="00835D90">
          <w:t>es</w:t>
        </w:r>
      </w:ins>
      <w:r w:rsidR="003756C2" w:rsidRPr="00835D90">
        <w:t xml:space="preserve"> </w:t>
      </w:r>
      <w:del w:id="106" w:author="Duncan Brumby" w:date="2018-05-03T10:17:00Z">
        <w:r w:rsidR="003756C2" w:rsidRPr="00835D90" w:rsidDel="00DB4312">
          <w:delText xml:space="preserve">durations </w:delText>
        </w:r>
      </w:del>
      <w:r w:rsidR="003756C2" w:rsidRPr="00835D90">
        <w:t xml:space="preserve">can </w:t>
      </w:r>
      <w:commentRangeStart w:id="107"/>
      <w:ins w:id="108" w:author="Duncan Brumby" w:date="2018-05-03T10:17:00Z">
        <w:r w:rsidR="00DB4312" w:rsidRPr="00835D90">
          <w:t xml:space="preserve">help them to reflect on how long they are switching and so </w:t>
        </w:r>
        <w:proofErr w:type="gramStart"/>
        <w:r w:rsidR="00DB4312" w:rsidRPr="00835D90">
          <w:t>take action</w:t>
        </w:r>
        <w:proofErr w:type="gramEnd"/>
        <w:r w:rsidR="00DB4312" w:rsidRPr="00835D90">
          <w:t xml:space="preserve"> to </w:t>
        </w:r>
      </w:ins>
      <w:commentRangeEnd w:id="107"/>
      <w:ins w:id="109" w:author="Duncan Brumby" w:date="2018-05-03T10:18:00Z">
        <w:r w:rsidR="00DB4312" w:rsidRPr="00835D90">
          <w:rPr>
            <w:rStyle w:val="CommentReference"/>
          </w:rPr>
          <w:commentReference w:id="107"/>
        </w:r>
      </w:ins>
      <w:r w:rsidR="003756C2" w:rsidRPr="00835D90">
        <w:t xml:space="preserve">reduce the number and duration of switches during a data entry task. We used an experimental task to be able to log people’s data entries and measure whether a change in switching behaviour </w:t>
      </w:r>
      <w:r w:rsidR="00C1267E" w:rsidRPr="00835D90">
        <w:t>could</w:t>
      </w:r>
      <w:r w:rsidR="00C76CDD" w:rsidRPr="00835D90">
        <w:t xml:space="preserve"> also</w:t>
      </w:r>
      <w:r w:rsidR="003756C2" w:rsidRPr="00835D90">
        <w:t xml:space="preserve"> improve task completion time and reduce data entry errors.</w:t>
      </w:r>
    </w:p>
    <w:p w14:paraId="2A5F46DE" w14:textId="7742116E" w:rsidR="00021E8F" w:rsidRPr="00835D90" w:rsidRDefault="00021E8F" w:rsidP="00021E8F">
      <w:pPr>
        <w:pStyle w:val="Heading2"/>
        <w:rPr>
          <w:lang w:val="en-GB"/>
        </w:rPr>
      </w:pPr>
      <w:r w:rsidRPr="00835D90">
        <w:rPr>
          <w:lang w:val="en-GB"/>
        </w:rPr>
        <w:t>Method</w:t>
      </w:r>
    </w:p>
    <w:p w14:paraId="3CA397EE" w14:textId="1DD05247" w:rsidR="00021E8F" w:rsidRPr="00835D90" w:rsidRDefault="00021E8F" w:rsidP="00021E8F">
      <w:pPr>
        <w:pStyle w:val="Heading3"/>
        <w:rPr>
          <w:lang w:val="en-GB"/>
        </w:rPr>
      </w:pPr>
      <w:r w:rsidRPr="00835D90">
        <w:rPr>
          <w:lang w:val="en-GB"/>
        </w:rPr>
        <w:t>Participants</w:t>
      </w:r>
    </w:p>
    <w:p w14:paraId="3F41B366" w14:textId="5CB547B3" w:rsidR="00021E8F" w:rsidRPr="00835D90" w:rsidRDefault="00021E8F" w:rsidP="00021E8F">
      <w:pPr>
        <w:pStyle w:val="Paragraph"/>
      </w:pPr>
      <w:proofErr w:type="spellStart"/>
      <w:r w:rsidRPr="00835D90">
        <w:t>Fourty</w:t>
      </w:r>
      <w:proofErr w:type="spellEnd"/>
      <w:r w:rsidRPr="00835D90">
        <w:t>-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835D90" w:rsidRDefault="00021E8F" w:rsidP="00021E8F">
      <w:pPr>
        <w:pStyle w:val="Heading3"/>
        <w:rPr>
          <w:szCs w:val="22"/>
          <w:lang w:val="en-GB"/>
        </w:rPr>
      </w:pPr>
      <w:r w:rsidRPr="00835D90">
        <w:rPr>
          <w:lang w:val="en-GB"/>
        </w:rPr>
        <w:t>Design</w:t>
      </w:r>
    </w:p>
    <w:p w14:paraId="744A43D9" w14:textId="77777777" w:rsidR="00451544" w:rsidRPr="00835D90" w:rsidRDefault="00021E8F" w:rsidP="00021E8F">
      <w:pPr>
        <w:pStyle w:val="Paragraph"/>
        <w:rPr>
          <w:ins w:id="110" w:author="Duncan Brumby" w:date="2018-05-03T10:20:00Z"/>
        </w:rPr>
      </w:pPr>
      <w:r w:rsidRPr="00835D90">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w:t>
      </w:r>
      <w:r w:rsidRPr="00835D90">
        <w:lastRenderedPageBreak/>
        <w:t xml:space="preserve">This notification showed how long on average they were away for when switching away from the window, before returning to the task. </w:t>
      </w:r>
    </w:p>
    <w:p w14:paraId="0F1FDD67" w14:textId="6F40BD70" w:rsidR="00021E8F" w:rsidRPr="00835D90" w:rsidRDefault="00021E8F" w:rsidP="00021E8F">
      <w:pPr>
        <w:pStyle w:val="Paragraph"/>
      </w:pPr>
      <w:r w:rsidRPr="00835D90">
        <w:t xml:space="preserve">The purpose of </w:t>
      </w:r>
      <w:r w:rsidR="00053BF3" w:rsidRPr="00835D90">
        <w:t>the</w:t>
      </w:r>
      <w:r w:rsidRPr="00835D90">
        <w:t xml:space="preserve"> notification was to see if the number and duration of switches could be reduced by giving participants feedback on the time spent </w:t>
      </w:r>
      <w:del w:id="111" w:author="Duncan Brumby" w:date="2018-05-03T10:20:00Z">
        <w:r w:rsidRPr="00835D90" w:rsidDel="00451544">
          <w:delText xml:space="preserve">of </w:delText>
        </w:r>
      </w:del>
      <w:r w:rsidRPr="00835D90">
        <w:t xml:space="preserve">on switches. </w:t>
      </w:r>
      <w:ins w:id="112" w:author="Duncan Brumby" w:date="2018-05-03T10:21:00Z">
        <w:r w:rsidR="00451544" w:rsidRPr="00835D90">
          <w:t xml:space="preserve">To </w:t>
        </w:r>
      </w:ins>
      <w:ins w:id="113" w:author="Duncan Brumby" w:date="2018-05-03T10:22:00Z">
        <w:r w:rsidR="00DF3385" w:rsidRPr="00835D90">
          <w:t xml:space="preserve">address </w:t>
        </w:r>
      </w:ins>
      <w:ins w:id="114" w:author="Duncan Brumby" w:date="2018-05-03T10:21:00Z">
        <w:r w:rsidR="00451544" w:rsidRPr="00835D90">
          <w:t>this</w:t>
        </w:r>
      </w:ins>
      <w:ins w:id="115" w:author="Duncan Brumby" w:date="2018-05-03T10:22:00Z">
        <w:r w:rsidR="00DF3385" w:rsidRPr="00835D90">
          <w:t xml:space="preserve"> question,</w:t>
        </w:r>
      </w:ins>
      <w:ins w:id="116" w:author="Duncan Brumby" w:date="2018-05-03T10:21:00Z">
        <w:r w:rsidR="00451544" w:rsidRPr="00835D90">
          <w:t xml:space="preserve"> </w:t>
        </w:r>
      </w:ins>
      <w:ins w:id="117" w:author="Duncan Brumby" w:date="2018-05-03T10:22:00Z">
        <w:r w:rsidR="00DF3385" w:rsidRPr="00835D90">
          <w:t xml:space="preserve">the </w:t>
        </w:r>
      </w:ins>
      <w:ins w:id="118" w:author="Duncan Brumby" w:date="2018-05-03T10:21:00Z">
        <w:r w:rsidR="00451544" w:rsidRPr="00835D90">
          <w:t xml:space="preserve">dependent variables </w:t>
        </w:r>
      </w:ins>
      <w:ins w:id="119" w:author="Duncan Brumby" w:date="2018-05-03T10:22:00Z">
        <w:r w:rsidR="00DF3385" w:rsidRPr="00835D90">
          <w:t xml:space="preserve">of interest were </w:t>
        </w:r>
      </w:ins>
      <w:del w:id="120" w:author="Duncan Brumby" w:date="2018-05-03T10:21:00Z">
        <w:r w:rsidRPr="00835D90" w:rsidDel="00451544">
          <w:delText xml:space="preserve">Dependent variables were </w:delText>
        </w:r>
      </w:del>
      <w:ins w:id="121" w:author="Duncan Brumby" w:date="2018-05-03T10:21:00Z">
        <w:r w:rsidR="00451544" w:rsidRPr="00835D90">
          <w:t xml:space="preserve">the </w:t>
        </w:r>
      </w:ins>
      <w:r w:rsidRPr="00835D90">
        <w:t xml:space="preserve">number and duration of switches away from the data entry interface, trial completion time, and data entry errors. Switching behaviour was recorded using JavaScript's blur and focus events. These were triggered whenever a participant switched away from the data entry window, whether to their email inbox or to a different window or application. </w:t>
      </w:r>
    </w:p>
    <w:p w14:paraId="547D751C" w14:textId="51E2FEB0" w:rsidR="00021E8F" w:rsidRPr="00835D90" w:rsidRDefault="00021E8F" w:rsidP="00021E8F">
      <w:pPr>
        <w:pStyle w:val="Heading3"/>
        <w:rPr>
          <w:szCs w:val="22"/>
          <w:lang w:val="en-GB"/>
        </w:rPr>
      </w:pPr>
      <w:r w:rsidRPr="00835D90">
        <w:rPr>
          <w:lang w:val="en-GB"/>
        </w:rPr>
        <w:t>Materials</w:t>
      </w:r>
    </w:p>
    <w:p w14:paraId="39A6353A" w14:textId="134CAC9B" w:rsidR="00021E8F" w:rsidRPr="00835D90" w:rsidRDefault="00021E8F" w:rsidP="006830ED">
      <w:pPr>
        <w:pStyle w:val="Paragraph"/>
      </w:pPr>
      <w:r w:rsidRPr="00835D90">
        <w:t>The task used was based on a comm</w:t>
      </w:r>
      <w:r w:rsidR="00053BF3" w:rsidRPr="00835D90">
        <w:t xml:space="preserve">on routine data entry task </w:t>
      </w:r>
      <w:r w:rsidRPr="00835D90">
        <w:t>involving processing expenses</w:t>
      </w:r>
      <w:r w:rsidR="00053BF3" w:rsidRPr="00835D90">
        <w:t xml:space="preserve"> </w:t>
      </w:r>
      <w:r w:rsidR="00053BF3" w:rsidRPr="00835D90">
        <w:fldChar w:fldCharType="begin" w:fldLock="1"/>
      </w:r>
      <w:r w:rsidR="00F523B2">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Understanding Data Entry in a Financial Office", "type" : "paper-conference" }, "uris" : [ "http://www.mendeley.com/documents/?uuid=e5b96d49-dfed-4554-85a3-e68d5ea651d3" ] } ], "mendeley" : { "formattedCitation" : "(Borghouts, Brumby, &amp; Cox, 2017)", "plainTextFormattedCitation" : "(Borghouts, Brumby, &amp; Cox, 2017)", "previouslyFormattedCitation" : "(Borghouts, Brumby, &amp; Cox, 2017)" }, "properties" : { "noteIndex" : 0 }, "schema" : "https://github.com/citation-style-language/schema/raw/master/csl-citation.json" }</w:instrText>
      </w:r>
      <w:r w:rsidR="00053BF3" w:rsidRPr="00835D90">
        <w:fldChar w:fldCharType="separate"/>
      </w:r>
      <w:r w:rsidR="00053BF3" w:rsidRPr="00835D90">
        <w:rPr>
          <w:noProof/>
        </w:rPr>
        <w:t>(Borghouts, Brumby, &amp; Cox, 2017)</w:t>
      </w:r>
      <w:r w:rsidR="00053BF3" w:rsidRPr="00835D90">
        <w:fldChar w:fldCharType="end"/>
      </w:r>
      <w:r w:rsidRPr="00835D90">
        <w:t>. Participants were presented with an online sheet containing a set of ten 'expenses' (see Figure 1). They had to complete each row by entering the correct expense code for the expense. They retrieved this code by looking it up in a table of 25 expense categories which each had a corresponding 5-digit</w:t>
      </w:r>
      <w:r w:rsidR="00572A7A" w:rsidRPr="00835D90">
        <w:t xml:space="preserve"> expense code, shown in Figure 1. </w:t>
      </w:r>
      <w:r w:rsidRPr="00835D90">
        <w:t>Participants had to determine which category an expense belonged to, look up the code of this category and enter it in the row of the expense. We used expense categories and codes that are currently used by a public university to process expenses.</w:t>
      </w:r>
    </w:p>
    <w:p w14:paraId="3854C804" w14:textId="7150CBD0" w:rsidR="00021E8F" w:rsidRPr="00835D90" w:rsidRDefault="00021E8F" w:rsidP="00021E8F">
      <w:pPr>
        <w:pStyle w:val="Paragraph"/>
      </w:pPr>
      <w:r w:rsidRPr="00835D90">
        <w:t xml:space="preserve">In the example </w:t>
      </w:r>
      <w:del w:id="122" w:author="Anna Cox" w:date="2018-05-18T19:15:00Z">
        <w:r w:rsidRPr="00835D90" w:rsidDel="00F94C4B">
          <w:delText xml:space="preserve">of </w:delText>
        </w:r>
      </w:del>
      <w:ins w:id="123" w:author="Anna Cox" w:date="2018-05-18T19:15:00Z">
        <w:r w:rsidR="00F94C4B">
          <w:t>in</w:t>
        </w:r>
        <w:r w:rsidR="00F94C4B" w:rsidRPr="00835D90">
          <w:t xml:space="preserve"> </w:t>
        </w:r>
      </w:ins>
      <w:r w:rsidRPr="00835D90">
        <w:t xml:space="preserve">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11356E67" w14:textId="77777777" w:rsidR="00974DF3" w:rsidRPr="00835D90" w:rsidRDefault="00021E8F" w:rsidP="00974DF3">
      <w:pPr>
        <w:pStyle w:val="Paragraph"/>
      </w:pPr>
      <w:r w:rsidRPr="00835D90">
        <w:t xml:space="preserve">Once the codes of the ten expenses had been entered, participants clicked the Next button to go to the next trial and the sheet was filled with ten new expenses. </w:t>
      </w:r>
      <w:r w:rsidR="00974DF3" w:rsidRPr="00835D90">
        <w:t xml:space="preserve">In the </w:t>
      </w:r>
      <w:r w:rsidR="00974DF3" w:rsidRPr="00835D90">
        <w:rPr>
          <w:i/>
          <w:iCs/>
        </w:rPr>
        <w:t xml:space="preserve">notification </w:t>
      </w:r>
      <w:r w:rsidR="00974DF3" w:rsidRPr="00835D90">
        <w:t>condition, a browser notification appeared at the end of each trial at the right-hand corner of the screen that told participants the average duration of window switches away from the primary data entry task. The notification stayed visible for several seconds (a default set by the browser), or until dismissed by participants (by clicking on it). </w:t>
      </w:r>
    </w:p>
    <w:p w14:paraId="3F6C11B0" w14:textId="2AC7A1E8" w:rsidR="00CC1142" w:rsidRPr="00835D90" w:rsidRDefault="00021E8F" w:rsidP="00974DF3">
      <w:pPr>
        <w:pStyle w:val="Paragraph"/>
      </w:pPr>
      <w:r w:rsidRPr="00835D90">
        <w:t>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54252660" w14:textId="77777777" w:rsidR="00CC1142" w:rsidRPr="00835D90" w:rsidRDefault="00CC1142" w:rsidP="00CC1142">
      <w:pPr>
        <w:pStyle w:val="Paragraph"/>
        <w:keepNext/>
      </w:pPr>
      <w:r w:rsidRPr="00835D90">
        <w:rPr>
          <w:noProof/>
          <w:lang w:eastAsia="en-GB"/>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835D90" w:rsidRDefault="00CC1142" w:rsidP="006246BE">
      <w:pPr>
        <w:pStyle w:val="Caption"/>
      </w:pPr>
      <w:commentRangeStart w:id="124"/>
      <w:r w:rsidRPr="00835D90">
        <w:t xml:space="preserve">Figure </w:t>
      </w:r>
      <w:commentRangeEnd w:id="124"/>
      <w:r w:rsidR="00F94C4B">
        <w:rPr>
          <w:rStyle w:val="CommentReference"/>
          <w:rFonts w:ascii="Palatino" w:hAnsi="Palatino"/>
          <w:b w:val="0"/>
        </w:rPr>
        <w:commentReference w:id="124"/>
      </w:r>
      <w:fldSimple w:instr=" SEQ Figure \* ARABIC ">
        <w:r w:rsidR="00542792">
          <w:rPr>
            <w:noProof/>
          </w:rPr>
          <w:t>1</w:t>
        </w:r>
      </w:fldSimple>
      <w:r w:rsidRPr="00835D90">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835D90" w:rsidRDefault="00021E8F" w:rsidP="00021E8F">
      <w:pPr>
        <w:pStyle w:val="Heading3"/>
        <w:rPr>
          <w:szCs w:val="22"/>
          <w:lang w:val="en-GB"/>
        </w:rPr>
      </w:pPr>
      <w:r w:rsidRPr="00835D90">
        <w:rPr>
          <w:lang w:val="en-GB"/>
        </w:rPr>
        <w:t>Procedure</w:t>
      </w:r>
    </w:p>
    <w:p w14:paraId="0413D622" w14:textId="77777777" w:rsidR="00021E8F" w:rsidRPr="00835D90" w:rsidRDefault="00021E8F" w:rsidP="00021E8F">
      <w:pPr>
        <w:pStyle w:val="Paragraph"/>
      </w:pPr>
      <w:r w:rsidRPr="00835D90">
        <w:t xml:space="preserve">The study was advertised online with a brief description and a website link to sign up. Participants signed up for the experiment by entering their email address, and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to, and were told the purpose of the study was to understand how people perform data entry tasks. Participants in the notification condition were informed that they would receive notifications during the experiment. </w:t>
      </w:r>
    </w:p>
    <w:p w14:paraId="080A82B6" w14:textId="218D3BF8" w:rsidR="00021E8F" w:rsidRPr="00835D90" w:rsidRDefault="00021E8F" w:rsidP="00021E8F">
      <w:pPr>
        <w:pStyle w:val="Paragraph"/>
      </w:pPr>
      <w:r w:rsidRPr="00835D90">
        <w:t xml:space="preserve">Participants first read an online consent form on the website, and were not able to continue to the experiment until they had </w:t>
      </w:r>
      <w:del w:id="125" w:author="Anna Cox" w:date="2018-05-18T19:18:00Z">
        <w:r w:rsidRPr="00835D90" w:rsidDel="00F94C4B">
          <w:delText>agreed to the consent form</w:delText>
        </w:r>
      </w:del>
      <w:ins w:id="126" w:author="Anna Cox" w:date="2018-05-18T19:18:00Z">
        <w:r w:rsidR="00F94C4B">
          <w:t>given explicit consent to participate</w:t>
        </w:r>
      </w:ins>
      <w:r w:rsidRPr="00835D90">
        <w:t xml:space="preserve">. Participants in the notification condition received an additional dialog box to enable notifications in their </w:t>
      </w:r>
      <w:r w:rsidR="00CB3F3A" w:rsidRPr="00835D90">
        <w:t>browser, and</w:t>
      </w:r>
      <w:r w:rsidRPr="00835D90">
        <w:t xml:space="preserve"> had to click 'OK' to continue. Participants were instructed to have both their email and data entry window open on the same device, and to keep both windows maximised at all time, to ensure they had to switch back and forth between the two windows. </w:t>
      </w:r>
      <w:del w:id="127" w:author="Anna Cox" w:date="2018-05-18T19:18:00Z">
        <w:r w:rsidRPr="00835D90" w:rsidDel="00F94C4B">
          <w:delText xml:space="preserve">Participants who made no recorded switches </w:delText>
        </w:r>
        <w:r w:rsidR="006830ED" w:rsidRPr="00835D90" w:rsidDel="00F94C4B">
          <w:delText>were</w:delText>
        </w:r>
        <w:r w:rsidRPr="00835D90" w:rsidDel="00F94C4B">
          <w:delText xml:space="preserve"> excluded from the dataset. </w:delText>
        </w:r>
      </w:del>
    </w:p>
    <w:p w14:paraId="6AA47387" w14:textId="7BF8F81F" w:rsidR="00844CDD" w:rsidRPr="00835D90" w:rsidRDefault="00021E8F" w:rsidP="00844CDD">
      <w:pPr>
        <w:pStyle w:val="Paragraph"/>
      </w:pPr>
      <w:r w:rsidRPr="00835D90">
        <w:t xml:space="preserve">After completing all experimental trials, participants were shown a page of debriefing information, explaining the purpose of the study. An email address was included as a point of contact if participants had any further questions. </w:t>
      </w:r>
      <w:moveFromRangeStart w:id="128" w:author="Anna Cox" w:date="2018-05-18T19:19:00Z" w:name="move514434525"/>
      <w:moveFrom w:id="129" w:author="Anna Cox" w:date="2018-05-18T19:19:00Z">
        <w:r w:rsidRPr="00835D90" w:rsidDel="00F94C4B">
          <w:t>Participants took between 10 and 20 minutes to complete the experiment.</w:t>
        </w:r>
      </w:moveFrom>
      <w:moveFromRangeEnd w:id="128"/>
    </w:p>
    <w:p w14:paraId="29385374" w14:textId="0826181D" w:rsidR="00844CDD" w:rsidRPr="00835D90" w:rsidRDefault="00844CDD" w:rsidP="00844CDD">
      <w:pPr>
        <w:pStyle w:val="Heading2"/>
        <w:rPr>
          <w:lang w:val="en-GB"/>
        </w:rPr>
      </w:pPr>
      <w:r w:rsidRPr="00835D90">
        <w:rPr>
          <w:lang w:val="en-GB"/>
        </w:rPr>
        <w:t>Results</w:t>
      </w:r>
    </w:p>
    <w:p w14:paraId="1953A976" w14:textId="278C3E55" w:rsidR="00F94C4B" w:rsidRPr="00835D90" w:rsidDel="00F94C4B" w:rsidRDefault="00F94C4B" w:rsidP="00F94C4B">
      <w:pPr>
        <w:pStyle w:val="Paragraph"/>
        <w:rPr>
          <w:del w:id="130" w:author="Anna Cox" w:date="2018-05-18T19:20:00Z"/>
        </w:rPr>
      </w:pPr>
      <w:moveToRangeStart w:id="131" w:author="Anna Cox" w:date="2018-05-18T19:19:00Z" w:name="move514434525"/>
      <w:moveTo w:id="132" w:author="Anna Cox" w:date="2018-05-18T19:19:00Z">
        <w:r w:rsidRPr="00835D90">
          <w:t>Participants took between 10 and 20 minutes to complete the experiment.</w:t>
        </w:r>
      </w:moveTo>
      <w:ins w:id="133" w:author="Anna Cox" w:date="2018-05-18T19:20:00Z">
        <w:r>
          <w:rPr>
            <w:color w:val="4472C4" w:themeColor="accent1"/>
          </w:rPr>
          <w:t xml:space="preserve"> </w:t>
        </w:r>
      </w:ins>
    </w:p>
    <w:moveToRangeEnd w:id="131"/>
    <w:p w14:paraId="2A495C46" w14:textId="75616A2E" w:rsidR="00844CDD" w:rsidRPr="00835D90" w:rsidRDefault="00844CDD">
      <w:pPr>
        <w:pStyle w:val="Paragraph"/>
        <w:pPrChange w:id="134" w:author="Anna Cox" w:date="2018-05-18T19:20:00Z">
          <w:pPr>
            <w:pStyle w:val="Paragraph"/>
            <w:ind w:firstLine="0"/>
          </w:pPr>
        </w:pPrChange>
      </w:pPr>
      <w:r w:rsidRPr="00835D90">
        <w:rPr>
          <w:color w:val="4472C4" w:themeColor="accent1"/>
        </w:rPr>
        <w:fldChar w:fldCharType="begin"/>
      </w:r>
      <w:r w:rsidRPr="00835D90">
        <w:rPr>
          <w:color w:val="4472C4" w:themeColor="accent1"/>
        </w:rPr>
        <w:instrText xml:space="preserve"> REF _Ref503272422 \h </w:instrText>
      </w:r>
      <w:r w:rsidRPr="00835D90">
        <w:rPr>
          <w:color w:val="4472C4" w:themeColor="accent1"/>
        </w:rPr>
      </w:r>
      <w:r w:rsidRPr="00835D90">
        <w:rPr>
          <w:color w:val="4472C4" w:themeColor="accent1"/>
        </w:rPr>
        <w:fldChar w:fldCharType="separate"/>
      </w:r>
      <w:ins w:id="135" w:author="Judith Borghouts" w:date="2018-07-05T15:44:00Z">
        <w:r w:rsidR="00B164BA" w:rsidRPr="00835D90">
          <w:t xml:space="preserve">Table </w:t>
        </w:r>
        <w:r w:rsidR="00B164BA">
          <w:rPr>
            <w:noProof/>
          </w:rPr>
          <w:t>4</w:t>
        </w:r>
      </w:ins>
      <w:del w:id="136" w:author="Judith Borghouts" w:date="2018-07-05T15:44:00Z">
        <w:r w:rsidRPr="00835D90" w:rsidDel="00B164BA">
          <w:rPr>
            <w:color w:val="4472C4" w:themeColor="accent1"/>
          </w:rPr>
          <w:delText xml:space="preserve">Table </w:delText>
        </w:r>
        <w:r w:rsidRPr="00835D90" w:rsidDel="00B164BA">
          <w:rPr>
            <w:noProof/>
            <w:color w:val="4472C4" w:themeColor="accent1"/>
          </w:rPr>
          <w:delText>1</w:delText>
        </w:r>
      </w:del>
      <w:r w:rsidRPr="00835D90">
        <w:rPr>
          <w:color w:val="4472C4" w:themeColor="accent1"/>
        </w:rPr>
        <w:fldChar w:fldCharType="end"/>
      </w:r>
      <w:r w:rsidRPr="00835D90">
        <w:rPr>
          <w:color w:val="4472C4" w:themeColor="accent1"/>
        </w:rPr>
        <w:t xml:space="preserve"> </w:t>
      </w:r>
      <w:r w:rsidRPr="00835D90">
        <w:t xml:space="preserve">summarises the results of the conditions in terms of the four dependent variables. The number of switches, length of switches and the error rate were not normally distributed, so non-parametric Mann-Whitney tests were used to analyse effects of a </w:t>
      </w:r>
      <w:r w:rsidRPr="00835D90">
        <w:lastRenderedPageBreak/>
        <w:t xml:space="preserve">notification on these dependent variables. A Shapiro–Wilk test suggested that the trial completion times were normally distributed, </w:t>
      </w:r>
      <w:r w:rsidRPr="00835D90">
        <w:rPr>
          <w:i/>
        </w:rPr>
        <w:t>W</w:t>
      </w:r>
      <w:r w:rsidRPr="00835D90">
        <w:t xml:space="preserve"> = 0.94, </w:t>
      </w:r>
      <w:r w:rsidRPr="00835D90">
        <w:rPr>
          <w:i/>
        </w:rPr>
        <w:t>p</w:t>
      </w:r>
      <w:r w:rsidRPr="00835D90">
        <w:t xml:space="preserve"> = 0.05, so an independent t-test was used to analyse the effect on trial times. </w:t>
      </w:r>
    </w:p>
    <w:p w14:paraId="370FF695" w14:textId="49E7842F" w:rsidR="00F94C4B" w:rsidRDefault="00F94C4B" w:rsidP="008D084A">
      <w:pPr>
        <w:pStyle w:val="Heading3"/>
        <w:rPr>
          <w:ins w:id="137" w:author="Anna Cox" w:date="2018-05-18T19:19:00Z"/>
          <w:lang w:val="en-GB"/>
        </w:rPr>
      </w:pPr>
      <w:ins w:id="138" w:author="Anna Cox" w:date="2018-05-18T19:19:00Z">
        <w:r>
          <w:rPr>
            <w:lang w:val="en-GB"/>
          </w:rPr>
          <w:t>Cleaning the data</w:t>
        </w:r>
      </w:ins>
    </w:p>
    <w:p w14:paraId="5916ED85" w14:textId="03739574" w:rsidR="00065DA1" w:rsidRDefault="00D13105">
      <w:pPr>
        <w:pStyle w:val="Paragraph"/>
        <w:ind w:firstLine="0"/>
        <w:rPr>
          <w:ins w:id="139" w:author="Judith Borghouts" w:date="2018-07-05T17:21:00Z"/>
        </w:rPr>
        <w:pPrChange w:id="140" w:author="Judith Borghouts" w:date="2018-07-05T17:21:00Z">
          <w:pPr>
            <w:pStyle w:val="Heading3"/>
          </w:pPr>
        </w:pPrChange>
      </w:pPr>
      <w:ins w:id="141" w:author="Judith Borghouts" w:date="2018-07-05T16:46:00Z">
        <w:r w:rsidRPr="00D13105">
          <w:t xml:space="preserve"> In total, 87 participants signed up for the study. Thirty-four participants </w:t>
        </w:r>
        <w:proofErr w:type="gramStart"/>
        <w:r w:rsidRPr="00D13105">
          <w:t>did not complete the</w:t>
        </w:r>
      </w:ins>
      <w:ins w:id="142" w:author="Judith Borghouts" w:date="2018-07-05T17:21:00Z">
        <w:r w:rsidR="0012609F">
          <w:t xml:space="preserve"> </w:t>
        </w:r>
      </w:ins>
      <w:ins w:id="143" w:author="Judith Borghouts" w:date="2018-07-05T16:46:00Z">
        <w:r w:rsidRPr="00D13105">
          <w:t>task</w:t>
        </w:r>
        <w:proofErr w:type="gramEnd"/>
        <w:r w:rsidRPr="00D13105">
          <w:t xml:space="preserve"> and their data was excluded from the dataset. Furthermore, six participants made no</w:t>
        </w:r>
      </w:ins>
      <w:ins w:id="144" w:author="Judith Borghouts" w:date="2018-07-05T17:21:00Z">
        <w:r w:rsidR="0012609F">
          <w:t xml:space="preserve"> </w:t>
        </w:r>
      </w:ins>
      <w:ins w:id="145" w:author="Judith Borghouts" w:date="2018-07-05T16:46:00Z">
        <w:r w:rsidRPr="00D13105">
          <w:t>recorded switches and were excluded from the dataset as well. Data from the remaining 47</w:t>
        </w:r>
      </w:ins>
      <w:ins w:id="146" w:author="Judith Borghouts" w:date="2018-07-05T17:21:00Z">
        <w:r w:rsidR="0012609F">
          <w:t xml:space="preserve"> </w:t>
        </w:r>
      </w:ins>
      <w:ins w:id="147" w:author="Judith Borghouts" w:date="2018-07-05T16:46:00Z">
        <w:r w:rsidRPr="00D13105">
          <w:t>participants was used in the data analysis.</w:t>
        </w:r>
      </w:ins>
    </w:p>
    <w:p w14:paraId="01BBD8BF" w14:textId="77777777" w:rsidR="00065DA1" w:rsidRPr="00835D90" w:rsidRDefault="00065DA1" w:rsidP="00065DA1">
      <w:pPr>
        <w:pStyle w:val="Heading3"/>
        <w:rPr>
          <w:ins w:id="148" w:author="Judith Borghouts" w:date="2018-07-05T17:21:00Z"/>
          <w:lang w:val="en-GB"/>
        </w:rPr>
      </w:pPr>
      <w:ins w:id="149" w:author="Judith Borghouts" w:date="2018-07-05T17:21:00Z">
        <w:r w:rsidRPr="00835D90">
          <w:rPr>
            <w:lang w:val="en-GB"/>
          </w:rPr>
          <w:t>Task performance</w:t>
        </w:r>
      </w:ins>
    </w:p>
    <w:p w14:paraId="51C6D444" w14:textId="0D194148" w:rsidR="00F94C4B" w:rsidRPr="00835D90" w:rsidDel="00D13105" w:rsidRDefault="00065DA1">
      <w:pPr>
        <w:pStyle w:val="Paragraph"/>
        <w:rPr>
          <w:ins w:id="150" w:author="Anna Cox" w:date="2018-05-18T19:19:00Z"/>
          <w:del w:id="151" w:author="Judith Borghouts" w:date="2018-07-05T16:46:00Z"/>
        </w:rPr>
      </w:pPr>
      <w:ins w:id="152" w:author="Judith Borghouts" w:date="2018-07-05T17:21:00Z">
        <w:r w:rsidRPr="00835D90">
          <w:t>Participants with a notification were faster in completing trials (</w:t>
        </w:r>
        <w:r w:rsidRPr="00835D90">
          <w:rPr>
            <w:i/>
          </w:rPr>
          <w:t>M</w:t>
        </w:r>
        <w:r w:rsidRPr="00835D90">
          <w:t xml:space="preserve">=107.61s, </w:t>
        </w:r>
        <w:r w:rsidRPr="00835D90">
          <w:rPr>
            <w:i/>
          </w:rPr>
          <w:t>SD</w:t>
        </w:r>
        <w:r w:rsidRPr="00835D90">
          <w:t>=31.15s) compared to participants without a notification (</w:t>
        </w:r>
        <w:r w:rsidRPr="00835D90">
          <w:rPr>
            <w:i/>
          </w:rPr>
          <w:t>M</w:t>
        </w:r>
        <w:r w:rsidRPr="00835D90">
          <w:t xml:space="preserve">=126.27s, </w:t>
        </w:r>
        <w:r w:rsidRPr="00835D90">
          <w:rPr>
            <w:i/>
          </w:rPr>
          <w:t>SD</w:t>
        </w:r>
        <w:r w:rsidRPr="00835D90">
          <w:t xml:space="preserve">=32.61s), </w:t>
        </w:r>
        <w:proofErr w:type="gramStart"/>
        <w:r w:rsidRPr="00835D90">
          <w:rPr>
            <w:i/>
          </w:rPr>
          <w:t>t</w:t>
        </w:r>
        <w:r w:rsidRPr="00835D90">
          <w:t>(</w:t>
        </w:r>
        <w:proofErr w:type="gramEnd"/>
        <w:r w:rsidRPr="00835D90">
          <w:t>45) = 1.98,</w:t>
        </w:r>
        <w:r w:rsidRPr="00835D90">
          <w:rPr>
            <w:i/>
          </w:rPr>
          <w:t xml:space="preserve"> p</w:t>
        </w:r>
        <w:r w:rsidRPr="00835D90">
          <w:t xml:space="preserve"> &lt; .05, </w:t>
        </w:r>
        <w:r w:rsidRPr="00835D90">
          <w:rPr>
            <w:i/>
          </w:rPr>
          <w:t xml:space="preserve">d </w:t>
        </w:r>
        <w:r w:rsidRPr="00835D90">
          <w:t>= .59.</w:t>
        </w:r>
        <w:r w:rsidRPr="00D96358">
          <w:t xml:space="preserve"> </w:t>
        </w:r>
        <w:r w:rsidRPr="00835D90">
          <w:t>Error rates were calculated by dividing the number of data entry errors divided by error opportunities. The error rates were significantly lower for participants with a notification (</w:t>
        </w:r>
        <w:r w:rsidRPr="00835D90">
          <w:rPr>
            <w:i/>
          </w:rPr>
          <w:t>M</w:t>
        </w:r>
        <w:r w:rsidRPr="00835D90">
          <w:t xml:space="preserve">=2%, </w:t>
        </w:r>
        <w:r w:rsidRPr="00835D90">
          <w:rPr>
            <w:i/>
          </w:rPr>
          <w:t>SD</w:t>
        </w:r>
        <w:r w:rsidRPr="00835D90">
          <w:t>=2%) compared to participants who had no notification (</w:t>
        </w:r>
        <w:r w:rsidRPr="00835D90">
          <w:rPr>
            <w:i/>
          </w:rPr>
          <w:t>M</w:t>
        </w:r>
        <w:r w:rsidRPr="00835D90">
          <w:t xml:space="preserve">=5%, </w:t>
        </w:r>
        <w:r w:rsidRPr="00835D90">
          <w:rPr>
            <w:i/>
          </w:rPr>
          <w:t>SD</w:t>
        </w:r>
        <w:r w:rsidRPr="00835D90">
          <w:t xml:space="preserve">=5%), </w:t>
        </w:r>
        <w:r w:rsidRPr="00835D90">
          <w:rPr>
            <w:i/>
          </w:rPr>
          <w:t>U</w:t>
        </w:r>
        <w:r w:rsidRPr="00835D90">
          <w:t xml:space="preserve">(24, 23) = 403, </w:t>
        </w:r>
        <w:r w:rsidRPr="00835D90">
          <w:rPr>
            <w:i/>
          </w:rPr>
          <w:t>p</w:t>
        </w:r>
        <w:r w:rsidRPr="00835D90">
          <w:t xml:space="preserve"> &lt; .01, </w:t>
        </w:r>
        <w:r w:rsidRPr="00835D90">
          <w:rPr>
            <w:i/>
          </w:rPr>
          <w:t>r</w:t>
        </w:r>
        <w:r w:rsidRPr="00835D90">
          <w:t xml:space="preserve"> = .44</w:t>
        </w:r>
        <w:r>
          <w:t>.</w:t>
        </w:r>
      </w:ins>
      <w:commentRangeStart w:id="153"/>
      <w:ins w:id="154" w:author="Anna Cox" w:date="2018-05-18T19:19:00Z">
        <w:del w:id="155" w:author="Judith Borghouts" w:date="2018-07-05T16:46:00Z">
          <w:r w:rsidR="00F94C4B" w:rsidRPr="00835D90" w:rsidDel="00D13105">
            <w:delText xml:space="preserve">Participants who made no recorded switches were excluded from the dataset. </w:delText>
          </w:r>
          <w:commentRangeEnd w:id="153"/>
          <w:r w:rsidR="00F94C4B" w:rsidDel="00D13105">
            <w:rPr>
              <w:rStyle w:val="CommentReference"/>
            </w:rPr>
            <w:commentReference w:id="153"/>
          </w:r>
        </w:del>
      </w:ins>
    </w:p>
    <w:p w14:paraId="505E3A18" w14:textId="77777777" w:rsidR="00F94C4B" w:rsidRPr="00F94C4B" w:rsidRDefault="00F94C4B">
      <w:pPr>
        <w:pStyle w:val="Paragraph"/>
        <w:ind w:firstLine="0"/>
        <w:rPr>
          <w:ins w:id="156" w:author="Anna Cox" w:date="2018-05-18T19:19:00Z"/>
        </w:rPr>
        <w:pPrChange w:id="157" w:author="Judith Borghouts" w:date="2018-07-05T17:21:00Z">
          <w:pPr>
            <w:pStyle w:val="Heading3"/>
          </w:pPr>
        </w:pPrChange>
      </w:pPr>
    </w:p>
    <w:p w14:paraId="353363EB" w14:textId="32DD1746" w:rsidR="008D084A" w:rsidRPr="00835D90" w:rsidRDefault="008D084A" w:rsidP="008D084A">
      <w:pPr>
        <w:pStyle w:val="Heading3"/>
        <w:rPr>
          <w:lang w:val="en-GB"/>
        </w:rPr>
      </w:pPr>
      <w:r w:rsidRPr="00835D90">
        <w:rPr>
          <w:lang w:val="en-GB"/>
        </w:rPr>
        <w:t>Number and duration of switches</w:t>
      </w:r>
    </w:p>
    <w:p w14:paraId="5B65A9CB" w14:textId="27C356BC" w:rsidR="00844CDD" w:rsidDel="00E72564" w:rsidRDefault="004C79F7">
      <w:pPr>
        <w:pStyle w:val="Paragraph"/>
        <w:rPr>
          <w:ins w:id="158" w:author="Anna Cox" w:date="2018-05-18T19:23:00Z"/>
          <w:del w:id="159" w:author="Judith Borghouts" w:date="2018-07-05T17:22:00Z"/>
        </w:rPr>
      </w:pPr>
      <w:del w:id="160" w:author="Anna Cox" w:date="2018-05-18T19:23:00Z">
        <w:r w:rsidRPr="00835D90" w:rsidDel="00F94C4B">
          <w:rPr>
            <w:color w:val="4472C4" w:themeColor="accent1"/>
          </w:rPr>
          <w:fldChar w:fldCharType="begin"/>
        </w:r>
        <w:r w:rsidRPr="00835D90" w:rsidDel="00F94C4B">
          <w:rPr>
            <w:color w:val="4472C4" w:themeColor="accent1"/>
          </w:rPr>
          <w:delInstrText xml:space="preserve"> REF _Ref511318384 \h </w:delInstrText>
        </w:r>
        <w:r w:rsidRPr="00835D90" w:rsidDel="00F94C4B">
          <w:rPr>
            <w:color w:val="4472C4" w:themeColor="accent1"/>
          </w:rPr>
        </w:r>
        <w:r w:rsidRPr="00835D90" w:rsidDel="00F94C4B">
          <w:rPr>
            <w:color w:val="4472C4" w:themeColor="accent1"/>
          </w:rPr>
          <w:fldChar w:fldCharType="separate"/>
        </w:r>
        <w:r w:rsidRPr="00835D90" w:rsidDel="00F94C4B">
          <w:rPr>
            <w:color w:val="4472C4" w:themeColor="accent1"/>
          </w:rPr>
          <w:delText xml:space="preserve">Figure </w:delText>
        </w:r>
        <w:r w:rsidRPr="00835D90" w:rsidDel="00F94C4B">
          <w:rPr>
            <w:noProof/>
            <w:color w:val="4472C4" w:themeColor="accent1"/>
          </w:rPr>
          <w:delText>2</w:delText>
        </w:r>
        <w:r w:rsidRPr="00835D90" w:rsidDel="00F94C4B">
          <w:rPr>
            <w:color w:val="4472C4" w:themeColor="accent1"/>
          </w:rPr>
          <w:fldChar w:fldCharType="end"/>
        </w:r>
        <w:r w:rsidRPr="00835D90" w:rsidDel="00F94C4B">
          <w:rPr>
            <w:color w:val="4472C4" w:themeColor="accent1"/>
          </w:rPr>
          <w:delText xml:space="preserve"> </w:delText>
        </w:r>
        <w:r w:rsidR="00844CDD" w:rsidRPr="00835D90" w:rsidDel="00F94C4B">
          <w:delText xml:space="preserve">shows the variability of duration of switches for the two conditions. </w:delText>
        </w:r>
      </w:del>
      <w:del w:id="161" w:author="Anna Cox" w:date="2018-05-18T19:21:00Z">
        <w:r w:rsidR="00844CDD" w:rsidRPr="00835D90" w:rsidDel="00F94C4B">
          <w:delText xml:space="preserve">Results show that </w:delText>
        </w:r>
      </w:del>
      <w:del w:id="162" w:author="Anna Cox" w:date="2018-05-18T19:22:00Z">
        <w:r w:rsidR="00844CDD" w:rsidRPr="00835D90" w:rsidDel="00F94C4B">
          <w:delText>switche</w:delText>
        </w:r>
      </w:del>
      <w:del w:id="163" w:author="Anna Cox" w:date="2018-05-18T19:21:00Z">
        <w:r w:rsidR="00844CDD" w:rsidRPr="00835D90" w:rsidDel="00F94C4B">
          <w:delText>s</w:delText>
        </w:r>
      </w:del>
      <w:del w:id="164" w:author="Anna Cox" w:date="2018-05-18T19:22:00Z">
        <w:r w:rsidR="00844CDD" w:rsidRPr="00835D90" w:rsidDel="00F94C4B">
          <w:delText xml:space="preserve"> </w:delText>
        </w:r>
      </w:del>
      <w:del w:id="165" w:author="Anna Cox" w:date="2018-05-18T19:21:00Z">
        <w:r w:rsidR="00844CDD" w:rsidRPr="00835D90" w:rsidDel="00F94C4B">
          <w:delText xml:space="preserve">were </w:delText>
        </w:r>
      </w:del>
      <w:del w:id="166" w:author="Anna Cox" w:date="2018-05-18T19:23:00Z">
        <w:r w:rsidR="00844CDD" w:rsidRPr="00835D90" w:rsidDel="00F94C4B">
          <w:delText xml:space="preserve">significantly shorter </w:delText>
        </w:r>
      </w:del>
      <w:del w:id="167" w:author="Anna Cox" w:date="2018-05-18T19:21:00Z">
        <w:r w:rsidR="00844CDD" w:rsidRPr="00835D90" w:rsidDel="00F94C4B">
          <w:delText xml:space="preserve">among participants who had a notification </w:delText>
        </w:r>
      </w:del>
      <w:del w:id="168" w:author="Anna Cox" w:date="2018-05-18T19:23:00Z">
        <w:r w:rsidR="00FA109A" w:rsidRPr="00835D90" w:rsidDel="00F94C4B">
          <w:delText>(</w:delText>
        </w:r>
        <w:r w:rsidR="00FA109A" w:rsidRPr="00835D90" w:rsidDel="00F94C4B">
          <w:rPr>
            <w:i/>
          </w:rPr>
          <w:delText>M</w:delText>
        </w:r>
        <w:r w:rsidR="00FA109A" w:rsidRPr="00835D90" w:rsidDel="00F94C4B">
          <w:delText>=4.76</w:delText>
        </w:r>
        <w:r w:rsidR="00844CDD" w:rsidRPr="00835D90" w:rsidDel="00F94C4B">
          <w:delText xml:space="preserve">s, </w:delText>
        </w:r>
        <w:r w:rsidR="00844CDD" w:rsidRPr="00835D90" w:rsidDel="00F94C4B">
          <w:rPr>
            <w:i/>
          </w:rPr>
          <w:delText>SD</w:delText>
        </w:r>
        <w:r w:rsidR="00844CDD" w:rsidRPr="00835D90" w:rsidDel="00F94C4B">
          <w:delText>=1.</w:delText>
        </w:r>
        <w:r w:rsidR="00FA109A" w:rsidRPr="00835D90" w:rsidDel="00F94C4B">
          <w:delText>65</w:delText>
        </w:r>
        <w:r w:rsidR="00844CDD" w:rsidRPr="00835D90" w:rsidDel="00F94C4B">
          <w:delText xml:space="preserve">s) than </w:delText>
        </w:r>
      </w:del>
      <w:del w:id="169" w:author="Anna Cox" w:date="2018-05-18T19:22:00Z">
        <w:r w:rsidR="00844CDD" w:rsidRPr="00835D90" w:rsidDel="00F94C4B">
          <w:delText xml:space="preserve">among </w:delText>
        </w:r>
      </w:del>
      <w:del w:id="170" w:author="Anna Cox" w:date="2018-05-18T19:23:00Z">
        <w:r w:rsidR="00844CDD" w:rsidRPr="00835D90" w:rsidDel="00F94C4B">
          <w:delText xml:space="preserve">those </w:delText>
        </w:r>
      </w:del>
      <w:del w:id="171" w:author="Anna Cox" w:date="2018-05-18T19:22:00Z">
        <w:r w:rsidR="00844CDD" w:rsidRPr="00835D90" w:rsidDel="00F94C4B">
          <w:delText>without a notification</w:delText>
        </w:r>
      </w:del>
      <w:del w:id="172" w:author="Anna Cox" w:date="2018-05-18T19:23:00Z">
        <w:r w:rsidR="00FA109A" w:rsidRPr="00835D90" w:rsidDel="00F94C4B">
          <w:delText xml:space="preserve"> (</w:delText>
        </w:r>
        <w:r w:rsidR="00FA109A" w:rsidRPr="00835D90" w:rsidDel="00F94C4B">
          <w:rPr>
            <w:i/>
          </w:rPr>
          <w:delText>M</w:delText>
        </w:r>
        <w:r w:rsidR="00FA109A" w:rsidRPr="00835D90" w:rsidDel="00F94C4B">
          <w:delText xml:space="preserve">=7.13s, </w:delText>
        </w:r>
        <w:r w:rsidR="00FA109A" w:rsidRPr="00835D90" w:rsidDel="00F94C4B">
          <w:rPr>
            <w:i/>
          </w:rPr>
          <w:delText>SD</w:delText>
        </w:r>
        <w:r w:rsidR="00FA109A" w:rsidRPr="00835D90" w:rsidDel="00F94C4B">
          <w:delText>=3.05</w:delText>
        </w:r>
        <w:r w:rsidR="00844CDD" w:rsidRPr="00835D90" w:rsidDel="00F94C4B">
          <w:delText xml:space="preserve">), </w:delText>
        </w:r>
        <w:r w:rsidR="00844CDD" w:rsidRPr="00835D90" w:rsidDel="00F94C4B">
          <w:rPr>
            <w:i/>
          </w:rPr>
          <w:delText>U</w:delText>
        </w:r>
        <w:r w:rsidR="00FA109A" w:rsidRPr="00835D90" w:rsidDel="00F94C4B">
          <w:delText xml:space="preserve">(24, 23) </w:delText>
        </w:r>
        <w:r w:rsidR="00844CDD" w:rsidRPr="00835D90" w:rsidDel="00F94C4B">
          <w:delText xml:space="preserve">= </w:delText>
        </w:r>
        <w:r w:rsidR="00FA109A" w:rsidRPr="00835D90" w:rsidDel="00F94C4B">
          <w:delText xml:space="preserve">406, </w:delText>
        </w:r>
        <w:r w:rsidR="00FA109A" w:rsidRPr="00835D90" w:rsidDel="00F94C4B">
          <w:rPr>
            <w:i/>
          </w:rPr>
          <w:delText>p</w:delText>
        </w:r>
        <w:r w:rsidR="00FA109A" w:rsidRPr="00835D90" w:rsidDel="00F94C4B">
          <w:delText xml:space="preserve"> &lt;</w:delText>
        </w:r>
        <w:r w:rsidR="00844CDD" w:rsidRPr="00835D90" w:rsidDel="00F94C4B">
          <w:delText xml:space="preserve"> 0.01</w:delText>
        </w:r>
        <w:r w:rsidR="005F2DA8" w:rsidRPr="00835D90" w:rsidDel="00F94C4B">
          <w:delText xml:space="preserve">, </w:delText>
        </w:r>
        <w:r w:rsidR="005F2DA8" w:rsidRPr="00835D90" w:rsidDel="00F94C4B">
          <w:rPr>
            <w:i/>
          </w:rPr>
          <w:delText>r</w:delText>
        </w:r>
        <w:r w:rsidR="005F2DA8" w:rsidRPr="00835D90" w:rsidDel="00F94C4B">
          <w:delText xml:space="preserve"> =.44</w:delText>
        </w:r>
        <w:r w:rsidR="00844CDD" w:rsidRPr="00835D90" w:rsidDel="00F94C4B">
          <w:delText xml:space="preserve">. </w:delText>
        </w:r>
      </w:del>
      <w:ins w:id="173" w:author="Judith Borghouts" w:date="2018-05-07T14:24:00Z">
        <w:r w:rsidR="004D3299" w:rsidRPr="00835D90">
          <w:t xml:space="preserve">As can be seen in </w:t>
        </w:r>
        <w:r w:rsidR="004D3299" w:rsidRPr="00835D90">
          <w:fldChar w:fldCharType="begin"/>
        </w:r>
        <w:r w:rsidR="004D3299" w:rsidRPr="00835D90">
          <w:instrText xml:space="preserve"> REF _Ref513466324 \h </w:instrText>
        </w:r>
      </w:ins>
      <w:ins w:id="174" w:author="Judith Borghouts" w:date="2018-05-07T14:24:00Z">
        <w:r w:rsidR="004D3299" w:rsidRPr="00835D90">
          <w:fldChar w:fldCharType="separate"/>
        </w:r>
      </w:ins>
      <w:ins w:id="175" w:author="Judith Borghouts" w:date="2018-07-05T15:44:00Z">
        <w:r w:rsidR="00B164BA" w:rsidRPr="00835D90">
          <w:t xml:space="preserve">Table </w:t>
        </w:r>
        <w:r w:rsidR="00B164BA">
          <w:rPr>
            <w:noProof/>
          </w:rPr>
          <w:t>1</w:t>
        </w:r>
      </w:ins>
      <w:del w:id="176" w:author="Judith Borghouts" w:date="2018-07-05T15:44:00Z">
        <w:r w:rsidR="004D3299" w:rsidRPr="00835D90" w:rsidDel="00B164BA">
          <w:delText xml:space="preserve">Table </w:delText>
        </w:r>
        <w:r w:rsidR="004D3299" w:rsidRPr="00835D90" w:rsidDel="00B164BA">
          <w:rPr>
            <w:noProof/>
          </w:rPr>
          <w:delText>1</w:delText>
        </w:r>
      </w:del>
      <w:ins w:id="177" w:author="Judith Borghouts" w:date="2018-05-07T14:24:00Z">
        <w:r w:rsidR="004D3299" w:rsidRPr="00835D90">
          <w:fldChar w:fldCharType="end"/>
        </w:r>
        <w:r w:rsidR="004D3299" w:rsidRPr="00835D90">
          <w:t xml:space="preserve">, </w:t>
        </w:r>
      </w:ins>
      <w:ins w:id="178" w:author="Judith Borghouts" w:date="2018-07-05T17:22:00Z">
        <w:r w:rsidR="00FD77B1">
          <w:t>p</w:t>
        </w:r>
      </w:ins>
      <w:moveToRangeStart w:id="179" w:author="Judith Borghouts" w:date="2018-07-05T17:22:00Z" w:name="move518574675"/>
      <w:moveTo w:id="180" w:author="Judith Borghouts" w:date="2018-07-05T17:22:00Z">
        <w:del w:id="181" w:author="Judith Borghouts" w:date="2018-07-05T17:22:00Z">
          <w:r w:rsidR="00FD77B1" w:rsidDel="00FD77B1">
            <w:delText>P</w:delText>
          </w:r>
        </w:del>
        <w:r w:rsidR="00FD77B1" w:rsidRPr="00835D90">
          <w:t xml:space="preserve">articipants who </w:t>
        </w:r>
        <w:r w:rsidR="00FD77B1">
          <w:t>received notifications made</w:t>
        </w:r>
        <w:r w:rsidR="00FD77B1" w:rsidRPr="00835D90">
          <w:t xml:space="preserve"> significantly shorter </w:t>
        </w:r>
        <w:r w:rsidR="00FD77B1">
          <w:t xml:space="preserve">switches </w:t>
        </w:r>
        <w:r w:rsidR="00FD77B1" w:rsidRPr="00835D90">
          <w:t>(</w:t>
        </w:r>
        <w:r w:rsidR="00FD77B1" w:rsidRPr="00835D90">
          <w:rPr>
            <w:i/>
          </w:rPr>
          <w:t>M</w:t>
        </w:r>
        <w:r w:rsidR="00FD77B1" w:rsidRPr="00835D90">
          <w:t xml:space="preserve">=4.76s, </w:t>
        </w:r>
        <w:r w:rsidR="00FD77B1" w:rsidRPr="00835D90">
          <w:rPr>
            <w:i/>
          </w:rPr>
          <w:t>SD</w:t>
        </w:r>
        <w:r w:rsidR="00FD77B1" w:rsidRPr="00835D90">
          <w:t xml:space="preserve">=1.65s) than those </w:t>
        </w:r>
        <w:r w:rsidR="00FD77B1">
          <w:t>in the control condition</w:t>
        </w:r>
        <w:r w:rsidR="00FD77B1" w:rsidRPr="00835D90">
          <w:t xml:space="preserve"> (</w:t>
        </w:r>
        <w:r w:rsidR="00FD77B1" w:rsidRPr="00835D90">
          <w:rPr>
            <w:i/>
          </w:rPr>
          <w:t>M</w:t>
        </w:r>
        <w:r w:rsidR="00FD77B1" w:rsidRPr="00835D90">
          <w:t xml:space="preserve">=7.13s, </w:t>
        </w:r>
        <w:r w:rsidR="00FD77B1" w:rsidRPr="00835D90">
          <w:rPr>
            <w:i/>
          </w:rPr>
          <w:t>SD</w:t>
        </w:r>
        <w:r w:rsidR="00FD77B1" w:rsidRPr="00835D90">
          <w:t xml:space="preserve">=3.05), </w:t>
        </w:r>
        <w:proofErr w:type="gramStart"/>
        <w:r w:rsidR="00FD77B1" w:rsidRPr="00835D90">
          <w:rPr>
            <w:i/>
          </w:rPr>
          <w:t>U</w:t>
        </w:r>
        <w:r w:rsidR="00FD77B1" w:rsidRPr="00835D90">
          <w:t>(</w:t>
        </w:r>
        <w:proofErr w:type="gramEnd"/>
        <w:r w:rsidR="00FD77B1" w:rsidRPr="00835D90">
          <w:t xml:space="preserve">24, 23) = 406, </w:t>
        </w:r>
        <w:r w:rsidR="00FD77B1" w:rsidRPr="00835D90">
          <w:rPr>
            <w:i/>
          </w:rPr>
          <w:t>p</w:t>
        </w:r>
        <w:r w:rsidR="00FD77B1" w:rsidRPr="00835D90">
          <w:t xml:space="preserve"> &lt; 0.01, </w:t>
        </w:r>
        <w:r w:rsidR="00FD77B1" w:rsidRPr="00835D90">
          <w:rPr>
            <w:i/>
          </w:rPr>
          <w:t>r</w:t>
        </w:r>
        <w:r w:rsidR="00FD77B1" w:rsidRPr="00835D90">
          <w:t xml:space="preserve"> =.44. </w:t>
        </w:r>
      </w:moveTo>
      <w:moveToRangeEnd w:id="179"/>
      <w:ins w:id="182" w:author="Judith Borghouts" w:date="2018-05-07T14:24:00Z">
        <w:r w:rsidR="00E72564">
          <w:t>T</w:t>
        </w:r>
        <w:r w:rsidR="004D3299" w:rsidRPr="00835D90">
          <w:t xml:space="preserve">he number of switches </w:t>
        </w:r>
      </w:ins>
      <w:ins w:id="183" w:author="Judith Borghouts" w:date="2018-05-07T14:25:00Z">
        <w:r w:rsidR="004D3299" w:rsidRPr="00835D90">
          <w:t xml:space="preserve">per trial </w:t>
        </w:r>
      </w:ins>
      <w:ins w:id="184" w:author="Judith Borghouts" w:date="2018-05-07T14:24:00Z">
        <w:r w:rsidR="004D3299" w:rsidRPr="00835D90">
          <w:t>was on average 10.6</w:t>
        </w:r>
      </w:ins>
      <w:ins w:id="185" w:author="Judith Borghouts" w:date="2018-05-07T14:25:00Z">
        <w:r w:rsidR="004D3299" w:rsidRPr="00835D90">
          <w:t xml:space="preserve"> in both conditions, and there was no significant difference in number of switches between conditions, </w:t>
        </w:r>
        <w:proofErr w:type="gramStart"/>
        <w:r w:rsidR="004D3299" w:rsidRPr="00835D90">
          <w:rPr>
            <w:i/>
          </w:rPr>
          <w:t>U</w:t>
        </w:r>
        <w:r w:rsidR="004D3299" w:rsidRPr="00835D90">
          <w:t>(</w:t>
        </w:r>
        <w:proofErr w:type="gramEnd"/>
        <w:r w:rsidR="004D3299" w:rsidRPr="00835D90">
          <w:t xml:space="preserve">24,23)=243, </w:t>
        </w:r>
        <w:r w:rsidR="004D3299" w:rsidRPr="00835D90">
          <w:rPr>
            <w:i/>
          </w:rPr>
          <w:t>p</w:t>
        </w:r>
        <w:r w:rsidR="004D3299" w:rsidRPr="00835D90">
          <w:t xml:space="preserve"> = 0.6</w:t>
        </w:r>
      </w:ins>
      <w:ins w:id="186" w:author="Judith Borghouts" w:date="2018-05-07T14:24:00Z">
        <w:r w:rsidR="004D3299" w:rsidRPr="00835D90">
          <w:t>. As there were ten</w:t>
        </w:r>
      </w:ins>
      <w:ins w:id="187" w:author="Judith Borghouts" w:date="2018-05-07T14:25:00Z">
        <w:r w:rsidR="004D3299" w:rsidRPr="00835D90">
          <w:t xml:space="preserve"> </w:t>
        </w:r>
      </w:ins>
      <w:ins w:id="188" w:author="Judith Borghouts" w:date="2018-05-07T14:27:00Z">
        <w:r w:rsidR="00A13A6C" w:rsidRPr="00835D90">
          <w:t xml:space="preserve">codes </w:t>
        </w:r>
      </w:ins>
      <w:ins w:id="189" w:author="Judith Borghouts" w:date="2018-05-07T14:24:00Z">
        <w:r w:rsidR="004D3299" w:rsidRPr="00835D90">
          <w:t>to be entered per trial, this suggests participa</w:t>
        </w:r>
        <w:r w:rsidR="00DC0A5E" w:rsidRPr="00835D90">
          <w:t xml:space="preserve">nts switched once for every </w:t>
        </w:r>
      </w:ins>
      <w:ins w:id="190" w:author="Anna Cox" w:date="2018-05-18T19:23:00Z">
        <w:r w:rsidR="00F94C4B">
          <w:t xml:space="preserve">piece of </w:t>
        </w:r>
      </w:ins>
      <w:ins w:id="191" w:author="Judith Borghouts" w:date="2018-05-07T14:24:00Z">
        <w:r w:rsidR="00DC0A5E" w:rsidRPr="00835D90">
          <w:t>data ent</w:t>
        </w:r>
      </w:ins>
      <w:ins w:id="192" w:author="Anna Cox" w:date="2018-05-18T19:23:00Z">
        <w:r w:rsidR="00F94C4B">
          <w:t>ered</w:t>
        </w:r>
      </w:ins>
      <w:ins w:id="193" w:author="Judith Borghouts" w:date="2018-05-07T14:24:00Z">
        <w:del w:id="194" w:author="Anna Cox" w:date="2018-05-18T19:23:00Z">
          <w:r w:rsidR="00DC0A5E" w:rsidRPr="00835D90" w:rsidDel="00F94C4B">
            <w:delText>ry</w:delText>
          </w:r>
        </w:del>
      </w:ins>
      <w:commentRangeStart w:id="195"/>
      <w:ins w:id="196" w:author="Judith Borghouts" w:date="2018-05-07T14:27:00Z">
        <w:r w:rsidR="0069195D" w:rsidRPr="00835D90">
          <w:t>.</w:t>
        </w:r>
      </w:ins>
      <w:r w:rsidR="00FA109A" w:rsidRPr="00835D90">
        <w:t xml:space="preserve"> </w:t>
      </w:r>
      <w:commentRangeEnd w:id="195"/>
      <w:r w:rsidR="00C97B67" w:rsidRPr="00835D90">
        <w:rPr>
          <w:rStyle w:val="CommentReference"/>
        </w:rPr>
        <w:commentReference w:id="195"/>
      </w:r>
      <w:del w:id="197" w:author="Judith Borghouts" w:date="2018-05-07T14:27:00Z">
        <w:r w:rsidR="00FA109A" w:rsidRPr="00835D90" w:rsidDel="0083709A">
          <w:delText xml:space="preserve">switched once for every code entered (i.e., ten times per trial), and there was no significant difference in number of switches between conditions, </w:delText>
        </w:r>
        <w:r w:rsidR="00FA109A" w:rsidRPr="00835D90" w:rsidDel="0083709A">
          <w:rPr>
            <w:i/>
          </w:rPr>
          <w:delText>U</w:delText>
        </w:r>
        <w:r w:rsidR="00FA109A" w:rsidRPr="00835D90" w:rsidDel="0083709A">
          <w:delText xml:space="preserve">(24, 23) = 243, </w:delText>
        </w:r>
        <w:r w:rsidR="00FA109A" w:rsidRPr="00835D90" w:rsidDel="0083709A">
          <w:rPr>
            <w:i/>
          </w:rPr>
          <w:delText>p</w:delText>
        </w:r>
        <w:r w:rsidR="00FA109A" w:rsidRPr="00835D90" w:rsidDel="0083709A">
          <w:delText xml:space="preserve"> = 0.6.</w:delText>
        </w:r>
      </w:del>
      <w:ins w:id="198" w:author="Judith Borghouts" w:date="2018-05-07T14:22:00Z">
        <w:r w:rsidR="004D3299" w:rsidRPr="00835D90">
          <w:t xml:space="preserve"> </w:t>
        </w:r>
      </w:ins>
    </w:p>
    <w:p w14:paraId="63746BEE" w14:textId="1B0BB20B" w:rsidR="00F94C4B" w:rsidRDefault="00F94C4B">
      <w:pPr>
        <w:pStyle w:val="Paragraph"/>
        <w:rPr>
          <w:ins w:id="199" w:author="Anna Cox" w:date="2018-05-18T19:23:00Z"/>
        </w:rPr>
      </w:pPr>
      <w:ins w:id="200" w:author="Anna Cox" w:date="2018-05-18T19:23:00Z">
        <w:del w:id="201" w:author="Judith Borghouts" w:date="2018-07-05T17:22:00Z">
          <w:r w:rsidRPr="00835D90" w:rsidDel="00E72564">
            <w:rPr>
              <w:color w:val="4472C4" w:themeColor="accent1"/>
            </w:rPr>
            <w:fldChar w:fldCharType="begin"/>
          </w:r>
          <w:r w:rsidRPr="00835D90" w:rsidDel="00E72564">
            <w:rPr>
              <w:color w:val="4472C4" w:themeColor="accent1"/>
            </w:rPr>
            <w:delInstrText xml:space="preserve"> REF _Ref511318384 \h </w:delInstrText>
          </w:r>
        </w:del>
      </w:ins>
      <w:del w:id="202" w:author="Judith Borghouts" w:date="2018-07-05T17:22:00Z">
        <w:r w:rsidRPr="00835D90" w:rsidDel="00E72564">
          <w:rPr>
            <w:color w:val="4472C4" w:themeColor="accent1"/>
          </w:rPr>
        </w:r>
      </w:del>
      <w:ins w:id="203" w:author="Anna Cox" w:date="2018-05-18T19:23:00Z">
        <w:del w:id="204" w:author="Judith Borghouts" w:date="2018-07-05T15:44:00Z">
          <w:r w:rsidRPr="00835D90" w:rsidDel="00E72564">
            <w:rPr>
              <w:color w:val="4472C4" w:themeColor="accent1"/>
            </w:rPr>
            <w:fldChar w:fldCharType="separate"/>
          </w:r>
          <w:r w:rsidRPr="00835D90" w:rsidDel="00B164BA">
            <w:rPr>
              <w:color w:val="4472C4" w:themeColor="accent1"/>
            </w:rPr>
            <w:delText xml:space="preserve">Figure </w:delText>
          </w:r>
          <w:r w:rsidRPr="00835D90" w:rsidDel="00B164BA">
            <w:rPr>
              <w:noProof/>
              <w:color w:val="4472C4" w:themeColor="accent1"/>
            </w:rPr>
            <w:delText>2</w:delText>
          </w:r>
        </w:del>
        <w:del w:id="205" w:author="Judith Borghouts" w:date="2018-07-05T17:22:00Z">
          <w:r w:rsidRPr="00835D90" w:rsidDel="00E72564">
            <w:rPr>
              <w:color w:val="4472C4" w:themeColor="accent1"/>
            </w:rPr>
            <w:fldChar w:fldCharType="end"/>
          </w:r>
          <w:r w:rsidRPr="00835D90" w:rsidDel="00E72564">
            <w:rPr>
              <w:color w:val="4472C4" w:themeColor="accent1"/>
            </w:rPr>
            <w:delText xml:space="preserve"> </w:delText>
          </w:r>
          <w:r w:rsidRPr="00835D90" w:rsidDel="00E72564">
            <w:delText xml:space="preserve">shows the variability </w:delText>
          </w:r>
          <w:r w:rsidDel="00E72564">
            <w:delText>in the</w:delText>
          </w:r>
          <w:r w:rsidRPr="00835D90" w:rsidDel="00E72564">
            <w:delText xml:space="preserve"> duration of switches for the two conditions. </w:delText>
          </w:r>
        </w:del>
      </w:ins>
      <w:moveFromRangeStart w:id="206" w:author="Judith Borghouts" w:date="2018-07-05T17:22:00Z" w:name="move518574675"/>
      <w:moveFrom w:id="207" w:author="Judith Borghouts" w:date="2018-07-05T17:22:00Z">
        <w:ins w:id="208" w:author="Anna Cox" w:date="2018-05-18T19:23:00Z">
          <w:r w:rsidDel="00FD77B1">
            <w:t>P</w:t>
          </w:r>
          <w:r w:rsidRPr="00835D90" w:rsidDel="00FD77B1">
            <w:t xml:space="preserve">articipants who </w:t>
          </w:r>
          <w:r w:rsidDel="00FD77B1">
            <w:t>received notifications made</w:t>
          </w:r>
          <w:r w:rsidRPr="00835D90" w:rsidDel="00FD77B1">
            <w:t xml:space="preserve"> significantly shorter </w:t>
          </w:r>
          <w:r w:rsidDel="00FD77B1">
            <w:t>switches</w:t>
          </w:r>
        </w:ins>
        <w:ins w:id="209" w:author="Anna Cox" w:date="2018-05-18T19:24:00Z">
          <w:r w:rsidDel="00FD77B1">
            <w:t xml:space="preserve"> </w:t>
          </w:r>
        </w:ins>
        <w:ins w:id="210" w:author="Anna Cox" w:date="2018-05-18T19:23:00Z">
          <w:r w:rsidRPr="00835D90" w:rsidDel="00FD77B1">
            <w:t>(</w:t>
          </w:r>
          <w:r w:rsidRPr="00835D90" w:rsidDel="00FD77B1">
            <w:rPr>
              <w:i/>
            </w:rPr>
            <w:t>M</w:t>
          </w:r>
          <w:r w:rsidRPr="00835D90" w:rsidDel="00FD77B1">
            <w:t xml:space="preserve">=4.76s, </w:t>
          </w:r>
          <w:r w:rsidRPr="00835D90" w:rsidDel="00FD77B1">
            <w:rPr>
              <w:i/>
            </w:rPr>
            <w:t>SD</w:t>
          </w:r>
          <w:r w:rsidRPr="00835D90" w:rsidDel="00FD77B1">
            <w:t xml:space="preserve">=1.65s) than those </w:t>
          </w:r>
          <w:r w:rsidDel="00FD77B1">
            <w:t>in the control condition</w:t>
          </w:r>
          <w:r w:rsidRPr="00835D90" w:rsidDel="00FD77B1">
            <w:t xml:space="preserve"> (</w:t>
          </w:r>
          <w:r w:rsidRPr="00835D90" w:rsidDel="00FD77B1">
            <w:rPr>
              <w:i/>
            </w:rPr>
            <w:t>M</w:t>
          </w:r>
          <w:r w:rsidRPr="00835D90" w:rsidDel="00FD77B1">
            <w:t xml:space="preserve">=7.13s, </w:t>
          </w:r>
          <w:r w:rsidRPr="00835D90" w:rsidDel="00FD77B1">
            <w:rPr>
              <w:i/>
            </w:rPr>
            <w:t>SD</w:t>
          </w:r>
          <w:r w:rsidRPr="00835D90" w:rsidDel="00FD77B1">
            <w:t xml:space="preserve">=3.05), </w:t>
          </w:r>
          <w:r w:rsidRPr="00835D90" w:rsidDel="00FD77B1">
            <w:rPr>
              <w:i/>
            </w:rPr>
            <w:t>U</w:t>
          </w:r>
          <w:r w:rsidRPr="00835D90" w:rsidDel="00FD77B1">
            <w:t xml:space="preserve">(24, 23) = 406, </w:t>
          </w:r>
          <w:r w:rsidRPr="00835D90" w:rsidDel="00FD77B1">
            <w:rPr>
              <w:i/>
            </w:rPr>
            <w:t>p</w:t>
          </w:r>
          <w:r w:rsidRPr="00835D90" w:rsidDel="00FD77B1">
            <w:t xml:space="preserve"> &lt; 0.01, </w:t>
          </w:r>
          <w:r w:rsidRPr="00835D90" w:rsidDel="00FD77B1">
            <w:rPr>
              <w:i/>
            </w:rPr>
            <w:t>r</w:t>
          </w:r>
          <w:r w:rsidRPr="00835D90" w:rsidDel="00FD77B1">
            <w:t xml:space="preserve"> =.44. </w:t>
          </w:r>
        </w:ins>
      </w:moveFrom>
      <w:moveFromRangeEnd w:id="206"/>
    </w:p>
    <w:p w14:paraId="71CD1390" w14:textId="045D639B" w:rsidR="00F94C4B" w:rsidDel="00F94C4B" w:rsidRDefault="00F94C4B" w:rsidP="00844CDD">
      <w:pPr>
        <w:pStyle w:val="Paragraph"/>
        <w:rPr>
          <w:ins w:id="211" w:author="Judith Borghouts" w:date="2018-05-13T16:34:00Z"/>
          <w:del w:id="212" w:author="Anna Cox" w:date="2018-05-18T19:23:00Z"/>
        </w:rPr>
      </w:pPr>
    </w:p>
    <w:p w14:paraId="0753C35C" w14:textId="3C6C6675" w:rsidR="000123CF" w:rsidRPr="00835D90" w:rsidDel="00FE0F9E" w:rsidRDefault="00493D59">
      <w:pPr>
        <w:pStyle w:val="Paragraph"/>
        <w:rPr>
          <w:del w:id="213" w:author="Judith Borghouts" w:date="2018-05-13T16:42:00Z"/>
        </w:rPr>
      </w:pPr>
      <w:ins w:id="214" w:author="Judith Borghouts" w:date="2018-05-13T16:34:00Z">
        <w:r w:rsidRPr="00835D90">
          <w:rPr>
            <w:color w:val="4472C4" w:themeColor="accent1"/>
          </w:rPr>
          <w:fldChar w:fldCharType="begin"/>
        </w:r>
        <w:r w:rsidRPr="00835D90">
          <w:rPr>
            <w:color w:val="4472C4" w:themeColor="accent1"/>
          </w:rPr>
          <w:instrText xml:space="preserve"> REF _Ref511318245 \h  \* MERGEFORMAT </w:instrText>
        </w:r>
      </w:ins>
      <w:r w:rsidRPr="00835D90">
        <w:rPr>
          <w:color w:val="4472C4" w:themeColor="accent1"/>
        </w:rPr>
      </w:r>
      <w:ins w:id="215" w:author="Judith Borghouts" w:date="2018-05-13T16:34:00Z">
        <w:r w:rsidRPr="00835D90">
          <w:rPr>
            <w:color w:val="4472C4" w:themeColor="accent1"/>
          </w:rPr>
          <w:fldChar w:fldCharType="separate"/>
        </w:r>
      </w:ins>
      <w:ins w:id="216" w:author="Judith Borghouts" w:date="2018-07-05T15:44:00Z">
        <w:r w:rsidR="00B164BA" w:rsidRPr="00B164BA">
          <w:rPr>
            <w:color w:val="4472C4" w:themeColor="accent1"/>
            <w:rPrChange w:id="217" w:author="Judith Borghouts" w:date="2018-07-05T15:44:00Z">
              <w:rPr/>
            </w:rPrChange>
          </w:rPr>
          <w:t>Figure 2</w:t>
        </w:r>
      </w:ins>
      <w:del w:id="218" w:author="Judith Borghouts" w:date="2018-07-05T15:44:00Z">
        <w:r w:rsidRPr="00493D59" w:rsidDel="00B164BA">
          <w:rPr>
            <w:color w:val="4472C4" w:themeColor="accent1"/>
          </w:rPr>
          <w:delText>Figure 3</w:delText>
        </w:r>
      </w:del>
      <w:ins w:id="219" w:author="Judith Borghouts" w:date="2018-05-13T16:34:00Z">
        <w:r w:rsidRPr="00835D90">
          <w:rPr>
            <w:color w:val="4472C4" w:themeColor="accent1"/>
          </w:rPr>
          <w:fldChar w:fldCharType="end"/>
        </w:r>
        <w:r>
          <w:t xml:space="preserve"> </w:t>
        </w:r>
        <w:r w:rsidR="000123CF" w:rsidRPr="000123CF">
          <w:t>shows the distribution of switching durations for the Control a</w:t>
        </w:r>
        <w:r w:rsidR="00316FF1">
          <w:t>nd Notification condition</w:t>
        </w:r>
      </w:ins>
      <w:ins w:id="220" w:author="Judith Borghouts" w:date="2018-05-13T16:43:00Z">
        <w:r w:rsidR="005C0E56">
          <w:t xml:space="preserve">, the red line </w:t>
        </w:r>
        <w:r w:rsidR="0041528B">
          <w:t>marks</w:t>
        </w:r>
        <w:r w:rsidR="005C0E56">
          <w:t xml:space="preserve"> the mean duration</w:t>
        </w:r>
      </w:ins>
      <w:ins w:id="221" w:author="Judith Borghouts" w:date="2018-05-13T16:34:00Z">
        <w:r w:rsidR="00316FF1">
          <w:t xml:space="preserve">. </w:t>
        </w:r>
      </w:ins>
      <w:ins w:id="222" w:author="Judith Borghouts" w:date="2018-05-13T16:35:00Z">
        <w:r w:rsidR="00316FF1" w:rsidRPr="000123CF">
          <w:t xml:space="preserve">For both conditions, the </w:t>
        </w:r>
      </w:ins>
      <w:ins w:id="223" w:author="Judith Borghouts" w:date="2018-05-13T16:36:00Z">
        <w:r w:rsidR="00316FF1">
          <w:t>distribution</w:t>
        </w:r>
      </w:ins>
      <w:ins w:id="224" w:author="Judith Borghouts" w:date="2018-05-13T16:35:00Z">
        <w:r w:rsidR="00316FF1" w:rsidRPr="000123CF">
          <w:t xml:space="preserve"> was positi</w:t>
        </w:r>
        <w:r w:rsidR="00C25524">
          <w:t>vely skewed with a long tail: 97</w:t>
        </w:r>
        <w:r w:rsidR="00316FF1" w:rsidRPr="000123CF">
          <w:t xml:space="preserve">% of the switches were under </w:t>
        </w:r>
      </w:ins>
      <w:ins w:id="225" w:author="Judith Borghouts" w:date="2018-05-13T16:37:00Z">
        <w:r w:rsidR="00C25524">
          <w:t>20</w:t>
        </w:r>
      </w:ins>
      <w:ins w:id="226" w:author="Judith Borghouts" w:date="2018-05-13T16:35:00Z">
        <w:r w:rsidR="00360CA6">
          <w:t xml:space="preserve"> seconds, </w:t>
        </w:r>
      </w:ins>
      <w:ins w:id="227" w:author="Judith Borghouts" w:date="2018-05-14T09:42:00Z">
        <w:r w:rsidR="00FC1F33">
          <w:t xml:space="preserve">but </w:t>
        </w:r>
      </w:ins>
      <w:ins w:id="228" w:author="Judith Borghouts" w:date="2018-05-13T16:35:00Z">
        <w:r w:rsidR="00360CA6">
          <w:t>t</w:t>
        </w:r>
      </w:ins>
      <w:ins w:id="229" w:author="Judith Borghouts" w:date="2018-05-13T16:43:00Z">
        <w:r w:rsidR="00B20E96">
          <w:t xml:space="preserve">he longest switch was greater than seven minutes. </w:t>
        </w:r>
      </w:ins>
      <w:ins w:id="230" w:author="Judith Borghouts" w:date="2018-05-13T16:36:00Z">
        <w:r w:rsidR="00415B54">
          <w:t xml:space="preserve">To scale the </w:t>
        </w:r>
        <w:r w:rsidR="000E2C79">
          <w:t>distribution</w:t>
        </w:r>
      </w:ins>
      <w:ins w:id="231" w:author="Judith Borghouts" w:date="2018-05-14T09:42:00Z">
        <w:r w:rsidR="003832B2">
          <w:t xml:space="preserve"> in one histogram</w:t>
        </w:r>
      </w:ins>
      <w:ins w:id="232" w:author="Judith Borghouts" w:date="2018-05-13T16:36:00Z">
        <w:r w:rsidR="000E2C79">
          <w:t xml:space="preserve">, </w:t>
        </w:r>
        <w:r w:rsidR="0071012C">
          <w:t xml:space="preserve">switches longer than 20 seconds are grouped </w:t>
        </w:r>
      </w:ins>
      <w:ins w:id="233" w:author="Judith Borghouts" w:date="2018-05-14T09:42:00Z">
        <w:r w:rsidR="009C2BED">
          <w:t>as</w:t>
        </w:r>
      </w:ins>
      <w:ins w:id="234" w:author="Judith Borghouts" w:date="2018-05-13T16:36:00Z">
        <w:r w:rsidR="009B3F91">
          <w:t xml:space="preserve"> one bar.</w:t>
        </w:r>
      </w:ins>
    </w:p>
    <w:p w14:paraId="61EE4AA4" w14:textId="1FAF3C93" w:rsidR="00F146F4" w:rsidRPr="00835D90" w:rsidRDefault="003B49BE">
      <w:pPr>
        <w:pStyle w:val="Paragraph"/>
      </w:pPr>
      <w:del w:id="235" w:author="Judith Borghouts" w:date="2018-05-13T16:42:00Z">
        <w:r w:rsidRPr="00835D90" w:rsidDel="00FE0F9E">
          <w:delText xml:space="preserve">The distribution of switching durations was positively skewed with a long tail: switches up to </w:delText>
        </w:r>
        <w:r w:rsidR="003226BF" w:rsidRPr="00835D90" w:rsidDel="00FE0F9E">
          <w:delText>1</w:delText>
        </w:r>
        <w:r w:rsidR="002A01B8" w:rsidRPr="00835D90" w:rsidDel="00FE0F9E">
          <w:delText xml:space="preserve">7 </w:delText>
        </w:r>
        <w:r w:rsidRPr="00835D90" w:rsidDel="00FE0F9E">
          <w:delText>seconds made up 9</w:delText>
        </w:r>
        <w:r w:rsidR="003226BF" w:rsidRPr="00835D90" w:rsidDel="00FE0F9E">
          <w:delText>5</w:delText>
        </w:r>
        <w:r w:rsidRPr="00835D90" w:rsidDel="00FE0F9E">
          <w:delText xml:space="preserve">% of switches, but the longest switch was greater than seven minutes. </w:delText>
        </w:r>
        <w:r w:rsidR="008D084A" w:rsidRPr="00835D90" w:rsidDel="009B3F91">
          <w:delText>The</w:delText>
        </w:r>
      </w:del>
      <w:r w:rsidR="008D084A" w:rsidRPr="00835D90">
        <w:t xml:space="preserve"> </w:t>
      </w:r>
      <w:del w:id="236" w:author="Judith Borghouts" w:date="2018-05-13T16:42:00Z">
        <w:r w:rsidR="008D084A" w:rsidRPr="00835D90" w:rsidDel="00FE0F9E">
          <w:delText xml:space="preserve">distribution </w:delText>
        </w:r>
        <w:r w:rsidR="008D084A" w:rsidRPr="00835D90" w:rsidDel="009B3F91">
          <w:delText xml:space="preserve">of the top </w:delText>
        </w:r>
        <w:r w:rsidR="003226BF" w:rsidRPr="00835D90" w:rsidDel="009B3F91">
          <w:delText>5</w:delText>
        </w:r>
        <w:r w:rsidR="008D084A" w:rsidRPr="00835D90" w:rsidDel="009B3F91">
          <w:delText xml:space="preserve">% longest </w:delText>
        </w:r>
        <w:commentRangeStart w:id="237"/>
        <w:r w:rsidR="008D084A" w:rsidRPr="00835D90" w:rsidDel="009B3F91">
          <w:delText xml:space="preserve">switches is illustrated in </w:delText>
        </w:r>
      </w:del>
      <w:del w:id="238" w:author="Judith Borghouts" w:date="2018-05-13T16:34:00Z">
        <w:r w:rsidR="00CB4A88" w:rsidRPr="00835D90" w:rsidDel="00493D59">
          <w:rPr>
            <w:color w:val="4472C4" w:themeColor="accent1"/>
          </w:rPr>
          <w:fldChar w:fldCharType="begin"/>
        </w:r>
        <w:r w:rsidR="00CB4A88" w:rsidRPr="00835D90" w:rsidDel="00493D59">
          <w:rPr>
            <w:color w:val="4472C4" w:themeColor="accent1"/>
          </w:rPr>
          <w:delInstrText xml:space="preserve"> REF _Ref511318245 \h  \* MERGEFORMAT </w:delInstrText>
        </w:r>
        <w:r w:rsidR="00CB4A88" w:rsidRPr="00835D90" w:rsidDel="00493D59">
          <w:rPr>
            <w:color w:val="4472C4" w:themeColor="accent1"/>
          </w:rPr>
        </w:r>
        <w:r w:rsidR="00CB4A88" w:rsidRPr="00835D90" w:rsidDel="00493D59">
          <w:rPr>
            <w:color w:val="4472C4" w:themeColor="accent1"/>
          </w:rPr>
          <w:fldChar w:fldCharType="separate"/>
        </w:r>
        <w:r w:rsidR="00CB4A88" w:rsidRPr="00835D90" w:rsidDel="00493D59">
          <w:rPr>
            <w:color w:val="4472C4" w:themeColor="accent1"/>
          </w:rPr>
          <w:delText>Figure 3</w:delText>
        </w:r>
        <w:r w:rsidR="00CB4A88" w:rsidRPr="00835D90" w:rsidDel="00493D59">
          <w:rPr>
            <w:color w:val="4472C4" w:themeColor="accent1"/>
          </w:rPr>
          <w:fldChar w:fldCharType="end"/>
        </w:r>
        <w:r w:rsidR="008D084A" w:rsidRPr="00835D90" w:rsidDel="00493D59">
          <w:delText xml:space="preserve">. </w:delText>
        </w:r>
      </w:del>
      <w:r w:rsidR="000A67C2" w:rsidRPr="00835D90">
        <w:rPr>
          <w:color w:val="4472C4" w:themeColor="accent1"/>
        </w:rPr>
        <w:fldChar w:fldCharType="begin"/>
      </w:r>
      <w:r w:rsidR="000A67C2" w:rsidRPr="00835D90">
        <w:rPr>
          <w:color w:val="4472C4" w:themeColor="accent1"/>
        </w:rPr>
        <w:instrText xml:space="preserve"> REF _Ref511318351 \h </w:instrText>
      </w:r>
      <w:r w:rsidR="000A67C2" w:rsidRPr="00835D90">
        <w:rPr>
          <w:color w:val="4472C4" w:themeColor="accent1"/>
        </w:rPr>
      </w:r>
      <w:r w:rsidR="000A67C2" w:rsidRPr="00835D90">
        <w:rPr>
          <w:color w:val="4472C4" w:themeColor="accent1"/>
        </w:rPr>
        <w:fldChar w:fldCharType="separate"/>
      </w:r>
      <w:ins w:id="239" w:author="Judith Borghouts" w:date="2018-07-05T15:44:00Z">
        <w:r w:rsidR="00B164BA" w:rsidRPr="00835D90">
          <w:t xml:space="preserve">Table </w:t>
        </w:r>
        <w:r w:rsidR="00B164BA">
          <w:rPr>
            <w:noProof/>
          </w:rPr>
          <w:t>2</w:t>
        </w:r>
      </w:ins>
      <w:del w:id="240" w:author="Judith Borghouts" w:date="2018-07-05T15:44:00Z">
        <w:r w:rsidR="000A67C2" w:rsidRPr="00835D90" w:rsidDel="00B164BA">
          <w:rPr>
            <w:color w:val="4472C4" w:themeColor="accent1"/>
          </w:rPr>
          <w:delText xml:space="preserve">Table </w:delText>
        </w:r>
        <w:r w:rsidR="000A67C2" w:rsidRPr="00835D90" w:rsidDel="00B164BA">
          <w:rPr>
            <w:noProof/>
            <w:color w:val="4472C4" w:themeColor="accent1"/>
          </w:rPr>
          <w:delText>2</w:delText>
        </w:r>
      </w:del>
      <w:r w:rsidR="000A67C2" w:rsidRPr="00835D90">
        <w:rPr>
          <w:color w:val="4472C4" w:themeColor="accent1"/>
        </w:rPr>
        <w:fldChar w:fldCharType="end"/>
      </w:r>
      <w:r w:rsidR="000A67C2" w:rsidRPr="00835D90">
        <w:rPr>
          <w:color w:val="4472C4" w:themeColor="accent1"/>
        </w:rPr>
        <w:t xml:space="preserve"> </w:t>
      </w:r>
      <w:r w:rsidR="008D084A" w:rsidRPr="00835D90">
        <w:t xml:space="preserve">shows the </w:t>
      </w:r>
      <w:r w:rsidR="00552D24" w:rsidRPr="00835D90">
        <w:t>count</w:t>
      </w:r>
      <w:r w:rsidR="00BC7DFA" w:rsidRPr="00835D90">
        <w:t xml:space="preserve"> of</w:t>
      </w:r>
      <w:del w:id="241" w:author="Judith Borghouts" w:date="2018-05-13T16:45:00Z">
        <w:r w:rsidR="00BC7DFA" w:rsidRPr="00835D90" w:rsidDel="002D38B1">
          <w:delText xml:space="preserve"> </w:delText>
        </w:r>
      </w:del>
      <w:del w:id="242" w:author="Judith Borghouts" w:date="2018-05-13T16:42:00Z">
        <w:r w:rsidR="00BC7DFA" w:rsidRPr="00835D90" w:rsidDel="009B3F91">
          <w:delText xml:space="preserve">the longest </w:delText>
        </w:r>
      </w:del>
      <w:del w:id="243" w:author="Judith Borghouts" w:date="2018-05-13T16:45:00Z">
        <w:r w:rsidR="00BC7DFA" w:rsidRPr="00835D90" w:rsidDel="00421E8B">
          <w:delText>switches</w:delText>
        </w:r>
        <w:r w:rsidR="005312A3" w:rsidRPr="00835D90" w:rsidDel="00421E8B">
          <w:delText xml:space="preserve"> for each condition</w:delText>
        </w:r>
      </w:del>
      <w:del w:id="244" w:author="Judith Borghouts" w:date="2018-05-13T16:42:00Z">
        <w:r w:rsidR="00BC7DFA" w:rsidRPr="00835D90" w:rsidDel="009B3F91">
          <w:delText xml:space="preserve"> at different percentiles</w:delText>
        </w:r>
      </w:del>
      <w:del w:id="245" w:author="Judith Borghouts" w:date="2018-05-13T16:45:00Z">
        <w:r w:rsidR="00BC7DFA" w:rsidRPr="00835D90" w:rsidDel="00421E8B">
          <w:delText>.</w:delText>
        </w:r>
        <w:commentRangeEnd w:id="237"/>
        <w:r w:rsidR="00470E2E" w:rsidRPr="00835D90" w:rsidDel="00421E8B">
          <w:rPr>
            <w:rStyle w:val="CommentReference"/>
          </w:rPr>
          <w:commentReference w:id="237"/>
        </w:r>
      </w:del>
      <w:ins w:id="246" w:author="Judith Borghouts" w:date="2018-05-13T16:45:00Z">
        <w:r w:rsidR="002D38B1">
          <w:t xml:space="preserve"> these long switches for each condition</w:t>
        </w:r>
      </w:ins>
      <w:ins w:id="247" w:author="Judith Borghouts" w:date="2018-07-05T17:24:00Z">
        <w:r w:rsidR="00B270E8">
          <w:t xml:space="preserve">, and highlights that there were some occurrences </w:t>
        </w:r>
        <w:r w:rsidR="001024D8">
          <w:t xml:space="preserve">of very long switches, where participants were likely distracted. </w:t>
        </w:r>
      </w:ins>
      <w:ins w:id="248" w:author="Judith Borghouts" w:date="2018-07-05T17:23:00Z">
        <w:r w:rsidR="007407B2">
          <w:t xml:space="preserve"> </w:t>
        </w:r>
        <w:r w:rsidR="006C70D1">
          <w:t xml:space="preserve"> </w:t>
        </w:r>
      </w:ins>
    </w:p>
    <w:p w14:paraId="4DDB2C39" w14:textId="77777777" w:rsidR="00844CDD" w:rsidRPr="00835D90" w:rsidRDefault="00844CDD" w:rsidP="00844CDD">
      <w:pPr>
        <w:spacing w:before="0" w:after="0"/>
        <w:ind w:firstLine="0"/>
        <w:rPr>
          <w:rFonts w:ascii="Helvetica" w:hAnsi="Helvetica"/>
          <w:szCs w:val="22"/>
        </w:rPr>
      </w:pPr>
    </w:p>
    <w:p w14:paraId="6C3C6F01" w14:textId="7F753568" w:rsidR="00844CDD" w:rsidRPr="00835D90" w:rsidRDefault="00844CDD" w:rsidP="006246BE">
      <w:pPr>
        <w:pStyle w:val="Caption"/>
      </w:pPr>
      <w:bookmarkStart w:id="249" w:name="_Ref513466324"/>
      <w:r w:rsidRPr="00835D90">
        <w:t xml:space="preserve">Table </w:t>
      </w:r>
      <w:fldSimple w:instr=" SEQ Table \* ARABIC ">
        <w:r w:rsidR="000A4571">
          <w:rPr>
            <w:noProof/>
          </w:rPr>
          <w:t>1</w:t>
        </w:r>
      </w:fldSimple>
      <w:bookmarkEnd w:id="249"/>
      <w:r w:rsidRPr="00835D90">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rsidRPr="00835D90" w14:paraId="562BEB18" w14:textId="77777777" w:rsidTr="00E011E2">
        <w:tc>
          <w:tcPr>
            <w:tcW w:w="1802" w:type="dxa"/>
            <w:tcBorders>
              <w:bottom w:val="single" w:sz="4" w:space="0" w:color="auto"/>
              <w:right w:val="nil"/>
            </w:tcBorders>
          </w:tcPr>
          <w:p w14:paraId="657B7392" w14:textId="77777777" w:rsidR="00844CDD" w:rsidRPr="00835D90" w:rsidRDefault="00844CDD" w:rsidP="00E011E2">
            <w:pPr>
              <w:pStyle w:val="Paragraph"/>
              <w:spacing w:line="264" w:lineRule="auto"/>
              <w:jc w:val="center"/>
            </w:pPr>
            <w:r w:rsidRPr="00835D90">
              <w:t>Condition</w:t>
            </w:r>
          </w:p>
        </w:tc>
        <w:tc>
          <w:tcPr>
            <w:tcW w:w="1802" w:type="dxa"/>
            <w:tcBorders>
              <w:left w:val="nil"/>
              <w:bottom w:val="single" w:sz="4" w:space="0" w:color="auto"/>
              <w:right w:val="nil"/>
            </w:tcBorders>
          </w:tcPr>
          <w:p w14:paraId="4C0D8BC5" w14:textId="77777777" w:rsidR="00844CDD" w:rsidRPr="00835D90" w:rsidRDefault="00844CDD" w:rsidP="00E011E2">
            <w:pPr>
              <w:pStyle w:val="Paragraph"/>
              <w:spacing w:line="264" w:lineRule="auto"/>
              <w:jc w:val="center"/>
            </w:pPr>
            <w:r w:rsidRPr="00835D90">
              <w:t>Number of switches</w:t>
            </w:r>
          </w:p>
        </w:tc>
        <w:tc>
          <w:tcPr>
            <w:tcW w:w="1802" w:type="dxa"/>
            <w:tcBorders>
              <w:left w:val="nil"/>
              <w:bottom w:val="single" w:sz="4" w:space="0" w:color="auto"/>
              <w:right w:val="nil"/>
            </w:tcBorders>
          </w:tcPr>
          <w:p w14:paraId="3EB7D557" w14:textId="77777777" w:rsidR="00844CDD" w:rsidRPr="00835D90" w:rsidRDefault="00844CDD" w:rsidP="00E011E2">
            <w:pPr>
              <w:pStyle w:val="Paragraph"/>
              <w:spacing w:line="264" w:lineRule="auto"/>
              <w:jc w:val="center"/>
            </w:pPr>
            <w:r w:rsidRPr="00835D90">
              <w:t>Duration of switches (s)</w:t>
            </w:r>
          </w:p>
        </w:tc>
        <w:tc>
          <w:tcPr>
            <w:tcW w:w="1802" w:type="dxa"/>
            <w:tcBorders>
              <w:left w:val="nil"/>
              <w:bottom w:val="single" w:sz="4" w:space="0" w:color="auto"/>
              <w:right w:val="nil"/>
            </w:tcBorders>
          </w:tcPr>
          <w:p w14:paraId="2D803D1A" w14:textId="77777777" w:rsidR="00844CDD" w:rsidRPr="00835D90" w:rsidRDefault="00844CDD" w:rsidP="00E011E2">
            <w:pPr>
              <w:pStyle w:val="Paragraph"/>
              <w:spacing w:line="264" w:lineRule="auto"/>
              <w:jc w:val="center"/>
            </w:pPr>
            <w:r w:rsidRPr="00835D90">
              <w:t>Error rate</w:t>
            </w:r>
          </w:p>
        </w:tc>
        <w:tc>
          <w:tcPr>
            <w:tcW w:w="1802" w:type="dxa"/>
            <w:tcBorders>
              <w:left w:val="nil"/>
              <w:bottom w:val="single" w:sz="4" w:space="0" w:color="auto"/>
            </w:tcBorders>
          </w:tcPr>
          <w:p w14:paraId="2BB4E7C3" w14:textId="77777777" w:rsidR="00844CDD" w:rsidRPr="00835D90" w:rsidRDefault="00844CDD" w:rsidP="00E011E2">
            <w:pPr>
              <w:pStyle w:val="Paragraph"/>
              <w:spacing w:line="264" w:lineRule="auto"/>
              <w:jc w:val="center"/>
            </w:pPr>
            <w:r w:rsidRPr="00835D90">
              <w:t>Trial completion time (s)</w:t>
            </w:r>
          </w:p>
        </w:tc>
      </w:tr>
      <w:tr w:rsidR="00844CDD" w:rsidRPr="00835D90" w14:paraId="0ED45823" w14:textId="77777777" w:rsidTr="00E011E2">
        <w:tc>
          <w:tcPr>
            <w:tcW w:w="1802" w:type="dxa"/>
            <w:tcBorders>
              <w:bottom w:val="nil"/>
              <w:right w:val="nil"/>
            </w:tcBorders>
          </w:tcPr>
          <w:p w14:paraId="6DE6EDF4" w14:textId="77777777" w:rsidR="00844CDD" w:rsidRPr="00835D90" w:rsidRDefault="00844CDD" w:rsidP="00E011E2">
            <w:pPr>
              <w:pStyle w:val="Paragraph"/>
              <w:spacing w:line="264" w:lineRule="auto"/>
              <w:jc w:val="center"/>
            </w:pPr>
            <w:r w:rsidRPr="00835D90">
              <w:t>Control</w:t>
            </w:r>
          </w:p>
        </w:tc>
        <w:tc>
          <w:tcPr>
            <w:tcW w:w="1802" w:type="dxa"/>
            <w:tcBorders>
              <w:left w:val="nil"/>
              <w:bottom w:val="nil"/>
              <w:right w:val="nil"/>
            </w:tcBorders>
          </w:tcPr>
          <w:p w14:paraId="4F439B9B" w14:textId="64A0DABB" w:rsidR="00844CDD" w:rsidRPr="00835D90" w:rsidRDefault="00C767CA" w:rsidP="00E011E2">
            <w:pPr>
              <w:pStyle w:val="Paragraph"/>
              <w:spacing w:line="264" w:lineRule="auto"/>
              <w:jc w:val="center"/>
            </w:pPr>
            <w:r w:rsidRPr="00835D90">
              <w:t>10.65 (1.67</w:t>
            </w:r>
            <w:r w:rsidR="00844CDD" w:rsidRPr="00835D90">
              <w:t>)</w:t>
            </w:r>
          </w:p>
        </w:tc>
        <w:tc>
          <w:tcPr>
            <w:tcW w:w="1802" w:type="dxa"/>
            <w:tcBorders>
              <w:left w:val="nil"/>
              <w:bottom w:val="nil"/>
              <w:right w:val="nil"/>
            </w:tcBorders>
          </w:tcPr>
          <w:p w14:paraId="6FB56DC9" w14:textId="204DDB15" w:rsidR="00844CDD" w:rsidRPr="00835D90" w:rsidRDefault="00272753" w:rsidP="00E011E2">
            <w:pPr>
              <w:pStyle w:val="Paragraph"/>
              <w:spacing w:line="264" w:lineRule="auto"/>
              <w:jc w:val="center"/>
            </w:pPr>
            <w:r w:rsidRPr="00835D90">
              <w:t>7.13 (3.05</w:t>
            </w:r>
            <w:r w:rsidR="00844CDD" w:rsidRPr="00835D90">
              <w:t>)</w:t>
            </w:r>
          </w:p>
        </w:tc>
        <w:tc>
          <w:tcPr>
            <w:tcW w:w="1802" w:type="dxa"/>
            <w:tcBorders>
              <w:left w:val="nil"/>
              <w:bottom w:val="nil"/>
              <w:right w:val="nil"/>
            </w:tcBorders>
          </w:tcPr>
          <w:p w14:paraId="1E41A81D" w14:textId="66AAB92A" w:rsidR="00844CDD" w:rsidRPr="00835D90" w:rsidRDefault="00967C6B" w:rsidP="00E011E2">
            <w:pPr>
              <w:pStyle w:val="Paragraph"/>
              <w:spacing w:line="264" w:lineRule="auto"/>
              <w:jc w:val="center"/>
            </w:pPr>
            <w:r w:rsidRPr="00835D90">
              <w:t>5</w:t>
            </w:r>
            <w:r w:rsidR="00C767CA" w:rsidRPr="00835D90">
              <w:t>% (5</w:t>
            </w:r>
            <w:r w:rsidR="00844CDD" w:rsidRPr="00835D90">
              <w:t>%)</w:t>
            </w:r>
          </w:p>
        </w:tc>
        <w:tc>
          <w:tcPr>
            <w:tcW w:w="1802" w:type="dxa"/>
            <w:tcBorders>
              <w:left w:val="nil"/>
              <w:bottom w:val="nil"/>
            </w:tcBorders>
          </w:tcPr>
          <w:p w14:paraId="57DB302F" w14:textId="3EB39D8B" w:rsidR="00844CDD" w:rsidRPr="00835D90" w:rsidRDefault="00C767CA" w:rsidP="00E011E2">
            <w:pPr>
              <w:pStyle w:val="Paragraph"/>
              <w:spacing w:line="264" w:lineRule="auto"/>
              <w:jc w:val="center"/>
            </w:pPr>
            <w:r w:rsidRPr="00835D90">
              <w:t>126.27 (32.61</w:t>
            </w:r>
            <w:r w:rsidR="00844CDD" w:rsidRPr="00835D90">
              <w:t>)</w:t>
            </w:r>
          </w:p>
        </w:tc>
      </w:tr>
      <w:tr w:rsidR="00844CDD" w:rsidRPr="00835D90" w14:paraId="240CB62D" w14:textId="77777777" w:rsidTr="00E011E2">
        <w:tc>
          <w:tcPr>
            <w:tcW w:w="1802" w:type="dxa"/>
            <w:tcBorders>
              <w:top w:val="nil"/>
              <w:right w:val="nil"/>
            </w:tcBorders>
          </w:tcPr>
          <w:p w14:paraId="0346011F" w14:textId="77777777" w:rsidR="00844CDD" w:rsidRPr="00835D90" w:rsidRDefault="00844CDD" w:rsidP="00E011E2">
            <w:pPr>
              <w:pStyle w:val="Paragraph"/>
              <w:spacing w:line="264" w:lineRule="auto"/>
              <w:jc w:val="center"/>
            </w:pPr>
            <w:r w:rsidRPr="00835D90">
              <w:t>Notification</w:t>
            </w:r>
          </w:p>
        </w:tc>
        <w:tc>
          <w:tcPr>
            <w:tcW w:w="1802" w:type="dxa"/>
            <w:tcBorders>
              <w:top w:val="nil"/>
              <w:left w:val="nil"/>
              <w:right w:val="nil"/>
            </w:tcBorders>
          </w:tcPr>
          <w:p w14:paraId="2FA5C3E6" w14:textId="1402EBE6" w:rsidR="00844CDD" w:rsidRPr="00835D90" w:rsidRDefault="00C767CA" w:rsidP="00E011E2">
            <w:pPr>
              <w:pStyle w:val="Paragraph"/>
              <w:spacing w:line="264" w:lineRule="auto"/>
              <w:jc w:val="center"/>
            </w:pPr>
            <w:r w:rsidRPr="00835D90">
              <w:t>10.61 (1.83</w:t>
            </w:r>
            <w:r w:rsidR="00844CDD" w:rsidRPr="00835D90">
              <w:t>)</w:t>
            </w:r>
          </w:p>
        </w:tc>
        <w:tc>
          <w:tcPr>
            <w:tcW w:w="1802" w:type="dxa"/>
            <w:tcBorders>
              <w:top w:val="nil"/>
              <w:left w:val="nil"/>
              <w:right w:val="nil"/>
            </w:tcBorders>
          </w:tcPr>
          <w:p w14:paraId="05592CE5" w14:textId="2562742A" w:rsidR="00844CDD" w:rsidRPr="00835D90" w:rsidRDefault="00272753" w:rsidP="00E011E2">
            <w:pPr>
              <w:pStyle w:val="Paragraph"/>
              <w:spacing w:line="264" w:lineRule="auto"/>
              <w:jc w:val="center"/>
            </w:pPr>
            <w:r w:rsidRPr="00835D90">
              <w:t>4.76 (1.65</w:t>
            </w:r>
            <w:r w:rsidR="00844CDD" w:rsidRPr="00835D90">
              <w:t>)</w:t>
            </w:r>
          </w:p>
        </w:tc>
        <w:tc>
          <w:tcPr>
            <w:tcW w:w="1802" w:type="dxa"/>
            <w:tcBorders>
              <w:top w:val="nil"/>
              <w:left w:val="nil"/>
              <w:right w:val="nil"/>
            </w:tcBorders>
          </w:tcPr>
          <w:p w14:paraId="491C0B9B" w14:textId="77777777" w:rsidR="00844CDD" w:rsidRPr="00835D90" w:rsidRDefault="00844CDD" w:rsidP="00E011E2">
            <w:pPr>
              <w:pStyle w:val="Paragraph"/>
              <w:spacing w:line="264" w:lineRule="auto"/>
              <w:jc w:val="center"/>
            </w:pPr>
            <w:r w:rsidRPr="00835D90">
              <w:t>2% (2%)</w:t>
            </w:r>
          </w:p>
        </w:tc>
        <w:tc>
          <w:tcPr>
            <w:tcW w:w="1802" w:type="dxa"/>
            <w:tcBorders>
              <w:top w:val="nil"/>
              <w:left w:val="nil"/>
            </w:tcBorders>
          </w:tcPr>
          <w:p w14:paraId="53F61EE9" w14:textId="6AC122C0" w:rsidR="00844CDD" w:rsidRPr="00835D90" w:rsidRDefault="00C767CA" w:rsidP="00E011E2">
            <w:pPr>
              <w:pStyle w:val="Paragraph"/>
              <w:spacing w:line="264" w:lineRule="auto"/>
              <w:jc w:val="center"/>
            </w:pPr>
            <w:r w:rsidRPr="00835D90">
              <w:t>107</w:t>
            </w:r>
            <w:r w:rsidR="00844CDD" w:rsidRPr="00835D90">
              <w:t>.</w:t>
            </w:r>
            <w:r w:rsidRPr="00835D90">
              <w:t>61</w:t>
            </w:r>
            <w:r w:rsidR="00844CDD" w:rsidRPr="00835D90">
              <w:t xml:space="preserve"> (</w:t>
            </w:r>
            <w:r w:rsidRPr="00835D90">
              <w:t>31</w:t>
            </w:r>
            <w:r w:rsidR="00844CDD" w:rsidRPr="00835D90">
              <w:t>.</w:t>
            </w:r>
            <w:r w:rsidRPr="00835D90">
              <w:t>15</w:t>
            </w:r>
            <w:r w:rsidR="00844CDD" w:rsidRPr="00835D90">
              <w:t>)</w:t>
            </w:r>
          </w:p>
        </w:tc>
      </w:tr>
    </w:tbl>
    <w:p w14:paraId="16B5948C" w14:textId="144F6F45" w:rsidR="00844CDD" w:rsidRPr="00835D90" w:rsidDel="002E5BA8" w:rsidRDefault="002779F7" w:rsidP="00844CDD">
      <w:pPr>
        <w:jc w:val="center"/>
        <w:rPr>
          <w:del w:id="250" w:author="Judith Borghouts" w:date="2018-05-13T14:59:00Z"/>
        </w:rPr>
      </w:pPr>
      <w:del w:id="251" w:author="Judith Borghouts" w:date="2018-05-13T14:59:00Z">
        <w:r w:rsidRPr="00835D90" w:rsidDel="002E5BA8">
          <w:rPr>
            <w:noProof/>
            <w:lang w:eastAsia="en-GB"/>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del>
    </w:p>
    <w:p w14:paraId="4B6CAB70" w14:textId="03C8311F" w:rsidR="00412663" w:rsidRDefault="00844CDD">
      <w:pPr>
        <w:jc w:val="center"/>
        <w:rPr>
          <w:ins w:id="252" w:author="Judith Borghouts" w:date="2018-05-13T15:01:00Z"/>
        </w:rPr>
        <w:pPrChange w:id="253" w:author="Judith Borghouts" w:date="2018-05-13T14:57:00Z">
          <w:pPr>
            <w:pStyle w:val="Caption"/>
          </w:pPr>
        </w:pPrChange>
      </w:pPr>
      <w:bookmarkStart w:id="254" w:name="_Ref511318384"/>
      <w:del w:id="255" w:author="Judith Borghouts" w:date="2018-05-13T14:59:00Z">
        <w:r w:rsidRPr="00835D90" w:rsidDel="002E5BA8">
          <w:delText xml:space="preserve">Figure </w:delText>
        </w:r>
        <w:r w:rsidR="00C044F3" w:rsidDel="002E5BA8">
          <w:fldChar w:fldCharType="begin"/>
        </w:r>
        <w:r w:rsidR="00C044F3" w:rsidDel="002E5BA8">
          <w:delInstrText xml:space="preserve"> SEQ Figure \* ARABIC </w:delInstrText>
        </w:r>
        <w:r w:rsidR="00C044F3" w:rsidDel="002E5BA8">
          <w:fldChar w:fldCharType="separate"/>
        </w:r>
        <w:r w:rsidR="006246BE" w:rsidRPr="00835D90" w:rsidDel="002E5BA8">
          <w:rPr>
            <w:noProof/>
          </w:rPr>
          <w:delText>2</w:delText>
        </w:r>
        <w:r w:rsidR="00C044F3" w:rsidDel="002E5BA8">
          <w:rPr>
            <w:noProof/>
          </w:rPr>
          <w:fldChar w:fldCharType="end"/>
        </w:r>
        <w:bookmarkEnd w:id="254"/>
        <w:r w:rsidRPr="00835D90" w:rsidDel="002E5BA8">
          <w:delText xml:space="preserve">. Boxplot of duration of </w:delText>
        </w:r>
        <w:commentRangeStart w:id="256"/>
        <w:commentRangeStart w:id="257"/>
        <w:r w:rsidRPr="00835D90" w:rsidDel="002E5BA8">
          <w:delText xml:space="preserve">switches away from </w:delText>
        </w:r>
        <w:commentRangeEnd w:id="256"/>
        <w:r w:rsidR="006853B4" w:rsidRPr="00835D90" w:rsidDel="002E5BA8">
          <w:rPr>
            <w:rStyle w:val="CommentReference"/>
            <w:b/>
          </w:rPr>
          <w:commentReference w:id="256"/>
        </w:r>
      </w:del>
      <w:commentRangeEnd w:id="257"/>
      <w:r w:rsidR="00F94C4B">
        <w:rPr>
          <w:rStyle w:val="CommentReference"/>
        </w:rPr>
        <w:commentReference w:id="257"/>
      </w:r>
      <w:del w:id="258" w:author="Judith Borghouts" w:date="2018-05-13T14:59:00Z">
        <w:r w:rsidRPr="00835D90" w:rsidDel="002E5BA8">
          <w:delText>the data entry interface in each condition.</w:delText>
        </w:r>
      </w:del>
      <w:ins w:id="259" w:author="Judith Borghouts" w:date="2018-05-13T15:03:00Z">
        <w:r w:rsidR="0090235C" w:rsidRPr="004046E3">
          <w:rPr>
            <w:noProof/>
            <w:lang w:eastAsia="en-GB"/>
          </w:rPr>
          <w:drawing>
            <wp:inline distT="0" distB="0" distL="0" distR="0" wp14:anchorId="32112AFC" wp14:editId="5E60D4C0">
              <wp:extent cx="3079448" cy="18585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stribution-durSwitches_Control.tiff"/>
                      <pic:cNvPicPr/>
                    </pic:nvPicPr>
                    <pic:blipFill>
                      <a:blip r:embed="rId12">
                        <a:extLst>
                          <a:ext uri="{28A0092B-C50C-407E-A947-70E740481C1C}">
                            <a14:useLocalDpi xmlns:a14="http://schemas.microsoft.com/office/drawing/2010/main" val="0"/>
                          </a:ext>
                        </a:extLst>
                      </a:blip>
                      <a:stretch>
                        <a:fillRect/>
                      </a:stretch>
                    </pic:blipFill>
                    <pic:spPr>
                      <a:xfrm>
                        <a:off x="0" y="0"/>
                        <a:ext cx="3085332" cy="1862145"/>
                      </a:xfrm>
                      <a:prstGeom prst="rect">
                        <a:avLst/>
                      </a:prstGeom>
                    </pic:spPr>
                  </pic:pic>
                </a:graphicData>
              </a:graphic>
            </wp:inline>
          </w:drawing>
        </w:r>
      </w:ins>
    </w:p>
    <w:p w14:paraId="55E83491" w14:textId="2E732869" w:rsidR="003E3862" w:rsidRPr="00C54ACD" w:rsidDel="0090235C" w:rsidRDefault="003E3862">
      <w:pPr>
        <w:jc w:val="center"/>
        <w:rPr>
          <w:del w:id="260" w:author="Judith Borghouts" w:date="2018-05-13T15:03:00Z"/>
        </w:rPr>
        <w:pPrChange w:id="261" w:author="Judith Borghouts" w:date="2018-05-13T14:57:00Z">
          <w:pPr>
            <w:pStyle w:val="Caption"/>
          </w:pPr>
        </w:pPrChange>
      </w:pPr>
      <w:ins w:id="262" w:author="Judith Borghouts" w:date="2018-05-13T15:01:00Z">
        <w:r w:rsidRPr="00AD0A29">
          <w:rPr>
            <w:noProof/>
            <w:lang w:eastAsia="en-GB"/>
          </w:rPr>
          <w:drawing>
            <wp:inline distT="0" distB="0" distL="0" distR="0" wp14:anchorId="12E20F87" wp14:editId="0A9EB300">
              <wp:extent cx="3079448" cy="18585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tribution-durSwitches_Notif.tiff"/>
                      <pic:cNvPicPr/>
                    </pic:nvPicPr>
                    <pic:blipFill>
                      <a:blip r:embed="rId13">
                        <a:extLst>
                          <a:ext uri="{28A0092B-C50C-407E-A947-70E740481C1C}">
                            <a14:useLocalDpi xmlns:a14="http://schemas.microsoft.com/office/drawing/2010/main" val="0"/>
                          </a:ext>
                        </a:extLst>
                      </a:blip>
                      <a:stretch>
                        <a:fillRect/>
                      </a:stretch>
                    </pic:blipFill>
                    <pic:spPr>
                      <a:xfrm>
                        <a:off x="0" y="0"/>
                        <a:ext cx="3085897" cy="1862486"/>
                      </a:xfrm>
                      <a:prstGeom prst="rect">
                        <a:avLst/>
                      </a:prstGeom>
                    </pic:spPr>
                  </pic:pic>
                </a:graphicData>
              </a:graphic>
            </wp:inline>
          </w:drawing>
        </w:r>
      </w:ins>
    </w:p>
    <w:p w14:paraId="0A2B93A2" w14:textId="43CEB319" w:rsidR="00060417" w:rsidRPr="00835D90" w:rsidRDefault="00D34CFB">
      <w:pPr>
        <w:jc w:val="center"/>
        <w:pPrChange w:id="263" w:author="Judith Borghouts" w:date="2018-05-13T15:03:00Z">
          <w:pPr>
            <w:keepNext/>
            <w:jc w:val="center"/>
          </w:pPr>
        </w:pPrChange>
      </w:pPr>
      <w:commentRangeStart w:id="264"/>
      <w:commentRangeStart w:id="265"/>
      <w:del w:id="266" w:author="Judith Borghouts" w:date="2018-05-13T15:03:00Z">
        <w:r w:rsidRPr="00835D90" w:rsidDel="0090235C">
          <w:rPr>
            <w:noProof/>
            <w:lang w:eastAsia="en-GB"/>
          </w:rPr>
          <w:drawing>
            <wp:inline distT="0" distB="0" distL="0" distR="0" wp14:anchorId="6842CEBF" wp14:editId="6BB9AEC1">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4">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del>
      <w:commentRangeEnd w:id="264"/>
      <w:r w:rsidR="00E22DBE" w:rsidRPr="00835D90">
        <w:rPr>
          <w:rStyle w:val="CommentReference"/>
        </w:rPr>
        <w:commentReference w:id="264"/>
      </w:r>
      <w:commentRangeEnd w:id="265"/>
      <w:r w:rsidR="00F94C4B">
        <w:rPr>
          <w:rStyle w:val="CommentReference"/>
        </w:rPr>
        <w:commentReference w:id="265"/>
      </w:r>
    </w:p>
    <w:p w14:paraId="100F317B" w14:textId="1AE16AF0" w:rsidR="00300BFC" w:rsidRPr="00835D90" w:rsidRDefault="00060417" w:rsidP="006246BE">
      <w:pPr>
        <w:pStyle w:val="Caption"/>
      </w:pPr>
      <w:bookmarkStart w:id="267" w:name="_Ref511318245"/>
      <w:r w:rsidRPr="00835D90">
        <w:t xml:space="preserve">Figure </w:t>
      </w:r>
      <w:fldSimple w:instr=" SEQ Figure \* ARABIC ">
        <w:ins w:id="268" w:author="Judith Borghouts" w:date="2018-07-05T15:44:00Z">
          <w:r w:rsidR="00B164BA">
            <w:rPr>
              <w:noProof/>
            </w:rPr>
            <w:t>2</w:t>
          </w:r>
        </w:ins>
        <w:del w:id="269" w:author="Judith Borghouts" w:date="2018-07-05T15:44:00Z">
          <w:r w:rsidR="006246BE" w:rsidRPr="00835D90" w:rsidDel="00B164BA">
            <w:rPr>
              <w:noProof/>
            </w:rPr>
            <w:delText>3</w:delText>
          </w:r>
        </w:del>
      </w:fldSimple>
      <w:bookmarkEnd w:id="267"/>
      <w:r w:rsidRPr="00835D90">
        <w:t xml:space="preserve">. </w:t>
      </w:r>
      <w:del w:id="270" w:author="Judith Borghouts" w:date="2018-05-13T15:04:00Z">
        <w:r w:rsidRPr="00835D90" w:rsidDel="0090235C">
          <w:delText xml:space="preserve">Distribution </w:delText>
        </w:r>
      </w:del>
      <w:ins w:id="271" w:author="Judith Borghouts" w:date="2018-05-13T15:04:00Z">
        <w:r w:rsidR="0090235C">
          <w:t>Histograms showing the distribution of switching durations for the two conditions</w:t>
        </w:r>
      </w:ins>
      <w:ins w:id="272" w:author="Judith Borghouts" w:date="2018-05-13T15:06:00Z">
        <w:r w:rsidR="00F02881">
          <w:t>; switches</w:t>
        </w:r>
      </w:ins>
      <w:ins w:id="273" w:author="Judith Borghouts" w:date="2018-05-13T15:04:00Z">
        <w:r w:rsidR="0090235C">
          <w:t xml:space="preserve"> longer than 20 seconds are grouped in </w:t>
        </w:r>
      </w:ins>
      <w:ins w:id="274" w:author="Judith Borghouts" w:date="2018-05-14T09:44:00Z">
        <w:r w:rsidR="00923DD3">
          <w:t>one</w:t>
        </w:r>
      </w:ins>
      <w:ins w:id="275" w:author="Judith Borghouts" w:date="2018-05-13T15:04:00Z">
        <w:r w:rsidR="0090235C">
          <w:t xml:space="preserve"> </w:t>
        </w:r>
      </w:ins>
      <w:ins w:id="276" w:author="Judith Borghouts" w:date="2018-05-14T09:44:00Z">
        <w:r w:rsidR="00923DD3">
          <w:t xml:space="preserve">bar at the right side </w:t>
        </w:r>
      </w:ins>
      <w:ins w:id="277" w:author="Judith Borghouts" w:date="2018-05-13T15:05:00Z">
        <w:r w:rsidR="00443759">
          <w:t xml:space="preserve">of </w:t>
        </w:r>
        <w:r w:rsidR="000E6ABA">
          <w:t>the</w:t>
        </w:r>
        <w:r w:rsidR="00443759">
          <w:t xml:space="preserve"> histogram</w:t>
        </w:r>
      </w:ins>
      <w:ins w:id="278" w:author="Judith Borghouts" w:date="2018-05-13T15:06:00Z">
        <w:r w:rsidR="000E6ABA">
          <w:t>s</w:t>
        </w:r>
        <w:r w:rsidR="00F02881">
          <w:t>. The red line mark</w:t>
        </w:r>
      </w:ins>
      <w:ins w:id="279" w:author="Judith Borghouts" w:date="2018-05-14T09:44:00Z">
        <w:r w:rsidR="00C17048">
          <w:t>s</w:t>
        </w:r>
      </w:ins>
      <w:ins w:id="280" w:author="Judith Borghouts" w:date="2018-05-13T15:06:00Z">
        <w:r w:rsidR="00F02881">
          <w:t xml:space="preserve"> the mean </w:t>
        </w:r>
      </w:ins>
      <w:ins w:id="281" w:author="Judith Borghouts" w:date="2018-05-14T09:44:00Z">
        <w:r w:rsidR="00742DE9">
          <w:t>switching</w:t>
        </w:r>
      </w:ins>
      <w:ins w:id="282" w:author="Judith Borghouts" w:date="2018-05-13T15:06:00Z">
        <w:r w:rsidR="00742DE9">
          <w:t xml:space="preserve"> duration</w:t>
        </w:r>
        <w:r w:rsidR="005D7F40">
          <w:t>.</w:t>
        </w:r>
      </w:ins>
      <w:del w:id="283" w:author="Judith Borghouts" w:date="2018-05-13T15:04:00Z">
        <w:r w:rsidRPr="00835D90" w:rsidDel="0090235C">
          <w:delText xml:space="preserve">of the top </w:delText>
        </w:r>
        <w:r w:rsidR="00BB2050" w:rsidRPr="00835D90" w:rsidDel="0090235C">
          <w:delText>5</w:delText>
        </w:r>
        <w:r w:rsidRPr="00835D90" w:rsidDel="0090235C">
          <w:delText xml:space="preserve">% longest window switches (switches that </w:delText>
        </w:r>
        <w:r w:rsidR="00230E34" w:rsidRPr="00835D90" w:rsidDel="0090235C">
          <w:delText xml:space="preserve">were </w:delText>
        </w:r>
        <w:r w:rsidR="001E4049" w:rsidRPr="00835D90" w:rsidDel="0090235C">
          <w:delText>16.74</w:delText>
        </w:r>
        <w:r w:rsidRPr="00835D90" w:rsidDel="0090235C">
          <w:delText xml:space="preserve"> seconds</w:delText>
        </w:r>
        <w:r w:rsidR="00230E34" w:rsidRPr="00835D90" w:rsidDel="0090235C">
          <w:delText xml:space="preserve"> or longer</w:delText>
        </w:r>
        <w:r w:rsidRPr="00835D90" w:rsidDel="0090235C">
          <w:delText>).</w:delText>
        </w:r>
      </w:del>
    </w:p>
    <w:p w14:paraId="7EF6DC87" w14:textId="36884A95" w:rsidR="004E796F" w:rsidRPr="00835D90" w:rsidRDefault="004E796F" w:rsidP="004E796F">
      <w:pPr>
        <w:pStyle w:val="Caption"/>
        <w:keepNext/>
      </w:pPr>
      <w:bookmarkStart w:id="284" w:name="_Ref511318351"/>
      <w:r w:rsidRPr="00835D90">
        <w:lastRenderedPageBreak/>
        <w:t xml:space="preserve">Table </w:t>
      </w:r>
      <w:fldSimple w:instr=" SEQ Table \* ARABIC ">
        <w:r w:rsidR="000A4571">
          <w:rPr>
            <w:noProof/>
          </w:rPr>
          <w:t>2</w:t>
        </w:r>
      </w:fldSimple>
      <w:bookmarkEnd w:id="284"/>
      <w:r w:rsidRPr="00835D90">
        <w:t xml:space="preserve">.Total number of switches </w:t>
      </w:r>
      <w:del w:id="285" w:author="Judith Borghouts" w:date="2018-05-13T16:47:00Z">
        <w:r w:rsidRPr="00835D90" w:rsidDel="0090567C">
          <w:delText>at different percentiles</w:delText>
        </w:r>
      </w:del>
      <w:ins w:id="286" w:author="Judith Borghouts" w:date="2018-05-13T16:47:00Z">
        <w:r w:rsidR="0090567C">
          <w:t>longer than 20 seconds</w:t>
        </w:r>
      </w:ins>
      <w:r w:rsidRPr="00835D90">
        <w:t xml:space="preserve"> for each condition.</w:t>
      </w:r>
    </w:p>
    <w:tbl>
      <w:tblPr>
        <w:tblStyle w:val="TableGrid"/>
        <w:tblW w:w="0" w:type="auto"/>
        <w:jc w:val="center"/>
        <w:tblLook w:val="04A0" w:firstRow="1" w:lastRow="0" w:firstColumn="1" w:lastColumn="0" w:noHBand="0" w:noVBand="1"/>
      </w:tblPr>
      <w:tblGrid>
        <w:gridCol w:w="1265"/>
        <w:gridCol w:w="851"/>
        <w:gridCol w:w="1172"/>
      </w:tblGrid>
      <w:tr w:rsidR="00237489" w:rsidRPr="00835D90" w14:paraId="24B54D8F" w14:textId="77777777" w:rsidTr="005A495A">
        <w:trPr>
          <w:trHeight w:val="305"/>
          <w:jc w:val="center"/>
        </w:trPr>
        <w:tc>
          <w:tcPr>
            <w:tcW w:w="1265" w:type="dxa"/>
            <w:tcBorders>
              <w:left w:val="nil"/>
              <w:bottom w:val="single" w:sz="4" w:space="0" w:color="auto"/>
              <w:right w:val="nil"/>
            </w:tcBorders>
          </w:tcPr>
          <w:p w14:paraId="65DF5C6D" w14:textId="10195B8E" w:rsidR="00237489" w:rsidRPr="00835D90" w:rsidRDefault="00237489" w:rsidP="002A7EB0">
            <w:pPr>
              <w:spacing w:before="40" w:after="40"/>
              <w:ind w:firstLine="0"/>
              <w:jc w:val="center"/>
            </w:pPr>
            <w:r w:rsidRPr="00835D90">
              <w:t>Duration (s)</w:t>
            </w:r>
          </w:p>
        </w:tc>
        <w:tc>
          <w:tcPr>
            <w:tcW w:w="851" w:type="dxa"/>
            <w:tcBorders>
              <w:left w:val="nil"/>
              <w:bottom w:val="single" w:sz="4" w:space="0" w:color="auto"/>
              <w:right w:val="nil"/>
            </w:tcBorders>
          </w:tcPr>
          <w:p w14:paraId="44E9B18A" w14:textId="297101BC" w:rsidR="00237489" w:rsidRPr="00835D90" w:rsidRDefault="00237489" w:rsidP="002A7EB0">
            <w:pPr>
              <w:spacing w:before="40" w:after="40"/>
              <w:ind w:firstLine="0"/>
              <w:jc w:val="center"/>
            </w:pPr>
            <w:r w:rsidRPr="00835D90">
              <w:t>Control</w:t>
            </w:r>
          </w:p>
        </w:tc>
        <w:tc>
          <w:tcPr>
            <w:tcW w:w="1172" w:type="dxa"/>
            <w:tcBorders>
              <w:left w:val="nil"/>
              <w:bottom w:val="single" w:sz="4" w:space="0" w:color="auto"/>
              <w:right w:val="nil"/>
            </w:tcBorders>
          </w:tcPr>
          <w:p w14:paraId="544CE335" w14:textId="1C4496B2" w:rsidR="00237489" w:rsidRPr="00835D90" w:rsidRDefault="00237489" w:rsidP="002A7EB0">
            <w:pPr>
              <w:spacing w:before="40" w:after="40"/>
              <w:ind w:firstLine="0"/>
              <w:jc w:val="center"/>
            </w:pPr>
            <w:r w:rsidRPr="00835D90">
              <w:t>Notification</w:t>
            </w:r>
          </w:p>
        </w:tc>
      </w:tr>
      <w:tr w:rsidR="00237489" w:rsidRPr="00835D90" w14:paraId="3F21C1E9" w14:textId="77777777" w:rsidTr="004E796F">
        <w:trPr>
          <w:trHeight w:val="269"/>
          <w:jc w:val="center"/>
        </w:trPr>
        <w:tc>
          <w:tcPr>
            <w:tcW w:w="1265" w:type="dxa"/>
            <w:tcBorders>
              <w:left w:val="nil"/>
              <w:bottom w:val="nil"/>
              <w:right w:val="nil"/>
            </w:tcBorders>
          </w:tcPr>
          <w:p w14:paraId="29EE72FE" w14:textId="46DC6DAD" w:rsidR="00237489" w:rsidRPr="007E4939" w:rsidRDefault="00237489">
            <w:pPr>
              <w:spacing w:before="40" w:after="40"/>
              <w:ind w:firstLine="0"/>
              <w:jc w:val="center"/>
            </w:pPr>
            <w:del w:id="287" w:author="Judith Borghouts" w:date="2018-05-13T16:39:00Z">
              <w:r w:rsidRPr="007E4939" w:rsidDel="005A495A">
                <w:rPr>
                  <w:rPrChange w:id="288" w:author="Judith Borghouts" w:date="2018-05-13T16:40:00Z">
                    <w:rPr>
                      <w:u w:val="single"/>
                    </w:rPr>
                  </w:rPrChange>
                </w:rPr>
                <w:delText>&gt;</w:delText>
              </w:r>
            </w:del>
            <w:del w:id="289" w:author="Judith Borghouts" w:date="2018-05-13T16:38:00Z">
              <w:r w:rsidRPr="007E4939" w:rsidDel="00870801">
                <w:delText>16.74</w:delText>
              </w:r>
            </w:del>
            <w:ins w:id="290" w:author="Judith Borghouts" w:date="2018-05-13T16:39:00Z">
              <w:r w:rsidR="0088680A">
                <w:t>20</w:t>
              </w:r>
              <w:r w:rsidRPr="007E4939">
                <w:rPr>
                  <w:rPrChange w:id="291" w:author="Judith Borghouts" w:date="2018-05-13T16:40:00Z">
                    <w:rPr>
                      <w:u w:val="single"/>
                    </w:rPr>
                  </w:rPrChange>
                </w:rPr>
                <w:t>-</w:t>
              </w:r>
            </w:ins>
            <w:ins w:id="292" w:author="Judith Borghouts" w:date="2018-05-13T16:46:00Z">
              <w:r w:rsidR="0088680A">
                <w:t>2</w:t>
              </w:r>
            </w:ins>
            <w:ins w:id="293" w:author="Judith Borghouts" w:date="2018-05-13T16:39:00Z">
              <w:r w:rsidRPr="007E4939">
                <w:rPr>
                  <w:rPrChange w:id="294" w:author="Judith Borghouts" w:date="2018-05-13T16:40:00Z">
                    <w:rPr>
                      <w:u w:val="single"/>
                    </w:rPr>
                  </w:rPrChange>
                </w:rPr>
                <w:t>5</w:t>
              </w:r>
            </w:ins>
          </w:p>
        </w:tc>
        <w:tc>
          <w:tcPr>
            <w:tcW w:w="851" w:type="dxa"/>
            <w:tcBorders>
              <w:left w:val="nil"/>
              <w:bottom w:val="nil"/>
              <w:right w:val="nil"/>
            </w:tcBorders>
          </w:tcPr>
          <w:p w14:paraId="3BBE3518" w14:textId="2AA2F680" w:rsidR="00237489" w:rsidRPr="00835D90" w:rsidRDefault="0088680A" w:rsidP="002A7EB0">
            <w:pPr>
              <w:spacing w:before="40" w:after="40"/>
              <w:ind w:firstLine="0"/>
              <w:jc w:val="center"/>
            </w:pPr>
            <w:ins w:id="295" w:author="Judith Borghouts" w:date="2018-05-13T16:46:00Z">
              <w:r>
                <w:t>39</w:t>
              </w:r>
            </w:ins>
            <w:del w:id="296" w:author="Judith Borghouts" w:date="2018-05-13T16:39:00Z">
              <w:r w:rsidR="00237489" w:rsidRPr="00835D90" w:rsidDel="005A495A">
                <w:delText>8</w:delText>
              </w:r>
            </w:del>
            <w:del w:id="297" w:author="Judith Borghouts" w:date="2018-05-13T16:46:00Z">
              <w:r w:rsidR="00237489" w:rsidRPr="00835D90" w:rsidDel="0088680A">
                <w:delText>9</w:delText>
              </w:r>
            </w:del>
          </w:p>
        </w:tc>
        <w:tc>
          <w:tcPr>
            <w:tcW w:w="1172" w:type="dxa"/>
            <w:tcBorders>
              <w:left w:val="nil"/>
              <w:bottom w:val="nil"/>
              <w:right w:val="nil"/>
            </w:tcBorders>
          </w:tcPr>
          <w:p w14:paraId="0B07A3C0" w14:textId="278F2935" w:rsidR="00237489" w:rsidRPr="00835D90" w:rsidRDefault="0088680A" w:rsidP="002A7EB0">
            <w:pPr>
              <w:spacing w:before="40" w:after="40"/>
              <w:ind w:firstLine="0"/>
              <w:jc w:val="center"/>
            </w:pPr>
            <w:ins w:id="298" w:author="Judith Borghouts" w:date="2018-05-13T16:46:00Z">
              <w:r>
                <w:t>11</w:t>
              </w:r>
            </w:ins>
            <w:del w:id="299" w:author="Judith Borghouts" w:date="2018-05-13T16:39:00Z">
              <w:r w:rsidR="00237489" w:rsidRPr="00835D90" w:rsidDel="005A495A">
                <w:delText>38</w:delText>
              </w:r>
            </w:del>
          </w:p>
        </w:tc>
      </w:tr>
      <w:tr w:rsidR="00237489" w:rsidRPr="00835D90" w14:paraId="4CA8609F" w14:textId="77777777" w:rsidTr="004E796F">
        <w:trPr>
          <w:jc w:val="center"/>
        </w:trPr>
        <w:tc>
          <w:tcPr>
            <w:tcW w:w="1265" w:type="dxa"/>
            <w:tcBorders>
              <w:top w:val="nil"/>
              <w:left w:val="nil"/>
              <w:bottom w:val="nil"/>
              <w:right w:val="nil"/>
            </w:tcBorders>
          </w:tcPr>
          <w:p w14:paraId="0C925A9D" w14:textId="231B1BDE" w:rsidR="00237489" w:rsidRPr="00835D90" w:rsidRDefault="00237489">
            <w:pPr>
              <w:spacing w:before="40" w:after="40"/>
              <w:ind w:firstLine="0"/>
              <w:jc w:val="center"/>
            </w:pPr>
            <w:del w:id="300" w:author="Judith Borghouts" w:date="2018-05-13T16:41:00Z">
              <w:r w:rsidRPr="00842746" w:rsidDel="00DF7515">
                <w:rPr>
                  <w:rPrChange w:id="301" w:author="Judith Borghouts" w:date="2018-05-13T16:40:00Z">
                    <w:rPr>
                      <w:u w:val="single"/>
                    </w:rPr>
                  </w:rPrChange>
                </w:rPr>
                <w:delText>&gt;</w:delText>
              </w:r>
            </w:del>
            <w:del w:id="302" w:author="Judith Borghouts" w:date="2018-05-13T16:38:00Z">
              <w:r w:rsidRPr="00835D90" w:rsidDel="00870801">
                <w:delText>18.2</w:delText>
              </w:r>
            </w:del>
            <w:ins w:id="303" w:author="Judith Borghouts" w:date="2018-05-13T16:46:00Z">
              <w:r w:rsidR="0088680A">
                <w:t>25-30</w:t>
              </w:r>
            </w:ins>
            <w:del w:id="304" w:author="Judith Borghouts" w:date="2018-05-13T16:38:00Z">
              <w:r w:rsidRPr="00835D90" w:rsidDel="00870801">
                <w:delText>7</w:delText>
              </w:r>
            </w:del>
          </w:p>
        </w:tc>
        <w:tc>
          <w:tcPr>
            <w:tcW w:w="851" w:type="dxa"/>
            <w:tcBorders>
              <w:top w:val="nil"/>
              <w:left w:val="nil"/>
              <w:bottom w:val="nil"/>
              <w:right w:val="nil"/>
            </w:tcBorders>
          </w:tcPr>
          <w:p w14:paraId="65AAEC95" w14:textId="09F93831" w:rsidR="00237489" w:rsidRPr="00835D90" w:rsidRDefault="00237489" w:rsidP="002A7EB0">
            <w:pPr>
              <w:spacing w:before="40" w:after="40"/>
              <w:ind w:firstLine="0"/>
              <w:jc w:val="center"/>
            </w:pPr>
            <w:del w:id="305" w:author="Judith Borghouts" w:date="2018-05-13T16:39:00Z">
              <w:r w:rsidRPr="00835D90" w:rsidDel="00D14E78">
                <w:delText>75</w:delText>
              </w:r>
            </w:del>
            <w:ins w:id="306" w:author="Judith Borghouts" w:date="2018-05-13T16:46:00Z">
              <w:r w:rsidR="0088680A">
                <w:t>7</w:t>
              </w:r>
            </w:ins>
          </w:p>
        </w:tc>
        <w:tc>
          <w:tcPr>
            <w:tcW w:w="1172" w:type="dxa"/>
            <w:tcBorders>
              <w:top w:val="nil"/>
              <w:left w:val="nil"/>
              <w:bottom w:val="nil"/>
              <w:right w:val="nil"/>
            </w:tcBorders>
          </w:tcPr>
          <w:p w14:paraId="69430F21" w14:textId="062EAAA8" w:rsidR="00237489" w:rsidRPr="00835D90" w:rsidRDefault="00237489" w:rsidP="002A7EB0">
            <w:pPr>
              <w:spacing w:before="40" w:after="40"/>
              <w:ind w:firstLine="0"/>
              <w:jc w:val="center"/>
            </w:pPr>
            <w:del w:id="307" w:author="Judith Borghouts" w:date="2018-05-13T16:39:00Z">
              <w:r w:rsidRPr="00835D90" w:rsidDel="00D14E78">
                <w:delText>27</w:delText>
              </w:r>
            </w:del>
            <w:ins w:id="308" w:author="Judith Borghouts" w:date="2018-05-13T16:46:00Z">
              <w:r w:rsidR="0088680A">
                <w:t>6</w:t>
              </w:r>
            </w:ins>
          </w:p>
        </w:tc>
      </w:tr>
      <w:tr w:rsidR="00237489" w:rsidRPr="00835D90" w14:paraId="7781AE12" w14:textId="77777777" w:rsidTr="004E796F">
        <w:trPr>
          <w:trHeight w:val="70"/>
          <w:jc w:val="center"/>
        </w:trPr>
        <w:tc>
          <w:tcPr>
            <w:tcW w:w="1265" w:type="dxa"/>
            <w:tcBorders>
              <w:top w:val="nil"/>
              <w:left w:val="nil"/>
              <w:bottom w:val="nil"/>
              <w:right w:val="nil"/>
            </w:tcBorders>
          </w:tcPr>
          <w:p w14:paraId="0688F205" w14:textId="5CE2AA6D" w:rsidR="00237489" w:rsidRPr="00237489" w:rsidRDefault="00237489">
            <w:pPr>
              <w:spacing w:before="40" w:after="40"/>
              <w:ind w:firstLine="0"/>
              <w:jc w:val="center"/>
            </w:pPr>
            <w:del w:id="309" w:author="Judith Borghouts" w:date="2018-05-13T16:41:00Z">
              <w:r w:rsidRPr="00237489" w:rsidDel="00842746">
                <w:rPr>
                  <w:rPrChange w:id="310" w:author="Judith Borghouts" w:date="2018-05-13T16:41:00Z">
                    <w:rPr>
                      <w:u w:val="single"/>
                    </w:rPr>
                  </w:rPrChange>
                </w:rPr>
                <w:delText>&gt;</w:delText>
              </w:r>
            </w:del>
            <w:del w:id="311" w:author="Judith Borghouts" w:date="2018-05-13T16:38:00Z">
              <w:r w:rsidRPr="00237489" w:rsidDel="00870801">
                <w:delText>20.30</w:delText>
              </w:r>
            </w:del>
            <w:ins w:id="312" w:author="Judith Borghouts" w:date="2018-05-13T16:46:00Z">
              <w:r w:rsidR="0088680A">
                <w:t>30-35</w:t>
              </w:r>
            </w:ins>
          </w:p>
        </w:tc>
        <w:tc>
          <w:tcPr>
            <w:tcW w:w="851" w:type="dxa"/>
            <w:tcBorders>
              <w:top w:val="nil"/>
              <w:left w:val="nil"/>
              <w:bottom w:val="nil"/>
              <w:right w:val="nil"/>
            </w:tcBorders>
          </w:tcPr>
          <w:p w14:paraId="4EB96130" w14:textId="077C011E" w:rsidR="00237489" w:rsidRPr="00835D90" w:rsidRDefault="00237489" w:rsidP="002A7EB0">
            <w:pPr>
              <w:spacing w:before="40" w:after="40"/>
              <w:ind w:firstLine="0"/>
              <w:jc w:val="center"/>
            </w:pPr>
            <w:del w:id="313" w:author="Judith Borghouts" w:date="2018-05-13T16:39:00Z">
              <w:r w:rsidRPr="00835D90" w:rsidDel="00D14E78">
                <w:delText>53</w:delText>
              </w:r>
            </w:del>
            <w:ins w:id="314" w:author="Judith Borghouts" w:date="2018-05-13T16:46:00Z">
              <w:r w:rsidR="00952863">
                <w:t>4</w:t>
              </w:r>
            </w:ins>
          </w:p>
        </w:tc>
        <w:tc>
          <w:tcPr>
            <w:tcW w:w="1172" w:type="dxa"/>
            <w:tcBorders>
              <w:top w:val="nil"/>
              <w:left w:val="nil"/>
              <w:bottom w:val="nil"/>
              <w:right w:val="nil"/>
            </w:tcBorders>
          </w:tcPr>
          <w:p w14:paraId="38D25132" w14:textId="2770639D" w:rsidR="00237489" w:rsidRPr="00835D90" w:rsidRDefault="00237489" w:rsidP="002A7EB0">
            <w:pPr>
              <w:spacing w:before="40" w:after="40"/>
              <w:ind w:firstLine="0"/>
              <w:jc w:val="center"/>
            </w:pPr>
            <w:del w:id="315" w:author="Judith Borghouts" w:date="2018-05-13T16:39:00Z">
              <w:r w:rsidRPr="00835D90" w:rsidDel="00D14E78">
                <w:delText>23</w:delText>
              </w:r>
            </w:del>
            <w:ins w:id="316" w:author="Judith Borghouts" w:date="2018-05-13T16:47:00Z">
              <w:r w:rsidR="00952863">
                <w:t>0</w:t>
              </w:r>
            </w:ins>
          </w:p>
        </w:tc>
      </w:tr>
      <w:tr w:rsidR="00237489" w:rsidRPr="00835D90" w14:paraId="6A9E198F" w14:textId="77777777" w:rsidTr="004E796F">
        <w:trPr>
          <w:trHeight w:val="70"/>
          <w:jc w:val="center"/>
        </w:trPr>
        <w:tc>
          <w:tcPr>
            <w:tcW w:w="1265" w:type="dxa"/>
            <w:tcBorders>
              <w:top w:val="nil"/>
              <w:left w:val="nil"/>
              <w:bottom w:val="nil"/>
              <w:right w:val="nil"/>
            </w:tcBorders>
          </w:tcPr>
          <w:p w14:paraId="29BE651E" w14:textId="0233271C" w:rsidR="00237489" w:rsidRPr="00237489" w:rsidRDefault="00237489">
            <w:pPr>
              <w:spacing w:before="40" w:after="40"/>
              <w:ind w:firstLine="0"/>
              <w:jc w:val="center"/>
            </w:pPr>
            <w:del w:id="317" w:author="Judith Borghouts" w:date="2018-05-13T16:41:00Z">
              <w:r w:rsidRPr="00237489" w:rsidDel="00842746">
                <w:rPr>
                  <w:rPrChange w:id="318" w:author="Judith Borghouts" w:date="2018-05-13T16:41:00Z">
                    <w:rPr>
                      <w:u w:val="single"/>
                    </w:rPr>
                  </w:rPrChange>
                </w:rPr>
                <w:delText>&gt;</w:delText>
              </w:r>
            </w:del>
            <w:del w:id="319" w:author="Judith Borghouts" w:date="2018-05-13T16:38:00Z">
              <w:r w:rsidRPr="00237489" w:rsidDel="00870801">
                <w:delText>22.18</w:delText>
              </w:r>
            </w:del>
            <w:ins w:id="320" w:author="Judith Borghouts" w:date="2018-05-13T16:47:00Z">
              <w:r w:rsidR="00952863">
                <w:t>35-40</w:t>
              </w:r>
            </w:ins>
          </w:p>
        </w:tc>
        <w:tc>
          <w:tcPr>
            <w:tcW w:w="851" w:type="dxa"/>
            <w:tcBorders>
              <w:top w:val="nil"/>
              <w:left w:val="nil"/>
              <w:bottom w:val="nil"/>
              <w:right w:val="nil"/>
            </w:tcBorders>
          </w:tcPr>
          <w:p w14:paraId="0839FE94" w14:textId="062225AD" w:rsidR="00237489" w:rsidRPr="00835D90" w:rsidRDefault="00237489" w:rsidP="002A7EB0">
            <w:pPr>
              <w:spacing w:before="40" w:after="40"/>
              <w:ind w:firstLine="0"/>
              <w:jc w:val="center"/>
            </w:pPr>
            <w:del w:id="321" w:author="Judith Borghouts" w:date="2018-05-13T16:39:00Z">
              <w:r w:rsidRPr="00835D90" w:rsidDel="00D14E78">
                <w:delText>32</w:delText>
              </w:r>
            </w:del>
            <w:ins w:id="322" w:author="Judith Borghouts" w:date="2018-05-13T16:47:00Z">
              <w:r w:rsidR="00952863">
                <w:t>1</w:t>
              </w:r>
            </w:ins>
          </w:p>
        </w:tc>
        <w:tc>
          <w:tcPr>
            <w:tcW w:w="1172" w:type="dxa"/>
            <w:tcBorders>
              <w:top w:val="nil"/>
              <w:left w:val="nil"/>
              <w:bottom w:val="nil"/>
              <w:right w:val="nil"/>
            </w:tcBorders>
          </w:tcPr>
          <w:p w14:paraId="33E81C9A" w14:textId="56601F0C" w:rsidR="00237489" w:rsidRPr="00835D90" w:rsidRDefault="00237489" w:rsidP="002A7EB0">
            <w:pPr>
              <w:spacing w:before="40" w:after="40"/>
              <w:ind w:firstLine="0"/>
              <w:jc w:val="center"/>
            </w:pPr>
            <w:del w:id="323" w:author="Judith Borghouts" w:date="2018-05-13T16:39:00Z">
              <w:r w:rsidRPr="00835D90" w:rsidDel="00D14E78">
                <w:delText>19</w:delText>
              </w:r>
            </w:del>
            <w:ins w:id="324" w:author="Judith Borghouts" w:date="2018-05-13T16:47:00Z">
              <w:r w:rsidR="00952863">
                <w:t>5</w:t>
              </w:r>
            </w:ins>
          </w:p>
        </w:tc>
      </w:tr>
      <w:tr w:rsidR="00237489" w:rsidRPr="00835D90" w14:paraId="019E2EB0" w14:textId="77777777" w:rsidTr="004E796F">
        <w:trPr>
          <w:trHeight w:val="70"/>
          <w:jc w:val="center"/>
        </w:trPr>
        <w:tc>
          <w:tcPr>
            <w:tcW w:w="1265" w:type="dxa"/>
            <w:tcBorders>
              <w:top w:val="nil"/>
              <w:left w:val="nil"/>
              <w:right w:val="nil"/>
            </w:tcBorders>
          </w:tcPr>
          <w:p w14:paraId="4B5441E2" w14:textId="60AD7B7A" w:rsidR="00237489" w:rsidRPr="00835D90" w:rsidRDefault="00237489">
            <w:pPr>
              <w:spacing w:before="40" w:after="40"/>
              <w:ind w:firstLine="0"/>
              <w:jc w:val="center"/>
            </w:pPr>
            <w:r w:rsidRPr="00A312F7">
              <w:rPr>
                <w:rPrChange w:id="325" w:author="Judith Borghouts" w:date="2018-05-13T16:39:00Z">
                  <w:rPr>
                    <w:u w:val="single"/>
                  </w:rPr>
                </w:rPrChange>
              </w:rPr>
              <w:t>&gt;</w:t>
            </w:r>
            <w:del w:id="326" w:author="Judith Borghouts" w:date="2018-05-13T16:38:00Z">
              <w:r w:rsidRPr="00835D90" w:rsidDel="00870801">
                <w:delText>29.13</w:delText>
              </w:r>
            </w:del>
            <w:ins w:id="327" w:author="Judith Borghouts" w:date="2018-05-13T16:38:00Z">
              <w:r w:rsidR="00952863">
                <w:t>40</w:t>
              </w:r>
            </w:ins>
          </w:p>
        </w:tc>
        <w:tc>
          <w:tcPr>
            <w:tcW w:w="851" w:type="dxa"/>
            <w:tcBorders>
              <w:top w:val="nil"/>
              <w:left w:val="nil"/>
              <w:right w:val="nil"/>
            </w:tcBorders>
          </w:tcPr>
          <w:p w14:paraId="7A704E6B" w14:textId="0036184F" w:rsidR="00237489" w:rsidRPr="00835D90" w:rsidRDefault="00237489" w:rsidP="002A7EB0">
            <w:pPr>
              <w:spacing w:before="40" w:after="40"/>
              <w:ind w:firstLine="0"/>
              <w:jc w:val="center"/>
            </w:pPr>
            <w:del w:id="328" w:author="Judith Borghouts" w:date="2018-05-13T16:40:00Z">
              <w:r w:rsidRPr="00835D90" w:rsidDel="006550E3">
                <w:delText>13</w:delText>
              </w:r>
            </w:del>
            <w:ins w:id="329" w:author="Judith Borghouts" w:date="2018-05-13T16:47:00Z">
              <w:r w:rsidR="001E4B33">
                <w:t>8</w:t>
              </w:r>
            </w:ins>
          </w:p>
        </w:tc>
        <w:tc>
          <w:tcPr>
            <w:tcW w:w="1172" w:type="dxa"/>
            <w:tcBorders>
              <w:top w:val="nil"/>
              <w:left w:val="nil"/>
              <w:right w:val="nil"/>
            </w:tcBorders>
          </w:tcPr>
          <w:p w14:paraId="417D5E79" w14:textId="18F2924D" w:rsidR="00237489" w:rsidRPr="00835D90" w:rsidRDefault="00237489" w:rsidP="002A7EB0">
            <w:pPr>
              <w:keepNext/>
              <w:spacing w:before="40" w:after="40"/>
              <w:ind w:firstLine="0"/>
              <w:jc w:val="center"/>
            </w:pPr>
            <w:del w:id="330" w:author="Judith Borghouts" w:date="2018-05-13T16:40:00Z">
              <w:r w:rsidRPr="00835D90" w:rsidDel="006550E3">
                <w:delText>13</w:delText>
              </w:r>
            </w:del>
            <w:ins w:id="331" w:author="Judith Borghouts" w:date="2018-05-13T16:47:00Z">
              <w:r w:rsidR="001E4B33">
                <w:t>3</w:t>
              </w:r>
            </w:ins>
          </w:p>
        </w:tc>
      </w:tr>
    </w:tbl>
    <w:p w14:paraId="24471A77" w14:textId="160CF66A" w:rsidR="00E01E96" w:rsidRPr="00835D90" w:rsidDel="00065DA1" w:rsidRDefault="00E01E96" w:rsidP="00E01E96">
      <w:pPr>
        <w:pStyle w:val="Heading3"/>
        <w:rPr>
          <w:del w:id="332" w:author="Judith Borghouts" w:date="2018-07-05T17:21:00Z"/>
          <w:lang w:val="en-GB"/>
        </w:rPr>
      </w:pPr>
      <w:commentRangeStart w:id="333"/>
      <w:del w:id="334" w:author="Judith Borghouts" w:date="2018-07-05T17:21:00Z">
        <w:r w:rsidRPr="00835D90" w:rsidDel="00065DA1">
          <w:rPr>
            <w:lang w:val="en-GB"/>
          </w:rPr>
          <w:delText>Task performance</w:delText>
        </w:r>
      </w:del>
    </w:p>
    <w:p w14:paraId="417B3A73" w14:textId="175DBA2C" w:rsidR="008E58CF" w:rsidRPr="00835D90" w:rsidDel="00C73690" w:rsidRDefault="00E01E96" w:rsidP="00E01E96">
      <w:pPr>
        <w:pStyle w:val="Paragraph"/>
        <w:rPr>
          <w:del w:id="335" w:author="Judith Borghouts" w:date="2018-05-15T14:21:00Z"/>
        </w:rPr>
      </w:pPr>
      <w:moveFromRangeStart w:id="336" w:author="Judith Borghouts" w:date="2018-07-05T16:45:00Z" w:name="move518572442"/>
      <w:moveFrom w:id="337" w:author="Judith Borghouts" w:date="2018-07-05T16:45:00Z">
        <w:del w:id="338" w:author="Judith Borghouts" w:date="2018-07-05T17:21:00Z">
          <w:r w:rsidRPr="00835D90" w:rsidDel="00065DA1">
            <w:delText>Error rates were calculated by dividing the number of data entry errors divided by error opportunities. The error rates were significantly lower for participants with a notification (</w:delText>
          </w:r>
          <w:r w:rsidRPr="00835D90" w:rsidDel="00065DA1">
            <w:rPr>
              <w:i/>
            </w:rPr>
            <w:delText>M</w:delText>
          </w:r>
          <w:r w:rsidRPr="00835D90" w:rsidDel="00065DA1">
            <w:delText xml:space="preserve">=2%, </w:delText>
          </w:r>
          <w:r w:rsidRPr="00835D90" w:rsidDel="00065DA1">
            <w:rPr>
              <w:i/>
            </w:rPr>
            <w:delText>SD</w:delText>
          </w:r>
          <w:r w:rsidRPr="00835D90" w:rsidDel="00065DA1">
            <w:delText>=2%) compared to participants who had no notification (</w:delText>
          </w:r>
          <w:r w:rsidRPr="00835D90" w:rsidDel="00065DA1">
            <w:rPr>
              <w:i/>
            </w:rPr>
            <w:delText>M</w:delText>
          </w:r>
          <w:r w:rsidRPr="00835D90" w:rsidDel="00065DA1">
            <w:delText xml:space="preserve">=5%, </w:delText>
          </w:r>
          <w:r w:rsidRPr="00835D90" w:rsidDel="00065DA1">
            <w:rPr>
              <w:i/>
            </w:rPr>
            <w:delText>SD</w:delText>
          </w:r>
          <w:r w:rsidRPr="00835D90" w:rsidDel="00065DA1">
            <w:delText xml:space="preserve">=5%), </w:delText>
          </w:r>
          <w:r w:rsidRPr="00835D90" w:rsidDel="00065DA1">
            <w:rPr>
              <w:i/>
            </w:rPr>
            <w:delText>U</w:delText>
          </w:r>
          <w:r w:rsidRPr="00835D90" w:rsidDel="00065DA1">
            <w:delText xml:space="preserve">(24, 23) = 403, </w:delText>
          </w:r>
          <w:r w:rsidRPr="00835D90" w:rsidDel="00065DA1">
            <w:rPr>
              <w:i/>
            </w:rPr>
            <w:delText>p</w:delText>
          </w:r>
          <w:r w:rsidRPr="00835D90" w:rsidDel="00065DA1">
            <w:delText xml:space="preserve"> &lt; .01, </w:delText>
          </w:r>
          <w:r w:rsidRPr="00835D90" w:rsidDel="00065DA1">
            <w:rPr>
              <w:i/>
            </w:rPr>
            <w:delText>r</w:delText>
          </w:r>
          <w:r w:rsidRPr="00835D90" w:rsidDel="00065DA1">
            <w:delText xml:space="preserve"> = .44</w:delText>
          </w:r>
        </w:del>
      </w:moveFrom>
      <w:moveFromRangeEnd w:id="336"/>
      <w:del w:id="339" w:author="Judith Borghouts" w:date="2018-07-05T17:20:00Z">
        <w:r w:rsidRPr="00835D90" w:rsidDel="00065DA1">
          <w:delText xml:space="preserve">. </w:delText>
        </w:r>
      </w:del>
      <w:del w:id="340" w:author="Judith Borghouts" w:date="2018-07-05T17:21:00Z">
        <w:r w:rsidRPr="00835D90" w:rsidDel="00065DA1">
          <w:delText xml:space="preserve">Participants with a notification were </w:delText>
        </w:r>
      </w:del>
      <w:del w:id="341" w:author="Judith Borghouts" w:date="2018-07-05T16:45:00Z">
        <w:r w:rsidRPr="00835D90" w:rsidDel="00ED046C">
          <w:delText xml:space="preserve">also </w:delText>
        </w:r>
      </w:del>
      <w:del w:id="342" w:author="Judith Borghouts" w:date="2018-07-05T17:21:00Z">
        <w:r w:rsidRPr="00835D90" w:rsidDel="00065DA1">
          <w:delText>faster in completing trials (</w:delText>
        </w:r>
        <w:r w:rsidRPr="00835D90" w:rsidDel="00065DA1">
          <w:rPr>
            <w:i/>
          </w:rPr>
          <w:delText>M</w:delText>
        </w:r>
        <w:r w:rsidRPr="00835D90" w:rsidDel="00065DA1">
          <w:delText xml:space="preserve">=107.61s, </w:delText>
        </w:r>
        <w:r w:rsidRPr="00835D90" w:rsidDel="00065DA1">
          <w:rPr>
            <w:i/>
          </w:rPr>
          <w:delText>SD</w:delText>
        </w:r>
        <w:r w:rsidRPr="00835D90" w:rsidDel="00065DA1">
          <w:delText xml:space="preserve">=31.15s) compared to participants without </w:delText>
        </w:r>
      </w:del>
      <w:moveToRangeStart w:id="343" w:author="Judith Borghouts" w:date="2018-07-05T16:45:00Z" w:name="move518572442"/>
      <w:moveTo w:id="344" w:author="Judith Borghouts" w:date="2018-07-05T16:45:00Z">
        <w:del w:id="345" w:author="Judith Borghouts" w:date="2018-07-05T16:45:00Z">
          <w:r w:rsidR="00D96358" w:rsidRPr="00835D90" w:rsidDel="00D96358">
            <w:delText>Error rates were calculated by dividing the number of data entry errors divided by error opportunities. The error rates were significantly lower for participants with a notification (</w:delText>
          </w:r>
          <w:r w:rsidR="00D96358" w:rsidRPr="00835D90" w:rsidDel="00D96358">
            <w:rPr>
              <w:i/>
            </w:rPr>
            <w:delText>M</w:delText>
          </w:r>
          <w:r w:rsidR="00D96358" w:rsidRPr="00835D90" w:rsidDel="00D96358">
            <w:delText xml:space="preserve">=2%, </w:delText>
          </w:r>
          <w:r w:rsidR="00D96358" w:rsidRPr="00835D90" w:rsidDel="00D96358">
            <w:rPr>
              <w:i/>
            </w:rPr>
            <w:delText>SD</w:delText>
          </w:r>
          <w:r w:rsidR="00D96358" w:rsidRPr="00835D90" w:rsidDel="00D96358">
            <w:delText>=2%) compared to participants who had no notification (</w:delText>
          </w:r>
          <w:r w:rsidR="00D96358" w:rsidRPr="00835D90" w:rsidDel="00D96358">
            <w:rPr>
              <w:i/>
            </w:rPr>
            <w:delText>M</w:delText>
          </w:r>
          <w:r w:rsidR="00D96358" w:rsidRPr="00835D90" w:rsidDel="00D96358">
            <w:delText xml:space="preserve">=5%, </w:delText>
          </w:r>
          <w:r w:rsidR="00D96358" w:rsidRPr="00835D90" w:rsidDel="00D96358">
            <w:rPr>
              <w:i/>
            </w:rPr>
            <w:delText>SD</w:delText>
          </w:r>
          <w:r w:rsidR="00D96358" w:rsidRPr="00835D90" w:rsidDel="00D96358">
            <w:delText xml:space="preserve">=5%), </w:delText>
          </w:r>
          <w:r w:rsidR="00D96358" w:rsidRPr="00835D90" w:rsidDel="00D96358">
            <w:rPr>
              <w:i/>
            </w:rPr>
            <w:delText>U</w:delText>
          </w:r>
          <w:r w:rsidR="00D96358" w:rsidRPr="00835D90" w:rsidDel="00D96358">
            <w:delText xml:space="preserve">(24, 23) = 403, </w:delText>
          </w:r>
          <w:r w:rsidR="00D96358" w:rsidRPr="00835D90" w:rsidDel="00D96358">
            <w:rPr>
              <w:i/>
            </w:rPr>
            <w:delText>p</w:delText>
          </w:r>
          <w:r w:rsidR="00D96358" w:rsidRPr="00835D90" w:rsidDel="00D96358">
            <w:delText xml:space="preserve"> &lt; .01, </w:delText>
          </w:r>
          <w:r w:rsidR="00D96358" w:rsidRPr="00835D90" w:rsidDel="00D96358">
            <w:rPr>
              <w:i/>
            </w:rPr>
            <w:delText>r</w:delText>
          </w:r>
          <w:r w:rsidR="00D96358" w:rsidRPr="00835D90" w:rsidDel="00D96358">
            <w:delText xml:space="preserve"> = .44</w:delText>
          </w:r>
        </w:del>
      </w:moveTo>
      <w:moveToRangeEnd w:id="343"/>
      <w:del w:id="346" w:author="Judith Borghouts" w:date="2018-07-05T17:21:00Z">
        <w:r w:rsidRPr="00835D90" w:rsidDel="00065DA1">
          <w:delText>a notification (</w:delText>
        </w:r>
        <w:r w:rsidRPr="00835D90" w:rsidDel="00065DA1">
          <w:rPr>
            <w:i/>
          </w:rPr>
          <w:delText>M</w:delText>
        </w:r>
        <w:r w:rsidRPr="00835D90" w:rsidDel="00065DA1">
          <w:delText xml:space="preserve">=126.27s, </w:delText>
        </w:r>
        <w:r w:rsidRPr="00835D90" w:rsidDel="00065DA1">
          <w:rPr>
            <w:i/>
          </w:rPr>
          <w:delText>SD</w:delText>
        </w:r>
        <w:r w:rsidRPr="00835D90" w:rsidDel="00065DA1">
          <w:delText xml:space="preserve">=32.61s), </w:delText>
        </w:r>
        <w:r w:rsidRPr="00835D90" w:rsidDel="00065DA1">
          <w:rPr>
            <w:i/>
          </w:rPr>
          <w:delText>t</w:delText>
        </w:r>
        <w:r w:rsidRPr="00835D90" w:rsidDel="00065DA1">
          <w:delText>(45) = 1.98,</w:delText>
        </w:r>
        <w:r w:rsidRPr="00835D90" w:rsidDel="00065DA1">
          <w:rPr>
            <w:i/>
          </w:rPr>
          <w:delText xml:space="preserve"> p</w:delText>
        </w:r>
        <w:r w:rsidRPr="00835D90" w:rsidDel="00065DA1">
          <w:delText xml:space="preserve"> &lt; .05, </w:delText>
        </w:r>
        <w:r w:rsidRPr="00835D90" w:rsidDel="00065DA1">
          <w:rPr>
            <w:i/>
          </w:rPr>
          <w:delText xml:space="preserve">d </w:delText>
        </w:r>
        <w:r w:rsidRPr="00835D90" w:rsidDel="00065DA1">
          <w:delText>= .59.</w:delText>
        </w:r>
      </w:del>
      <w:commentRangeEnd w:id="333"/>
      <w:r w:rsidR="00F94C4B">
        <w:rPr>
          <w:rStyle w:val="CommentReference"/>
        </w:rPr>
        <w:commentReference w:id="333"/>
      </w:r>
    </w:p>
    <w:p w14:paraId="3877C73C" w14:textId="64BD281B" w:rsidR="00844CDD" w:rsidRPr="00835D90" w:rsidRDefault="00277EC9" w:rsidP="00277EC9">
      <w:pPr>
        <w:pStyle w:val="Heading3"/>
        <w:rPr>
          <w:lang w:val="en-GB"/>
        </w:rPr>
      </w:pPr>
      <w:r w:rsidRPr="00835D90">
        <w:rPr>
          <w:lang w:val="en-GB"/>
        </w:rPr>
        <w:t>Inter</w:t>
      </w:r>
      <w:r w:rsidR="00060417" w:rsidRPr="00835D90">
        <w:rPr>
          <w:lang w:val="en-GB"/>
        </w:rPr>
        <w:t>-</w:t>
      </w:r>
      <w:r w:rsidRPr="00835D90">
        <w:rPr>
          <w:lang w:val="en-GB"/>
        </w:rPr>
        <w:t>key intervals</w:t>
      </w:r>
    </w:p>
    <w:p w14:paraId="5AA9831B" w14:textId="701B749C" w:rsidR="00136E8F" w:rsidRDefault="00277EC9" w:rsidP="00136E8F">
      <w:pPr>
        <w:pStyle w:val="Paragraph"/>
        <w:rPr>
          <w:ins w:id="347" w:author="Judith Borghouts" w:date="2018-05-13T16:53:00Z"/>
        </w:rPr>
      </w:pPr>
      <w:r w:rsidRPr="00835D90">
        <w:t>The primary measure to analyse switching behaviour were focus and blur events. These measures include any switch from the task window to another computer window</w:t>
      </w:r>
      <w:del w:id="348" w:author="Duncan Brumby" w:date="2018-05-03T13:39:00Z">
        <w:r w:rsidRPr="00835D90" w:rsidDel="00FD7B5D">
          <w:delText xml:space="preserve">, </w:delText>
        </w:r>
      </w:del>
      <w:ins w:id="349" w:author="Duncan Brumby" w:date="2018-05-03T13:39:00Z">
        <w:r w:rsidR="00FD7B5D" w:rsidRPr="00835D90">
          <w:t>. While this provides a good m</w:t>
        </w:r>
      </w:ins>
      <w:ins w:id="350" w:author="Duncan Brumby" w:date="2018-05-03T13:40:00Z">
        <w:r w:rsidR="00921FE5" w:rsidRPr="00835D90">
          <w:t xml:space="preserve">easure of digital switching behaviour, it cannot </w:t>
        </w:r>
      </w:ins>
      <w:del w:id="351" w:author="Duncan Brumby" w:date="2018-05-03T13:40:00Z">
        <w:r w:rsidRPr="00835D90" w:rsidDel="00921FE5">
          <w:delText xml:space="preserve">but </w:delText>
        </w:r>
      </w:del>
      <w:ins w:id="352" w:author="Duncan Brumby" w:date="2018-05-03T13:40:00Z">
        <w:r w:rsidR="00921FE5" w:rsidRPr="00835D90">
          <w:t xml:space="preserve">capture </w:t>
        </w:r>
      </w:ins>
      <w:r w:rsidRPr="00835D90">
        <w:t>task switches outside the device</w:t>
      </w:r>
      <w:ins w:id="353" w:author="Duncan Brumby" w:date="2018-05-03T13:40:00Z">
        <w:r w:rsidR="00921FE5" w:rsidRPr="00835D90">
          <w:t xml:space="preserve"> </w:t>
        </w:r>
      </w:ins>
      <w:ins w:id="354" w:author="Duncan Brumby" w:date="2018-05-03T13:43:00Z">
        <w:r w:rsidR="00921FE5" w:rsidRPr="00835D90">
          <w:t xml:space="preserve">because the task window remains in focus during these task switches </w:t>
        </w:r>
      </w:ins>
      <w:ins w:id="355" w:author="Duncan Brumby" w:date="2018-05-03T13:40:00Z">
        <w:r w:rsidR="00921FE5" w:rsidRPr="00835D90">
          <w:t xml:space="preserve">(e.g., </w:t>
        </w:r>
      </w:ins>
      <w:ins w:id="356" w:author="Duncan Brumby" w:date="2018-05-03T13:43:00Z">
        <w:r w:rsidR="00921FE5" w:rsidRPr="00835D90">
          <w:t xml:space="preserve">a </w:t>
        </w:r>
      </w:ins>
      <w:ins w:id="357" w:author="Duncan Brumby" w:date="2018-05-03T13:40:00Z">
        <w:r w:rsidR="00921FE5" w:rsidRPr="00835D90">
          <w:t xml:space="preserve">user </w:t>
        </w:r>
      </w:ins>
      <w:ins w:id="358" w:author="Duncan Brumby" w:date="2018-05-03T13:43:00Z">
        <w:r w:rsidR="00921FE5" w:rsidRPr="00835D90">
          <w:t xml:space="preserve">might </w:t>
        </w:r>
      </w:ins>
      <w:ins w:id="359" w:author="Duncan Brumby" w:date="2018-05-03T13:40:00Z">
        <w:r w:rsidR="00921FE5" w:rsidRPr="00835D90">
          <w:t>pause</w:t>
        </w:r>
      </w:ins>
      <w:ins w:id="360" w:author="Duncan Brumby" w:date="2018-05-03T13:43:00Z">
        <w:r w:rsidR="00921FE5" w:rsidRPr="00835D90">
          <w:t xml:space="preserve"> </w:t>
        </w:r>
      </w:ins>
      <w:ins w:id="361" w:author="Duncan Brumby" w:date="2018-05-03T13:40:00Z">
        <w:r w:rsidR="00921FE5" w:rsidRPr="00835D90">
          <w:t xml:space="preserve">to </w:t>
        </w:r>
      </w:ins>
      <w:ins w:id="362" w:author="Duncan Brumby" w:date="2018-05-03T13:43:00Z">
        <w:r w:rsidR="00921FE5" w:rsidRPr="00835D90">
          <w:t xml:space="preserve">fetch </w:t>
        </w:r>
      </w:ins>
      <w:ins w:id="363" w:author="Duncan Brumby" w:date="2018-05-03T13:40:00Z">
        <w:r w:rsidR="00921FE5" w:rsidRPr="00835D90">
          <w:t>a paper document or make a cup of coffee)</w:t>
        </w:r>
      </w:ins>
      <w:del w:id="364" w:author="Duncan Brumby" w:date="2018-05-03T13:41:00Z">
        <w:r w:rsidRPr="00835D90" w:rsidDel="00921FE5">
          <w:delText xml:space="preserve">, with </w:delText>
        </w:r>
      </w:del>
      <w:del w:id="365" w:author="Duncan Brumby" w:date="2018-05-03T13:42:00Z">
        <w:r w:rsidRPr="00835D90" w:rsidDel="00921FE5">
          <w:delText xml:space="preserve">the task window </w:delText>
        </w:r>
      </w:del>
      <w:del w:id="366" w:author="Duncan Brumby" w:date="2018-05-03T13:41:00Z">
        <w:r w:rsidRPr="00835D90" w:rsidDel="00921FE5">
          <w:delText xml:space="preserve">still in </w:delText>
        </w:r>
      </w:del>
      <w:del w:id="367" w:author="Duncan Brumby" w:date="2018-05-03T13:42:00Z">
        <w:r w:rsidRPr="00835D90" w:rsidDel="00921FE5">
          <w:delText>focus</w:delText>
        </w:r>
      </w:del>
      <w:del w:id="368" w:author="Duncan Brumby" w:date="2018-05-03T13:41:00Z">
        <w:r w:rsidRPr="00835D90" w:rsidDel="00921FE5">
          <w:delText>, were not captured</w:delText>
        </w:r>
      </w:del>
      <w:r w:rsidRPr="00835D90">
        <w:t xml:space="preserve">. </w:t>
      </w:r>
      <w:del w:id="369" w:author="Duncan Brumby" w:date="2018-05-03T13:44:00Z">
        <w:r w:rsidRPr="00835D90" w:rsidDel="00921FE5">
          <w:delText xml:space="preserve">Therefore, </w:delText>
        </w:r>
      </w:del>
      <w:ins w:id="370" w:author="Duncan Brumby" w:date="2018-05-03T13:44:00Z">
        <w:r w:rsidR="00921FE5" w:rsidRPr="00835D90">
          <w:t xml:space="preserve">To help capture this broader range of </w:t>
        </w:r>
      </w:ins>
      <w:ins w:id="371" w:author="Duncan Brumby" w:date="2018-05-03T13:47:00Z">
        <w:r w:rsidR="00921FE5" w:rsidRPr="00835D90">
          <w:t xml:space="preserve">instances of possible </w:t>
        </w:r>
      </w:ins>
      <w:ins w:id="372" w:author="Duncan Brumby" w:date="2018-05-03T13:44:00Z">
        <w:r w:rsidR="00921FE5" w:rsidRPr="00835D90">
          <w:t>task switch</w:t>
        </w:r>
      </w:ins>
      <w:ins w:id="373" w:author="Duncan Brumby" w:date="2018-05-03T13:47:00Z">
        <w:r w:rsidR="00921FE5" w:rsidRPr="00835D90">
          <w:t>ing</w:t>
        </w:r>
      </w:ins>
      <w:ins w:id="374" w:author="Duncan Brumby" w:date="2018-05-03T13:48:00Z">
        <w:r w:rsidR="00921FE5" w:rsidRPr="00835D90">
          <w:t xml:space="preserve"> behaviour</w:t>
        </w:r>
      </w:ins>
      <w:ins w:id="375" w:author="Duncan Brumby" w:date="2018-05-03T13:44:00Z">
        <w:r w:rsidR="00921FE5" w:rsidRPr="00835D90">
          <w:t xml:space="preserve">, we </w:t>
        </w:r>
      </w:ins>
      <w:ins w:id="376" w:author="Duncan Brumby" w:date="2018-05-03T13:45:00Z">
        <w:r w:rsidR="00921FE5" w:rsidRPr="00835D90">
          <w:t xml:space="preserve">look </w:t>
        </w:r>
      </w:ins>
      <w:del w:id="377" w:author="Duncan Brumby" w:date="2018-05-03T13:45:00Z">
        <w:r w:rsidRPr="00835D90" w:rsidDel="00921FE5">
          <w:delText xml:space="preserve">inter-keystroke interval (IKI) data was analysed to look </w:delText>
        </w:r>
      </w:del>
      <w:r w:rsidRPr="00835D90">
        <w:t xml:space="preserve">for </w:t>
      </w:r>
      <w:ins w:id="378" w:author="Duncan Brumby" w:date="2018-05-03T13:49:00Z">
        <w:r w:rsidR="007A66A6" w:rsidRPr="00835D90">
          <w:t xml:space="preserve">longer </w:t>
        </w:r>
      </w:ins>
      <w:ins w:id="379" w:author="Duncan Brumby" w:date="2018-05-03T13:48:00Z">
        <w:r w:rsidR="00921FE5" w:rsidRPr="00835D90">
          <w:t xml:space="preserve">pauses in task activity captured </w:t>
        </w:r>
      </w:ins>
      <w:ins w:id="380" w:author="Duncan Brumby" w:date="2018-05-03T13:49:00Z">
        <w:r w:rsidR="007A66A6" w:rsidRPr="00835D90">
          <w:t xml:space="preserve">by an analysis of </w:t>
        </w:r>
      </w:ins>
      <w:del w:id="381" w:author="Duncan Brumby" w:date="2018-05-03T13:46:00Z">
        <w:r w:rsidRPr="00835D90" w:rsidDel="00921FE5">
          <w:delText xml:space="preserve">large </w:delText>
        </w:r>
      </w:del>
      <w:ins w:id="382" w:author="Duncan Brumby" w:date="2018-05-03T13:46:00Z">
        <w:r w:rsidR="00921FE5" w:rsidRPr="00835D90">
          <w:t>inter-keystroke interval (IKI)</w:t>
        </w:r>
      </w:ins>
      <w:ins w:id="383" w:author="Duncan Brumby" w:date="2018-05-03T13:48:00Z">
        <w:r w:rsidR="00921FE5" w:rsidRPr="00835D90">
          <w:t xml:space="preserve"> data</w:t>
        </w:r>
      </w:ins>
      <w:del w:id="384" w:author="Duncan Brumby" w:date="2018-05-03T13:46:00Z">
        <w:r w:rsidRPr="00835D90" w:rsidDel="00921FE5">
          <w:delText>intervals</w:delText>
        </w:r>
      </w:del>
      <w:r w:rsidRPr="00835D90">
        <w:t xml:space="preserve">. </w:t>
      </w:r>
      <w:r w:rsidR="007D3C2A" w:rsidRPr="00835D90">
        <w:t xml:space="preserve">Though these </w:t>
      </w:r>
      <w:r w:rsidRPr="00835D90">
        <w:t>intervals may have also been moments w</w:t>
      </w:r>
      <w:ins w:id="385" w:author="Anna Cox" w:date="2018-05-18T19:30:00Z">
        <w:r w:rsidR="00F94C4B">
          <w:t>h</w:t>
        </w:r>
      </w:ins>
      <w:r w:rsidRPr="00835D90">
        <w:t>ere participants</w:t>
      </w:r>
      <w:r w:rsidR="007D3C2A" w:rsidRPr="00835D90">
        <w:t xml:space="preserve"> had briefly paused for thought</w:t>
      </w:r>
      <w:r w:rsidRPr="00835D90">
        <w:t xml:space="preserve">, extremely </w:t>
      </w:r>
      <w:r w:rsidR="007D3C2A" w:rsidRPr="00835D90">
        <w:t>long</w:t>
      </w:r>
      <w:r w:rsidRPr="00835D90">
        <w:t xml:space="preserve"> intervals between two keystrokes </w:t>
      </w:r>
      <w:r w:rsidR="00B604A6" w:rsidRPr="00835D90">
        <w:t>may</w:t>
      </w:r>
      <w:r w:rsidRPr="00835D90">
        <w:t xml:space="preserve"> point to moments where </w:t>
      </w:r>
      <w:ins w:id="386" w:author="Duncan Brumby" w:date="2018-05-03T13:49:00Z">
        <w:r w:rsidR="005326A4" w:rsidRPr="00835D90">
          <w:t xml:space="preserve">a </w:t>
        </w:r>
      </w:ins>
      <w:r w:rsidRPr="00835D90">
        <w:t>participant</w:t>
      </w:r>
      <w:ins w:id="387" w:author="Duncan Brumby" w:date="2018-05-03T13:49:00Z">
        <w:r w:rsidR="005326A4" w:rsidRPr="00835D90">
          <w:t xml:space="preserve"> </w:t>
        </w:r>
      </w:ins>
      <w:del w:id="388" w:author="Duncan Brumby" w:date="2018-05-03T13:49:00Z">
        <w:r w:rsidRPr="00835D90" w:rsidDel="005326A4">
          <w:delText xml:space="preserve">s had </w:delText>
        </w:r>
      </w:del>
      <w:r w:rsidRPr="00835D90">
        <w:t>switched to doing something else.</w:t>
      </w:r>
      <w:r w:rsidR="007D3C2A" w:rsidRPr="00835D90">
        <w:t xml:space="preserve"> </w:t>
      </w:r>
      <w:ins w:id="389" w:author="Judith Borghouts" w:date="2018-05-13T16:59:00Z">
        <w:r w:rsidR="00F448CB">
          <w:t xml:space="preserve">The IKI data presented here excludes </w:t>
        </w:r>
      </w:ins>
      <w:ins w:id="390" w:author="Judith Borghouts" w:date="2018-05-13T16:53:00Z">
        <w:r w:rsidR="00F448CB">
          <w:t>i</w:t>
        </w:r>
        <w:r w:rsidR="0061314D" w:rsidRPr="0061314D">
          <w:t xml:space="preserve">ntervals where a window switch was </w:t>
        </w:r>
      </w:ins>
      <w:ins w:id="391" w:author="Judith Borghouts" w:date="2018-05-13T16:59:00Z">
        <w:r w:rsidR="0075049A">
          <w:t>rec</w:t>
        </w:r>
      </w:ins>
      <w:ins w:id="392" w:author="Judith Borghouts" w:date="2018-05-13T17:00:00Z">
        <w:r w:rsidR="0075049A">
          <w:t>orded, as these moments have already been analysed in the previous section</w:t>
        </w:r>
      </w:ins>
      <w:ins w:id="393" w:author="Judith Borghouts" w:date="2018-05-13T16:53:00Z">
        <w:r w:rsidR="0061314D" w:rsidRPr="0061314D">
          <w:t>.</w:t>
        </w:r>
      </w:ins>
    </w:p>
    <w:p w14:paraId="1F912190" w14:textId="4E5AC58A" w:rsidR="00277EC9" w:rsidRPr="00835D90" w:rsidDel="000658A1" w:rsidRDefault="00136E8F" w:rsidP="003164DA">
      <w:pPr>
        <w:pStyle w:val="Paragraph"/>
        <w:rPr>
          <w:del w:id="394" w:author="Judith Borghouts" w:date="2018-05-13T16:56:00Z"/>
        </w:rPr>
        <w:pPrChange w:id="395" w:author="Judith Borghouts" w:date="2018-07-05T20:20:00Z">
          <w:pPr>
            <w:pStyle w:val="Paragraph"/>
          </w:pPr>
        </w:pPrChange>
      </w:pPr>
      <w:ins w:id="396" w:author="Judith Borghouts" w:date="2018-05-13T16:53:00Z">
        <w:r w:rsidRPr="00136E8F">
          <w:t>There was no significant difference in duration of IKIs between the Control (M = 1.70, SD = 0.91) and Notification (M = 2.02, SD = 1.60)</w:t>
        </w:r>
      </w:ins>
      <w:ins w:id="397" w:author="Judith Borghouts" w:date="2018-07-05T20:20:00Z">
        <w:r w:rsidR="00317FFE">
          <w:t xml:space="preserve"> conditions</w:t>
        </w:r>
      </w:ins>
      <w:ins w:id="398" w:author="Judith Borghouts" w:date="2018-05-13T16:53:00Z">
        <w:r w:rsidRPr="00136E8F">
          <w:t xml:space="preserve">, </w:t>
        </w:r>
        <w:proofErr w:type="gramStart"/>
        <w:r w:rsidRPr="00136E8F">
          <w:rPr>
            <w:i/>
            <w:iCs/>
          </w:rPr>
          <w:t>U</w:t>
        </w:r>
        <w:r w:rsidRPr="00136E8F">
          <w:t>(</w:t>
        </w:r>
        <w:proofErr w:type="gramEnd"/>
        <w:r w:rsidRPr="00136E8F">
          <w:t xml:space="preserve">24, 23) = 261.5, </w:t>
        </w:r>
        <w:r w:rsidRPr="00136E8F">
          <w:rPr>
            <w:i/>
            <w:iCs/>
          </w:rPr>
          <w:t>p</w:t>
        </w:r>
        <w:r w:rsidR="00783C54">
          <w:t xml:space="preserve"> = 0.9</w:t>
        </w:r>
        <w:r w:rsidRPr="00136E8F">
          <w:t>.</w:t>
        </w:r>
      </w:ins>
      <w:ins w:id="399" w:author="Judith Borghouts" w:date="2018-07-05T20:22:00Z">
        <w:r w:rsidR="00991930">
          <w:t xml:space="preserve"> The</w:t>
        </w:r>
      </w:ins>
      <w:ins w:id="400" w:author="Judith Borghouts" w:date="2018-07-05T20:30:00Z">
        <w:r w:rsidR="00E81ACD">
          <w:t>se</w:t>
        </w:r>
      </w:ins>
      <w:ins w:id="401" w:author="Judith Borghouts" w:date="2018-07-05T20:22:00Z">
        <w:r w:rsidR="00991930">
          <w:t xml:space="preserve"> mean </w:t>
        </w:r>
        <w:r w:rsidR="00EC28DE">
          <w:t xml:space="preserve">IKIs are </w:t>
        </w:r>
        <w:r w:rsidR="003A57CF">
          <w:t xml:space="preserve">considerably longer </w:t>
        </w:r>
      </w:ins>
      <w:ins w:id="402" w:author="Judith Borghouts" w:date="2018-05-13T16:53:00Z">
        <w:r w:rsidR="00EC28DE">
          <w:t xml:space="preserve">than typical typing speeds found in prior studies, which </w:t>
        </w:r>
      </w:ins>
      <w:ins w:id="403" w:author="Judith Borghouts" w:date="2018-07-05T20:28:00Z">
        <w:r w:rsidR="00AD0A29">
          <w:t>are normally between</w:t>
        </w:r>
      </w:ins>
      <w:ins w:id="404" w:author="Judith Borghouts" w:date="2018-05-13T16:53:00Z">
        <w:r w:rsidR="00EC28DE">
          <w:t xml:space="preserve"> </w:t>
        </w:r>
      </w:ins>
      <w:ins w:id="405" w:author="Judith Borghouts" w:date="2018-07-05T20:28:00Z">
        <w:r w:rsidR="00AD0A29">
          <w:t xml:space="preserve">322ms </w:t>
        </w:r>
        <w:r w:rsidR="00AD0A29">
          <w:fldChar w:fldCharType="begin" w:fldLock="1"/>
        </w:r>
      </w:ins>
      <w:r w:rsidR="00AD0A29">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 "properties" : { "noteIndex" : 0 }, "schema" : "https://github.com/citation-style-language/schema/raw/master/csl-citation.json" }</w:instrText>
      </w:r>
      <w:r w:rsidR="00AD0A29">
        <w:fldChar w:fldCharType="separate"/>
      </w:r>
      <w:r w:rsidR="00AD0A29" w:rsidRPr="00AD0A29">
        <w:rPr>
          <w:noProof/>
        </w:rPr>
        <w:t>(Gould et al., 2016)</w:t>
      </w:r>
      <w:ins w:id="406" w:author="Judith Borghouts" w:date="2018-07-05T20:28:00Z">
        <w:r w:rsidR="00AD0A29">
          <w:fldChar w:fldCharType="end"/>
        </w:r>
      </w:ins>
      <w:ins w:id="407" w:author="Judith Borghouts" w:date="2018-07-05T20:23:00Z">
        <w:r w:rsidR="007E3452">
          <w:t>. The</w:t>
        </w:r>
        <w:r w:rsidR="00341D9A">
          <w:t xml:space="preserve"> </w:t>
        </w:r>
      </w:ins>
      <w:ins w:id="408" w:author="Judith Borghouts" w:date="2018-07-05T20:29:00Z">
        <w:r w:rsidR="00AD0A29">
          <w:t xml:space="preserve">higher mean </w:t>
        </w:r>
        <w:r w:rsidR="00481581">
          <w:t>IKI</w:t>
        </w:r>
      </w:ins>
      <w:ins w:id="409" w:author="Judith Borghouts" w:date="2018-07-05T20:38:00Z">
        <w:r w:rsidR="00D91725">
          <w:t>s</w:t>
        </w:r>
      </w:ins>
      <w:ins w:id="410" w:author="Judith Borghouts" w:date="2018-07-05T20:29:00Z">
        <w:r w:rsidR="00481581">
          <w:t xml:space="preserve"> </w:t>
        </w:r>
      </w:ins>
      <w:ins w:id="411" w:author="Judith Borghouts" w:date="2018-07-05T20:23:00Z">
        <w:r w:rsidR="00341D9A">
          <w:t xml:space="preserve">can be explained by looking at the whole distribution of all IKIs, as shown in </w:t>
        </w:r>
      </w:ins>
      <w:ins w:id="412" w:author="Judith Borghouts" w:date="2018-05-13T16:54:00Z">
        <w:r w:rsidR="001D0DF8" w:rsidRPr="00835D90">
          <w:rPr>
            <w:color w:val="4472C4" w:themeColor="accent1"/>
          </w:rPr>
          <w:fldChar w:fldCharType="begin"/>
        </w:r>
        <w:r w:rsidR="001D0DF8" w:rsidRPr="00835D90">
          <w:rPr>
            <w:color w:val="4472C4" w:themeColor="accent1"/>
          </w:rPr>
          <w:instrText xml:space="preserve"> REF _Ref511318465 \h </w:instrText>
        </w:r>
      </w:ins>
      <w:r w:rsidR="001D0DF8" w:rsidRPr="00835D90">
        <w:rPr>
          <w:color w:val="4472C4" w:themeColor="accent1"/>
        </w:rPr>
      </w:r>
      <w:ins w:id="413" w:author="Judith Borghouts" w:date="2018-05-13T16:54:00Z">
        <w:r w:rsidR="001D0DF8" w:rsidRPr="00835D90">
          <w:rPr>
            <w:color w:val="4472C4" w:themeColor="accent1"/>
          </w:rPr>
          <w:fldChar w:fldCharType="separate"/>
        </w:r>
      </w:ins>
      <w:ins w:id="414" w:author="Judith Borghouts" w:date="2018-07-05T15:44:00Z">
        <w:r w:rsidR="00B164BA" w:rsidRPr="00835D90">
          <w:t xml:space="preserve">Figure </w:t>
        </w:r>
        <w:r w:rsidR="00B164BA">
          <w:rPr>
            <w:noProof/>
          </w:rPr>
          <w:t>3</w:t>
        </w:r>
      </w:ins>
      <w:del w:id="415" w:author="Judith Borghouts" w:date="2018-07-05T15:44:00Z">
        <w:r w:rsidR="001D0DF8" w:rsidRPr="00835D90" w:rsidDel="00B164BA">
          <w:delText xml:space="preserve">Figure </w:delText>
        </w:r>
        <w:r w:rsidR="001D0DF8" w:rsidRPr="00835D90" w:rsidDel="00B164BA">
          <w:rPr>
            <w:noProof/>
          </w:rPr>
          <w:delText>5</w:delText>
        </w:r>
      </w:del>
      <w:ins w:id="416" w:author="Judith Borghouts" w:date="2018-05-13T16:54:00Z">
        <w:r w:rsidR="001D0DF8" w:rsidRPr="00835D90">
          <w:rPr>
            <w:color w:val="4472C4" w:themeColor="accent1"/>
          </w:rPr>
          <w:fldChar w:fldCharType="end"/>
        </w:r>
        <w:r w:rsidR="00177EAA">
          <w:t>.</w:t>
        </w:r>
        <w:r w:rsidR="001D0DF8" w:rsidRPr="001D0DF8">
          <w:t xml:space="preserve"> </w:t>
        </w:r>
      </w:ins>
      <w:ins w:id="417" w:author="Judith Borghouts" w:date="2018-05-13T16:55:00Z">
        <w:r w:rsidR="009C6225">
          <w:t xml:space="preserve">As can be seen from these histograms, </w:t>
        </w:r>
      </w:ins>
      <w:ins w:id="418" w:author="Judith Borghouts" w:date="2018-07-05T20:15:00Z">
        <w:r w:rsidR="00EB59F2">
          <w:t xml:space="preserve">the distribution was </w:t>
        </w:r>
      </w:ins>
      <w:ins w:id="419" w:author="Judith Borghouts" w:date="2018-07-05T20:23:00Z">
        <w:r w:rsidR="00341D9A">
          <w:t>very</w:t>
        </w:r>
      </w:ins>
      <w:ins w:id="420" w:author="Judith Borghouts" w:date="2018-07-05T20:15:00Z">
        <w:r w:rsidR="00EB59F2">
          <w:t xml:space="preserve"> skewed</w:t>
        </w:r>
      </w:ins>
      <w:ins w:id="421" w:author="Judith Borghouts" w:date="2018-07-05T20:19:00Z">
        <w:r w:rsidR="00A37928">
          <w:t xml:space="preserve"> with a long tail which </w:t>
        </w:r>
      </w:ins>
      <w:ins w:id="422" w:author="Judith Borghouts" w:date="2018-07-05T20:24:00Z">
        <w:r w:rsidR="00FA1C47">
          <w:t>affected the mean IKIs</w:t>
        </w:r>
      </w:ins>
      <w:ins w:id="423" w:author="Judith Borghouts" w:date="2018-07-05T20:19:00Z">
        <w:r w:rsidR="00A37928">
          <w:t xml:space="preserve">. When </w:t>
        </w:r>
      </w:ins>
      <w:ins w:id="424" w:author="Judith Borghouts" w:date="2018-07-05T20:38:00Z">
        <w:r w:rsidR="00D91725">
          <w:t>considering</w:t>
        </w:r>
      </w:ins>
      <w:ins w:id="425" w:author="Judith Borghouts" w:date="2018-07-05T20:19:00Z">
        <w:r w:rsidR="00A37928">
          <w:t xml:space="preserve"> the </w:t>
        </w:r>
      </w:ins>
      <w:ins w:id="426" w:author="Judith Borghouts" w:date="2018-07-05T20:24:00Z">
        <w:r w:rsidR="00FA1C47">
          <w:t>median</w:t>
        </w:r>
      </w:ins>
      <w:ins w:id="427" w:author="Judith Borghouts" w:date="2018-07-05T20:38:00Z">
        <w:r w:rsidR="00D91725">
          <w:t xml:space="preserve"> rather than the mean</w:t>
        </w:r>
      </w:ins>
      <w:ins w:id="428" w:author="Judith Borghouts" w:date="2018-07-05T20:24:00Z">
        <w:r w:rsidR="00FA1C47">
          <w:t xml:space="preserve">, the median IKI was </w:t>
        </w:r>
      </w:ins>
      <w:ins w:id="429" w:author="Judith Borghouts" w:date="2018-07-05T20:25:00Z">
        <w:r w:rsidR="00FA1C47">
          <w:t xml:space="preserve">192 </w:t>
        </w:r>
        <w:proofErr w:type="spellStart"/>
        <w:r w:rsidR="00FA1C47">
          <w:t>ms</w:t>
        </w:r>
        <w:proofErr w:type="spellEnd"/>
        <w:r w:rsidR="00FA1C47">
          <w:t xml:space="preserve"> in the Control condition and 305 </w:t>
        </w:r>
        <w:proofErr w:type="spellStart"/>
        <w:r w:rsidR="00FA1C47">
          <w:t>ms</w:t>
        </w:r>
        <w:proofErr w:type="spellEnd"/>
        <w:r w:rsidR="00FA1C47">
          <w:t xml:space="preserve"> in the Notification condition</w:t>
        </w:r>
      </w:ins>
      <w:ins w:id="430" w:author="Judith Borghouts" w:date="2018-07-05T20:29:00Z">
        <w:r w:rsidR="00D02F96">
          <w:t xml:space="preserve">, which is more </w:t>
        </w:r>
        <w:proofErr w:type="gramStart"/>
        <w:r w:rsidR="00D02F96">
          <w:t>similar to</w:t>
        </w:r>
        <w:proofErr w:type="gramEnd"/>
        <w:r w:rsidR="00D02F96">
          <w:t xml:space="preserve"> </w:t>
        </w:r>
      </w:ins>
      <w:ins w:id="431" w:author="Judith Borghouts" w:date="2018-07-05T20:39:00Z">
        <w:r w:rsidR="006145DC">
          <w:t xml:space="preserve">a </w:t>
        </w:r>
      </w:ins>
      <w:ins w:id="432" w:author="Judith Borghouts" w:date="2018-07-05T20:29:00Z">
        <w:r w:rsidR="00D02F96">
          <w:t>typical typing speed</w:t>
        </w:r>
      </w:ins>
      <w:ins w:id="433" w:author="Judith Borghouts" w:date="2018-07-05T20:15:00Z">
        <w:r w:rsidR="00EB59F2">
          <w:t xml:space="preserve">. </w:t>
        </w:r>
      </w:ins>
      <w:del w:id="434" w:author="Judith Borghouts" w:date="2018-07-05T20:29:00Z">
        <w:r w:rsidR="00F94C4B" w:rsidDel="00D02F96">
          <w:rPr>
            <w:rStyle w:val="CommentReference"/>
          </w:rPr>
          <w:commentReference w:id="435"/>
        </w:r>
      </w:del>
      <w:ins w:id="436" w:author="Judith Borghouts" w:date="2018-07-05T20:39:00Z">
        <w:r w:rsidR="00B668FF">
          <w:t xml:space="preserve">Figure 3 shows that </w:t>
        </w:r>
        <w:proofErr w:type="gramStart"/>
        <w:r w:rsidR="00B668FF">
          <w:t>the</w:t>
        </w:r>
        <w:r w:rsidR="00F16308">
          <w:t xml:space="preserve"> majority of</w:t>
        </w:r>
        <w:proofErr w:type="gramEnd"/>
        <w:r w:rsidR="00F16308">
          <w:t xml:space="preserve"> IKIs were under one second. </w:t>
        </w:r>
      </w:ins>
      <w:ins w:id="437" w:author="Judith Borghouts" w:date="2018-05-14T09:48:00Z">
        <w:r w:rsidR="006831AC">
          <w:t xml:space="preserve">There </w:t>
        </w:r>
      </w:ins>
      <w:ins w:id="438" w:author="Judith Borghouts" w:date="2018-05-13T16:54:00Z">
        <w:r w:rsidR="001D0DF8" w:rsidRPr="001D0DF8">
          <w:t xml:space="preserve">were </w:t>
        </w:r>
      </w:ins>
      <w:ins w:id="439" w:author="Judith Borghouts" w:date="2018-05-14T09:48:00Z">
        <w:r w:rsidR="00F87CD7">
          <w:t xml:space="preserve">however </w:t>
        </w:r>
      </w:ins>
      <w:ins w:id="440" w:author="Judith Borghouts" w:date="2018-05-13T16:55:00Z">
        <w:r w:rsidR="002949BB">
          <w:t>some</w:t>
        </w:r>
      </w:ins>
      <w:ins w:id="441" w:author="Judith Borghouts" w:date="2018-05-13T16:54:00Z">
        <w:r w:rsidR="001D0DF8" w:rsidRPr="001D0DF8">
          <w:t xml:space="preserve"> instances when there were long delays between keypresses</w:t>
        </w:r>
      </w:ins>
      <w:ins w:id="442" w:author="Judith Borghouts" w:date="2018-05-13T17:01:00Z">
        <w:r w:rsidR="00CF7798">
          <w:t xml:space="preserve">: the longest measured IKI is </w:t>
        </w:r>
      </w:ins>
      <w:ins w:id="443" w:author="Judith Borghouts" w:date="2018-05-13T17:02:00Z">
        <w:r w:rsidR="00C57415">
          <w:t>four minutes</w:t>
        </w:r>
      </w:ins>
      <w:ins w:id="444" w:author="Judith Borghouts" w:date="2018-05-13T16:54:00Z">
        <w:r w:rsidR="001D0DF8" w:rsidRPr="001D0DF8">
          <w:t xml:space="preserve">. </w:t>
        </w:r>
      </w:ins>
      <w:ins w:id="445" w:author="Judith Borghouts" w:date="2018-05-13T16:55:00Z">
        <w:r w:rsidR="00206D0E">
          <w:t xml:space="preserve">In the histograms, IKIs longer than five seconds are grouped in one bar. </w:t>
        </w:r>
      </w:ins>
      <w:ins w:id="446" w:author="Judith Borghouts" w:date="2018-05-13T16:54:00Z">
        <w:r w:rsidR="001D0DF8" w:rsidRPr="001D0DF8">
          <w:t xml:space="preserve">To give a closer view of longer IKIs, </w:t>
        </w:r>
      </w:ins>
      <w:ins w:id="447" w:author="Judith Borghouts" w:date="2018-05-13T16:56:00Z">
        <w:r w:rsidR="002E3E04" w:rsidRPr="00835D90">
          <w:rPr>
            <w:color w:val="4472C4" w:themeColor="accent1"/>
          </w:rPr>
          <w:fldChar w:fldCharType="begin"/>
        </w:r>
        <w:r w:rsidR="002E3E04" w:rsidRPr="00835D90">
          <w:rPr>
            <w:color w:val="4472C4" w:themeColor="accent1"/>
          </w:rPr>
          <w:instrText xml:space="preserve"> REF _Ref511318642 \h </w:instrText>
        </w:r>
      </w:ins>
      <w:r w:rsidR="002E3E04" w:rsidRPr="00835D90">
        <w:rPr>
          <w:color w:val="4472C4" w:themeColor="accent1"/>
        </w:rPr>
      </w:r>
      <w:ins w:id="448" w:author="Judith Borghouts" w:date="2018-05-13T16:56:00Z">
        <w:r w:rsidR="002E3E04" w:rsidRPr="00835D90">
          <w:rPr>
            <w:color w:val="4472C4" w:themeColor="accent1"/>
          </w:rPr>
          <w:fldChar w:fldCharType="separate"/>
        </w:r>
      </w:ins>
      <w:ins w:id="449" w:author="Judith Borghouts" w:date="2018-07-05T15:44:00Z">
        <w:r w:rsidR="00B164BA" w:rsidRPr="00835D90">
          <w:t xml:space="preserve">Table </w:t>
        </w:r>
        <w:r w:rsidR="00B164BA">
          <w:rPr>
            <w:noProof/>
          </w:rPr>
          <w:t>3</w:t>
        </w:r>
      </w:ins>
      <w:del w:id="450" w:author="Judith Borghouts" w:date="2018-07-05T15:44:00Z">
        <w:r w:rsidR="002E3E04" w:rsidRPr="00835D90" w:rsidDel="00B164BA">
          <w:delText xml:space="preserve">Table </w:delText>
        </w:r>
        <w:r w:rsidR="002E3E04" w:rsidRPr="00835D90" w:rsidDel="00B164BA">
          <w:rPr>
            <w:noProof/>
          </w:rPr>
          <w:delText>3</w:delText>
        </w:r>
      </w:del>
      <w:ins w:id="451" w:author="Judith Borghouts" w:date="2018-05-13T16:56:00Z">
        <w:r w:rsidR="002E3E04" w:rsidRPr="00835D90">
          <w:rPr>
            <w:color w:val="4472C4" w:themeColor="accent1"/>
          </w:rPr>
          <w:fldChar w:fldCharType="end"/>
        </w:r>
        <w:r w:rsidR="002E3E04" w:rsidRPr="00835D90">
          <w:rPr>
            <w:color w:val="4472C4" w:themeColor="accent1"/>
          </w:rPr>
          <w:t xml:space="preserve"> </w:t>
        </w:r>
      </w:ins>
      <w:ins w:id="452" w:author="Judith Borghouts" w:date="2018-05-13T16:54:00Z">
        <w:r w:rsidR="001D0DF8" w:rsidRPr="001D0DF8">
          <w:t xml:space="preserve">shows the frequencies of long IKIs. These long IKIs were more than </w:t>
        </w:r>
      </w:ins>
      <w:ins w:id="453" w:author="Judith Borghouts" w:date="2018-05-14T09:49:00Z">
        <w:r w:rsidR="00EF5937">
          <w:t>two</w:t>
        </w:r>
      </w:ins>
      <w:ins w:id="454" w:author="Judith Borghouts" w:date="2018-05-13T16:54:00Z">
        <w:r w:rsidR="001D0DF8" w:rsidRPr="001D0DF8">
          <w:t xml:space="preserve"> deviations from the </w:t>
        </w:r>
        <w:proofErr w:type="gramStart"/>
        <w:r w:rsidR="001D0DF8" w:rsidRPr="001D0DF8">
          <w:t>mean, and</w:t>
        </w:r>
        <w:proofErr w:type="gramEnd"/>
        <w:r w:rsidR="001D0DF8" w:rsidRPr="001D0DF8">
          <w:t xml:space="preserve"> may have been additional task switches. However, we do not know for certain what people were doing during these instances, and what an appropriate IKI threshold would be to safely assume people had made a task switch. Therefore, we mainly focus our conclusions on</w:t>
        </w:r>
      </w:ins>
      <w:ins w:id="455" w:author="Judith Borghouts" w:date="2018-05-14T09:50:00Z">
        <w:r w:rsidR="00B94DF4">
          <w:t xml:space="preserve"> our analysis of</w:t>
        </w:r>
      </w:ins>
      <w:ins w:id="456" w:author="Judith Borghouts" w:date="2018-05-13T16:54:00Z">
        <w:r w:rsidR="001D0DF8" w:rsidRPr="001D0DF8">
          <w:t xml:space="preserve"> explicit window switches, and </w:t>
        </w:r>
      </w:ins>
      <w:ins w:id="457" w:author="Judith Borghouts" w:date="2018-05-14T09:50:00Z">
        <w:r w:rsidR="00244B24">
          <w:t xml:space="preserve">merely </w:t>
        </w:r>
      </w:ins>
      <w:ins w:id="458" w:author="Judith Borghouts" w:date="2018-05-13T16:54:00Z">
        <w:r w:rsidR="001D0DF8" w:rsidRPr="001D0DF8">
          <w:t>present the long IKIs to indicate that in addition to window switches, there may have been additional moments where people switched tasks. </w:t>
        </w:r>
      </w:ins>
      <w:del w:id="459" w:author="Judith Borghouts" w:date="2018-05-13T16:56:00Z">
        <w:r w:rsidR="007D3C2A" w:rsidRPr="00835D90" w:rsidDel="000658A1">
          <w:delText xml:space="preserve">The IKI data presented here </w:delText>
        </w:r>
        <w:r w:rsidR="0070703D" w:rsidRPr="00835D90" w:rsidDel="000658A1">
          <w:delText xml:space="preserve">includes all keystroke intervals, </w:delText>
        </w:r>
        <w:r w:rsidR="003F141E" w:rsidRPr="00835D90" w:rsidDel="000658A1">
          <w:delText xml:space="preserve">and </w:delText>
        </w:r>
        <w:r w:rsidR="007D3C2A" w:rsidRPr="00835D90" w:rsidDel="000658A1">
          <w:delText>does not make a distinction between moments when participants were inside or outside the task window.</w:delText>
        </w:r>
        <w:r w:rsidR="009E425A" w:rsidRPr="00835D90" w:rsidDel="000658A1">
          <w:delText xml:space="preserve"> </w:delText>
        </w:r>
      </w:del>
      <w:del w:id="460" w:author="Judith Borghouts" w:date="2018-05-13T16:54:00Z">
        <w:r w:rsidR="009E425A" w:rsidRPr="00835D90" w:rsidDel="001D0DF8">
          <w:rPr>
            <w:color w:val="4472C4" w:themeColor="accent1"/>
          </w:rPr>
          <w:fldChar w:fldCharType="begin"/>
        </w:r>
        <w:r w:rsidR="009E425A" w:rsidRPr="00835D90" w:rsidDel="001D0DF8">
          <w:rPr>
            <w:color w:val="4472C4" w:themeColor="accent1"/>
          </w:rPr>
          <w:delInstrText xml:space="preserve"> REF _Ref511318465 \h </w:delInstrText>
        </w:r>
        <w:r w:rsidR="009E425A" w:rsidRPr="00835D90" w:rsidDel="001D0DF8">
          <w:rPr>
            <w:color w:val="4472C4" w:themeColor="accent1"/>
          </w:rPr>
        </w:r>
        <w:r w:rsidR="009E425A" w:rsidRPr="00835D90" w:rsidDel="001D0DF8">
          <w:rPr>
            <w:color w:val="4472C4" w:themeColor="accent1"/>
          </w:rPr>
          <w:fldChar w:fldCharType="separate"/>
        </w:r>
        <w:r w:rsidR="009E425A" w:rsidRPr="00835D90" w:rsidDel="001D0DF8">
          <w:rPr>
            <w:color w:val="4472C4" w:themeColor="accent1"/>
          </w:rPr>
          <w:delText xml:space="preserve">Figure </w:delText>
        </w:r>
        <w:r w:rsidR="009E425A" w:rsidRPr="00835D90" w:rsidDel="001D0DF8">
          <w:rPr>
            <w:noProof/>
            <w:color w:val="4472C4" w:themeColor="accent1"/>
          </w:rPr>
          <w:delText>5</w:delText>
        </w:r>
        <w:r w:rsidR="009E425A" w:rsidRPr="00835D90" w:rsidDel="001D0DF8">
          <w:rPr>
            <w:color w:val="4472C4" w:themeColor="accent1"/>
          </w:rPr>
          <w:fldChar w:fldCharType="end"/>
        </w:r>
        <w:r w:rsidR="009E425A" w:rsidRPr="00835D90" w:rsidDel="001D0DF8">
          <w:rPr>
            <w:color w:val="4472C4" w:themeColor="accent1"/>
          </w:rPr>
          <w:delText xml:space="preserve"> </w:delText>
        </w:r>
        <w:r w:rsidR="009E425A" w:rsidRPr="00835D90" w:rsidDel="001D0DF8">
          <w:delText xml:space="preserve">shows </w:delText>
        </w:r>
      </w:del>
      <w:del w:id="461" w:author="Judith Borghouts" w:date="2018-05-13T16:56:00Z">
        <w:r w:rsidR="009E425A" w:rsidRPr="00835D90" w:rsidDel="000658A1">
          <w:delText xml:space="preserve">the distribution of the </w:delText>
        </w:r>
        <w:commentRangeStart w:id="462"/>
        <w:r w:rsidR="009E425A" w:rsidRPr="00835D90" w:rsidDel="000658A1">
          <w:delText>top 5% of longest IKIs</w:delText>
        </w:r>
        <w:commentRangeEnd w:id="462"/>
        <w:r w:rsidR="00141F4C" w:rsidRPr="00835D90" w:rsidDel="000658A1">
          <w:rPr>
            <w:rStyle w:val="CommentReference"/>
          </w:rPr>
          <w:commentReference w:id="462"/>
        </w:r>
        <w:r w:rsidR="009E425A" w:rsidRPr="00835D90" w:rsidDel="000658A1">
          <w:delText xml:space="preserve">. </w:delText>
        </w:r>
        <w:r w:rsidR="009E425A" w:rsidRPr="00835D90" w:rsidDel="002E3E04">
          <w:rPr>
            <w:color w:val="4472C4" w:themeColor="accent1"/>
          </w:rPr>
          <w:fldChar w:fldCharType="begin"/>
        </w:r>
        <w:r w:rsidR="009E425A" w:rsidRPr="00835D90" w:rsidDel="002E3E04">
          <w:rPr>
            <w:color w:val="4472C4" w:themeColor="accent1"/>
          </w:rPr>
          <w:delInstrText xml:space="preserve"> REF _Ref511318642 \h </w:delInstrText>
        </w:r>
        <w:r w:rsidR="009E425A" w:rsidRPr="00835D90" w:rsidDel="002E3E04">
          <w:rPr>
            <w:color w:val="4472C4" w:themeColor="accent1"/>
          </w:rPr>
        </w:r>
        <w:r w:rsidR="009E425A" w:rsidRPr="00835D90" w:rsidDel="002E3E04">
          <w:rPr>
            <w:color w:val="4472C4" w:themeColor="accent1"/>
          </w:rPr>
          <w:fldChar w:fldCharType="separate"/>
        </w:r>
        <w:r w:rsidR="009E425A" w:rsidRPr="00835D90" w:rsidDel="002E3E04">
          <w:rPr>
            <w:color w:val="4472C4" w:themeColor="accent1"/>
          </w:rPr>
          <w:delText xml:space="preserve">Table </w:delText>
        </w:r>
        <w:r w:rsidR="009E425A" w:rsidRPr="00835D90" w:rsidDel="002E3E04">
          <w:rPr>
            <w:noProof/>
            <w:color w:val="4472C4" w:themeColor="accent1"/>
          </w:rPr>
          <w:delText>3</w:delText>
        </w:r>
        <w:r w:rsidR="009E425A" w:rsidRPr="00835D90" w:rsidDel="002E3E04">
          <w:rPr>
            <w:color w:val="4472C4" w:themeColor="accent1"/>
          </w:rPr>
          <w:fldChar w:fldCharType="end"/>
        </w:r>
        <w:r w:rsidR="009E425A" w:rsidRPr="00835D90" w:rsidDel="002E3E04">
          <w:rPr>
            <w:color w:val="4472C4" w:themeColor="accent1"/>
          </w:rPr>
          <w:delText xml:space="preserve"> </w:delText>
        </w:r>
        <w:r w:rsidR="009E425A" w:rsidRPr="00835D90" w:rsidDel="000658A1">
          <w:delText xml:space="preserve">shows the count of extremely long IKIs per condition. When </w:delText>
        </w:r>
        <w:r w:rsidR="001611E1" w:rsidRPr="00835D90" w:rsidDel="000658A1">
          <w:delText xml:space="preserve">considering </w:delText>
        </w:r>
        <w:r w:rsidR="009E425A" w:rsidRPr="00835D90" w:rsidDel="000658A1">
          <w:delText xml:space="preserve">the higher counts of IKIs </w:delText>
        </w:r>
        <w:r w:rsidR="001611E1" w:rsidRPr="00835D90" w:rsidDel="000658A1">
          <w:delText xml:space="preserve">compared </w:delText>
        </w:r>
        <w:r w:rsidR="009E425A" w:rsidRPr="00835D90" w:rsidDel="000658A1">
          <w:delText>with the</w:delText>
        </w:r>
        <w:r w:rsidR="00FC44FB" w:rsidRPr="00835D90" w:rsidDel="000658A1">
          <w:delText xml:space="preserve"> counts </w:delText>
        </w:r>
        <w:r w:rsidR="009E425A" w:rsidRPr="00835D90" w:rsidDel="000658A1">
          <w:delText xml:space="preserve">of window switches in </w:delText>
        </w:r>
        <w:r w:rsidR="009E425A" w:rsidRPr="00835D90" w:rsidDel="000658A1">
          <w:rPr>
            <w:color w:val="4472C4" w:themeColor="accent1"/>
          </w:rPr>
          <w:fldChar w:fldCharType="begin"/>
        </w:r>
        <w:r w:rsidR="009E425A" w:rsidRPr="00835D90" w:rsidDel="000658A1">
          <w:rPr>
            <w:color w:val="4472C4" w:themeColor="accent1"/>
          </w:rPr>
          <w:delInstrText xml:space="preserve"> REF _Ref511318351 \h </w:delInstrText>
        </w:r>
        <w:r w:rsidR="009E425A" w:rsidRPr="00835D90" w:rsidDel="000658A1">
          <w:rPr>
            <w:color w:val="4472C4" w:themeColor="accent1"/>
          </w:rPr>
        </w:r>
        <w:r w:rsidR="009E425A" w:rsidRPr="00835D90" w:rsidDel="000658A1">
          <w:rPr>
            <w:color w:val="4472C4" w:themeColor="accent1"/>
          </w:rPr>
          <w:fldChar w:fldCharType="separate"/>
        </w:r>
        <w:r w:rsidR="009E425A" w:rsidRPr="00835D90" w:rsidDel="000658A1">
          <w:rPr>
            <w:color w:val="4472C4" w:themeColor="accent1"/>
          </w:rPr>
          <w:delText xml:space="preserve">Table </w:delText>
        </w:r>
        <w:r w:rsidR="009E425A" w:rsidRPr="00835D90" w:rsidDel="000658A1">
          <w:rPr>
            <w:noProof/>
            <w:color w:val="4472C4" w:themeColor="accent1"/>
          </w:rPr>
          <w:delText>2</w:delText>
        </w:r>
        <w:r w:rsidR="009E425A" w:rsidRPr="00835D90" w:rsidDel="000658A1">
          <w:rPr>
            <w:color w:val="4472C4" w:themeColor="accent1"/>
          </w:rPr>
          <w:fldChar w:fldCharType="end"/>
        </w:r>
        <w:r w:rsidR="009E425A" w:rsidRPr="00835D90" w:rsidDel="000658A1">
          <w:delText xml:space="preserve">, this table illustrates </w:delText>
        </w:r>
        <w:r w:rsidR="009C45FF" w:rsidRPr="00835D90" w:rsidDel="000658A1">
          <w:delText>that</w:delText>
        </w:r>
        <w:r w:rsidR="00EF09B0" w:rsidRPr="00835D90" w:rsidDel="000658A1">
          <w:delText xml:space="preserve"> long </w:delText>
        </w:r>
        <w:r w:rsidR="009C45FF" w:rsidRPr="00835D90" w:rsidDel="000658A1">
          <w:delText>IKIs</w:delText>
        </w:r>
        <w:r w:rsidR="00EF09B0" w:rsidRPr="00835D90" w:rsidDel="000658A1">
          <w:delText xml:space="preserve"> also </w:delText>
        </w:r>
        <w:r w:rsidR="009C45FF" w:rsidRPr="00835D90" w:rsidDel="000658A1">
          <w:delText>occurred</w:delText>
        </w:r>
        <w:r w:rsidR="00EF09B0" w:rsidRPr="00835D90" w:rsidDel="000658A1">
          <w:delText xml:space="preserve"> if the</w:delText>
        </w:r>
        <w:r w:rsidR="009C45FF" w:rsidRPr="00835D90" w:rsidDel="000658A1">
          <w:delText>re was no window switch, that is the</w:delText>
        </w:r>
        <w:r w:rsidR="00EF09B0" w:rsidRPr="00835D90" w:rsidDel="000658A1">
          <w:delText xml:space="preserve"> task window was in focus</w:delText>
        </w:r>
        <w:r w:rsidR="00FC44FB" w:rsidRPr="00835D90" w:rsidDel="000658A1">
          <w:delText xml:space="preserve">. </w:delText>
        </w:r>
        <w:commentRangeStart w:id="463"/>
        <w:r w:rsidR="00FC44FB" w:rsidRPr="00835D90" w:rsidDel="000658A1">
          <w:delText>For example, there were 51 instances across conditions when a window switch was longer than 22 seconds, but 160 instances when there was a pause of more than 23 seconds between two key presses.</w:delText>
        </w:r>
        <w:commentRangeEnd w:id="463"/>
        <w:r w:rsidR="00B514C9" w:rsidRPr="00835D90" w:rsidDel="000658A1">
          <w:rPr>
            <w:rStyle w:val="CommentReference"/>
          </w:rPr>
          <w:commentReference w:id="463"/>
        </w:r>
      </w:del>
    </w:p>
    <w:p w14:paraId="09ED9E16" w14:textId="7BD67427" w:rsidR="00E01E96" w:rsidRDefault="00E01E96" w:rsidP="00AD0A29">
      <w:pPr>
        <w:pStyle w:val="Paragraph"/>
        <w:rPr>
          <w:ins w:id="464" w:author="Judith Borghouts" w:date="2018-05-13T15:50:00Z"/>
        </w:rPr>
      </w:pPr>
    </w:p>
    <w:p w14:paraId="7F47BCAC" w14:textId="065F1D9F" w:rsidR="007D3FBA" w:rsidRDefault="0050763B">
      <w:pPr>
        <w:pStyle w:val="Paragraph"/>
        <w:jc w:val="center"/>
        <w:rPr>
          <w:ins w:id="465" w:author="Judith Borghouts" w:date="2018-05-13T15:52:00Z"/>
        </w:rPr>
        <w:pPrChange w:id="466" w:author="Judith Borghouts" w:date="2018-05-13T15:50:00Z">
          <w:pPr>
            <w:pStyle w:val="Paragraph"/>
          </w:pPr>
        </w:pPrChange>
      </w:pPr>
      <w:ins w:id="467" w:author="Judith Borghouts" w:date="2018-05-13T16:21:00Z">
        <w:r>
          <w:rPr>
            <w:noProof/>
            <w:lang w:eastAsia="en-GB"/>
          </w:rPr>
          <w:drawing>
            <wp:inline distT="0" distB="0" distL="0" distR="0" wp14:anchorId="0A000F45" wp14:editId="59952AEF">
              <wp:extent cx="2857329" cy="172453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ion-IKIs_Control.tiff"/>
                      <pic:cNvPicPr/>
                    </pic:nvPicPr>
                    <pic:blipFill>
                      <a:blip r:embed="rId15">
                        <a:extLst>
                          <a:ext uri="{28A0092B-C50C-407E-A947-70E740481C1C}">
                            <a14:useLocalDpi xmlns:a14="http://schemas.microsoft.com/office/drawing/2010/main" val="0"/>
                          </a:ext>
                        </a:extLst>
                      </a:blip>
                      <a:stretch>
                        <a:fillRect/>
                      </a:stretch>
                    </pic:blipFill>
                    <pic:spPr>
                      <a:xfrm>
                        <a:off x="0" y="0"/>
                        <a:ext cx="2874387" cy="1734830"/>
                      </a:xfrm>
                      <a:prstGeom prst="rect">
                        <a:avLst/>
                      </a:prstGeom>
                    </pic:spPr>
                  </pic:pic>
                </a:graphicData>
              </a:graphic>
            </wp:inline>
          </w:drawing>
        </w:r>
      </w:ins>
    </w:p>
    <w:p w14:paraId="116A4D2C" w14:textId="273B1611" w:rsidR="00B7057F" w:rsidRPr="00835D90" w:rsidRDefault="00BF131B">
      <w:pPr>
        <w:pStyle w:val="Paragraph"/>
        <w:jc w:val="center"/>
        <w:pPrChange w:id="468" w:author="Judith Borghouts" w:date="2018-05-13T15:50:00Z">
          <w:pPr>
            <w:pStyle w:val="Paragraph"/>
          </w:pPr>
        </w:pPrChange>
      </w:pPr>
      <w:ins w:id="469" w:author="Judith Borghouts" w:date="2018-05-13T16:17:00Z">
        <w:r>
          <w:rPr>
            <w:noProof/>
            <w:lang w:eastAsia="en-GB"/>
          </w:rPr>
          <w:drawing>
            <wp:inline distT="0" distB="0" distL="0" distR="0" wp14:anchorId="20CA3FE7" wp14:editId="50C6C9C9">
              <wp:extent cx="3058837" cy="1846154"/>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stribution-IKIs_Notif.tiff"/>
                      <pic:cNvPicPr/>
                    </pic:nvPicPr>
                    <pic:blipFill>
                      <a:blip r:embed="rId16">
                        <a:extLst>
                          <a:ext uri="{28A0092B-C50C-407E-A947-70E740481C1C}">
                            <a14:useLocalDpi xmlns:a14="http://schemas.microsoft.com/office/drawing/2010/main" val="0"/>
                          </a:ext>
                        </a:extLst>
                      </a:blip>
                      <a:stretch>
                        <a:fillRect/>
                      </a:stretch>
                    </pic:blipFill>
                    <pic:spPr>
                      <a:xfrm>
                        <a:off x="0" y="0"/>
                        <a:ext cx="3065044" cy="1849900"/>
                      </a:xfrm>
                      <a:prstGeom prst="rect">
                        <a:avLst/>
                      </a:prstGeom>
                    </pic:spPr>
                  </pic:pic>
                </a:graphicData>
              </a:graphic>
            </wp:inline>
          </w:drawing>
        </w:r>
      </w:ins>
    </w:p>
    <w:p w14:paraId="6B6AA6EE" w14:textId="4C98F5EF" w:rsidR="00473988" w:rsidRPr="00835D90" w:rsidRDefault="00E01E96" w:rsidP="00473988">
      <w:pPr>
        <w:pStyle w:val="Paragraph"/>
        <w:keepNext/>
        <w:jc w:val="center"/>
      </w:pPr>
      <w:del w:id="470" w:author="Judith Borghouts" w:date="2018-05-13T16:32:00Z">
        <w:r w:rsidRPr="00835D90" w:rsidDel="00FA64E3">
          <w:rPr>
            <w:noProof/>
            <w:lang w:eastAsia="en-GB"/>
          </w:rPr>
          <w:drawing>
            <wp:inline distT="0" distB="0" distL="0" distR="0" wp14:anchorId="17E505A5" wp14:editId="231FB2A2">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7">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del>
    </w:p>
    <w:p w14:paraId="1695A5C9" w14:textId="34CF02B9" w:rsidR="0058449A" w:rsidRDefault="00473988" w:rsidP="00FA64E3">
      <w:pPr>
        <w:pStyle w:val="Caption"/>
        <w:rPr>
          <w:ins w:id="471" w:author="Judith Borghouts" w:date="2018-05-13T16:32:00Z"/>
        </w:rPr>
      </w:pPr>
      <w:bookmarkStart w:id="472" w:name="_Ref511318465"/>
      <w:r w:rsidRPr="00835D90">
        <w:t xml:space="preserve">Figure </w:t>
      </w:r>
      <w:fldSimple w:instr=" SEQ Figure \* ARABIC ">
        <w:ins w:id="473" w:author="Judith Borghouts" w:date="2018-07-05T15:44:00Z">
          <w:r w:rsidR="00B164BA">
            <w:rPr>
              <w:noProof/>
            </w:rPr>
            <w:t>3</w:t>
          </w:r>
        </w:ins>
        <w:del w:id="474" w:author="Judith Borghouts" w:date="2018-07-05T15:44:00Z">
          <w:r w:rsidR="006246BE" w:rsidRPr="00835D90" w:rsidDel="00B164BA">
            <w:rPr>
              <w:noProof/>
            </w:rPr>
            <w:delText>5</w:delText>
          </w:r>
        </w:del>
      </w:fldSimple>
      <w:bookmarkEnd w:id="472"/>
      <w:r w:rsidRPr="00835D90">
        <w:t xml:space="preserve">. </w:t>
      </w:r>
      <w:ins w:id="475" w:author="Judith Borghouts" w:date="2018-05-13T16:32:00Z">
        <w:r w:rsidR="004C765B">
          <w:t>T</w:t>
        </w:r>
        <w:r w:rsidR="00FA64E3">
          <w:t xml:space="preserve">he distribution of </w:t>
        </w:r>
        <w:r w:rsidR="00C23C01">
          <w:t>inter-keypress intervals</w:t>
        </w:r>
        <w:r w:rsidR="00FA64E3">
          <w:t xml:space="preserve"> for the two conditions; switches longer than </w:t>
        </w:r>
      </w:ins>
      <w:ins w:id="476" w:author="Judith Borghouts" w:date="2018-05-14T09:50:00Z">
        <w:r w:rsidR="005E47DD">
          <w:t>five</w:t>
        </w:r>
      </w:ins>
      <w:ins w:id="477" w:author="Judith Borghouts" w:date="2018-05-13T16:32:00Z">
        <w:r w:rsidR="00FA64E3">
          <w:t xml:space="preserve"> seconds are grouped </w:t>
        </w:r>
      </w:ins>
      <w:ins w:id="478" w:author="Judith Borghouts" w:date="2018-05-14T09:50:00Z">
        <w:r w:rsidR="00F45D00">
          <w:t>in one bar at the right side of the histograms</w:t>
        </w:r>
      </w:ins>
      <w:ins w:id="479" w:author="Judith Borghouts" w:date="2018-05-13T16:32:00Z">
        <w:r w:rsidR="00FA64E3">
          <w:t>. The red line mark</w:t>
        </w:r>
      </w:ins>
      <w:ins w:id="480" w:author="Judith Borghouts" w:date="2018-05-14T09:50:00Z">
        <w:r w:rsidR="00CA2BF2">
          <w:t>s</w:t>
        </w:r>
      </w:ins>
      <w:ins w:id="481" w:author="Judith Borghouts" w:date="2018-05-13T16:32:00Z">
        <w:r w:rsidR="00FA64E3">
          <w:t xml:space="preserve"> the mean </w:t>
        </w:r>
      </w:ins>
      <w:ins w:id="482" w:author="Judith Borghouts" w:date="2018-05-14T09:50:00Z">
        <w:r w:rsidR="00CA2BF2">
          <w:t>IKI</w:t>
        </w:r>
      </w:ins>
      <w:ins w:id="483" w:author="Judith Borghouts" w:date="2018-05-13T16:32:00Z">
        <w:r w:rsidR="00FA64E3">
          <w:t>.</w:t>
        </w:r>
      </w:ins>
    </w:p>
    <w:p w14:paraId="6D32E4EA" w14:textId="0605C047" w:rsidR="00E01E96" w:rsidRPr="00835D90" w:rsidDel="00FA64E3" w:rsidRDefault="00473988" w:rsidP="006246BE">
      <w:pPr>
        <w:pStyle w:val="Caption"/>
        <w:rPr>
          <w:del w:id="484" w:author="Judith Borghouts" w:date="2018-05-13T16:32:00Z"/>
        </w:rPr>
      </w:pPr>
      <w:del w:id="485" w:author="Judith Borghouts" w:date="2018-05-13T16:32:00Z">
        <w:r w:rsidRPr="00835D90" w:rsidDel="00FA64E3">
          <w:lastRenderedPageBreak/>
          <w:delText xml:space="preserve">Distribution of the top </w:delText>
        </w:r>
        <w:r w:rsidR="001E4049" w:rsidRPr="00835D90" w:rsidDel="00FA64E3">
          <w:delText>5</w:delText>
        </w:r>
        <w:r w:rsidRPr="00835D90" w:rsidDel="00FA64E3">
          <w:delText xml:space="preserve">% longest IKIs (IKIs that were </w:delText>
        </w:r>
        <w:r w:rsidR="001E4049" w:rsidRPr="00835D90" w:rsidDel="00FA64E3">
          <w:delText>9.82</w:delText>
        </w:r>
        <w:r w:rsidRPr="00835D90" w:rsidDel="00FA64E3">
          <w:delText xml:space="preserve"> seconds</w:delText>
        </w:r>
        <w:r w:rsidR="00E80D69" w:rsidRPr="00835D90" w:rsidDel="00FA64E3">
          <w:delText xml:space="preserve"> or longer</w:delText>
        </w:r>
        <w:r w:rsidRPr="00835D90" w:rsidDel="00FA64E3">
          <w:delText>).</w:delText>
        </w:r>
      </w:del>
    </w:p>
    <w:p w14:paraId="1A6BB506" w14:textId="7863F9F5" w:rsidR="009E425A" w:rsidRPr="00835D90" w:rsidRDefault="009E425A" w:rsidP="00FA64E3">
      <w:pPr>
        <w:pStyle w:val="Caption"/>
      </w:pPr>
      <w:bookmarkStart w:id="486" w:name="_Ref511318642"/>
      <w:r w:rsidRPr="00835D90">
        <w:t xml:space="preserve">Table </w:t>
      </w:r>
      <w:fldSimple w:instr=" SEQ Table \* ARABIC ">
        <w:r w:rsidR="000A4571">
          <w:rPr>
            <w:noProof/>
          </w:rPr>
          <w:t>3</w:t>
        </w:r>
      </w:fldSimple>
      <w:bookmarkEnd w:id="486"/>
      <w:r w:rsidRPr="00835D90">
        <w:t xml:space="preserve">. Total number of IKIs </w:t>
      </w:r>
      <w:del w:id="487" w:author="Judith Borghouts" w:date="2018-05-13T16:52:00Z">
        <w:r w:rsidRPr="00835D90" w:rsidDel="003B0ECF">
          <w:delText>at different percentiles</w:delText>
        </w:r>
      </w:del>
      <w:ins w:id="488" w:author="Judith Borghouts" w:date="2018-05-13T16:52:00Z">
        <w:r w:rsidR="003B0ECF">
          <w:t>longer than 5 seconds</w:t>
        </w:r>
      </w:ins>
      <w:r w:rsidRPr="00835D90">
        <w:t xml:space="preserve"> for each condition.</w:t>
      </w:r>
    </w:p>
    <w:tbl>
      <w:tblPr>
        <w:tblStyle w:val="TableGrid"/>
        <w:tblW w:w="0" w:type="auto"/>
        <w:jc w:val="center"/>
        <w:tblLook w:val="04A0" w:firstRow="1" w:lastRow="0" w:firstColumn="1" w:lastColumn="0" w:noHBand="0" w:noVBand="1"/>
      </w:tblPr>
      <w:tblGrid>
        <w:gridCol w:w="1265"/>
        <w:gridCol w:w="851"/>
        <w:gridCol w:w="1172"/>
      </w:tblGrid>
      <w:tr w:rsidR="00594E56" w:rsidRPr="00835D90" w14:paraId="7E6448EF" w14:textId="77777777" w:rsidTr="009E425A">
        <w:trPr>
          <w:jc w:val="center"/>
        </w:trPr>
        <w:tc>
          <w:tcPr>
            <w:tcW w:w="1265" w:type="dxa"/>
            <w:tcBorders>
              <w:left w:val="nil"/>
              <w:bottom w:val="single" w:sz="4" w:space="0" w:color="auto"/>
              <w:right w:val="nil"/>
            </w:tcBorders>
          </w:tcPr>
          <w:p w14:paraId="442D989A" w14:textId="77777777" w:rsidR="00594E56" w:rsidRPr="00835D90" w:rsidRDefault="00594E56" w:rsidP="002A7EB0">
            <w:pPr>
              <w:spacing w:before="40" w:after="40"/>
              <w:ind w:firstLine="0"/>
              <w:jc w:val="center"/>
            </w:pPr>
            <w:r w:rsidRPr="00835D90">
              <w:t>Duration (s)</w:t>
            </w:r>
          </w:p>
        </w:tc>
        <w:tc>
          <w:tcPr>
            <w:tcW w:w="851" w:type="dxa"/>
            <w:tcBorders>
              <w:left w:val="nil"/>
              <w:bottom w:val="single" w:sz="4" w:space="0" w:color="auto"/>
              <w:right w:val="nil"/>
            </w:tcBorders>
          </w:tcPr>
          <w:p w14:paraId="24441D65" w14:textId="77777777" w:rsidR="00594E56" w:rsidRPr="00835D90" w:rsidRDefault="00594E56" w:rsidP="002A7EB0">
            <w:pPr>
              <w:spacing w:before="40" w:after="40"/>
              <w:ind w:firstLine="0"/>
              <w:jc w:val="center"/>
            </w:pPr>
            <w:r w:rsidRPr="00835D90">
              <w:t>Control</w:t>
            </w:r>
          </w:p>
        </w:tc>
        <w:tc>
          <w:tcPr>
            <w:tcW w:w="1172" w:type="dxa"/>
            <w:tcBorders>
              <w:left w:val="nil"/>
              <w:bottom w:val="single" w:sz="4" w:space="0" w:color="auto"/>
              <w:right w:val="nil"/>
            </w:tcBorders>
          </w:tcPr>
          <w:p w14:paraId="6428702D" w14:textId="77777777" w:rsidR="00594E56" w:rsidRPr="00835D90" w:rsidRDefault="00594E56" w:rsidP="002A7EB0">
            <w:pPr>
              <w:spacing w:before="40" w:after="40"/>
              <w:ind w:firstLine="0"/>
              <w:jc w:val="center"/>
            </w:pPr>
            <w:r w:rsidRPr="00835D90">
              <w:t>Notification</w:t>
            </w:r>
          </w:p>
        </w:tc>
      </w:tr>
      <w:tr w:rsidR="00594E56" w:rsidRPr="00835D90" w14:paraId="19D4A682" w14:textId="77777777" w:rsidTr="009E425A">
        <w:trPr>
          <w:jc w:val="center"/>
        </w:trPr>
        <w:tc>
          <w:tcPr>
            <w:tcW w:w="1265" w:type="dxa"/>
            <w:tcBorders>
              <w:left w:val="nil"/>
              <w:bottom w:val="nil"/>
              <w:right w:val="nil"/>
            </w:tcBorders>
          </w:tcPr>
          <w:p w14:paraId="366CCD78" w14:textId="01CBE1C2" w:rsidR="00594E56" w:rsidRPr="00835D90" w:rsidRDefault="00594E56" w:rsidP="002A7EB0">
            <w:pPr>
              <w:spacing w:before="40" w:after="40"/>
              <w:ind w:firstLine="0"/>
              <w:jc w:val="center"/>
            </w:pPr>
            <w:ins w:id="489" w:author="Judith Borghouts" w:date="2018-05-13T16:51:00Z">
              <w:r>
                <w:t>5-10</w:t>
              </w:r>
            </w:ins>
            <w:del w:id="490" w:author="Judith Borghouts" w:date="2018-05-13T16:51:00Z">
              <w:r w:rsidRPr="00835D90" w:rsidDel="00D4575E">
                <w:rPr>
                  <w:u w:val="single"/>
                </w:rPr>
                <w:delText>&gt;</w:delText>
              </w:r>
              <w:r w:rsidRPr="00835D90" w:rsidDel="00D4575E">
                <w:delText>9.82</w:delText>
              </w:r>
            </w:del>
          </w:p>
        </w:tc>
        <w:tc>
          <w:tcPr>
            <w:tcW w:w="851" w:type="dxa"/>
            <w:tcBorders>
              <w:left w:val="nil"/>
              <w:bottom w:val="nil"/>
              <w:right w:val="nil"/>
            </w:tcBorders>
          </w:tcPr>
          <w:p w14:paraId="07134692" w14:textId="52CBF264" w:rsidR="00594E56" w:rsidRPr="00835D90" w:rsidRDefault="00594E56" w:rsidP="002A7EB0">
            <w:pPr>
              <w:spacing w:before="40" w:after="40"/>
              <w:ind w:firstLine="0"/>
              <w:jc w:val="center"/>
            </w:pPr>
            <w:del w:id="491" w:author="Judith Borghouts" w:date="2018-05-13T16:51:00Z">
              <w:r w:rsidRPr="00835D90" w:rsidDel="00D4575E">
                <w:delText>572</w:delText>
              </w:r>
            </w:del>
            <w:ins w:id="492" w:author="Judith Borghouts" w:date="2018-05-13T16:51:00Z">
              <w:r>
                <w:t>399</w:t>
              </w:r>
            </w:ins>
          </w:p>
        </w:tc>
        <w:tc>
          <w:tcPr>
            <w:tcW w:w="1172" w:type="dxa"/>
            <w:tcBorders>
              <w:left w:val="nil"/>
              <w:bottom w:val="nil"/>
              <w:right w:val="nil"/>
            </w:tcBorders>
          </w:tcPr>
          <w:p w14:paraId="0986F794" w14:textId="3E9AFC81" w:rsidR="00594E56" w:rsidRPr="00835D90" w:rsidRDefault="00594E56" w:rsidP="002A7EB0">
            <w:pPr>
              <w:spacing w:before="40" w:after="40"/>
              <w:ind w:firstLine="0"/>
              <w:jc w:val="center"/>
            </w:pPr>
            <w:del w:id="493" w:author="Judith Borghouts" w:date="2018-05-13T16:51:00Z">
              <w:r w:rsidRPr="00835D90" w:rsidDel="00D4575E">
                <w:delText>226</w:delText>
              </w:r>
            </w:del>
            <w:ins w:id="494" w:author="Judith Borghouts" w:date="2018-05-13T16:51:00Z">
              <w:r>
                <w:t>141</w:t>
              </w:r>
            </w:ins>
          </w:p>
        </w:tc>
      </w:tr>
      <w:tr w:rsidR="00594E56" w:rsidRPr="00835D90" w14:paraId="18CBF097" w14:textId="77777777" w:rsidTr="009E425A">
        <w:trPr>
          <w:jc w:val="center"/>
        </w:trPr>
        <w:tc>
          <w:tcPr>
            <w:tcW w:w="1265" w:type="dxa"/>
            <w:tcBorders>
              <w:top w:val="nil"/>
              <w:left w:val="nil"/>
              <w:bottom w:val="nil"/>
              <w:right w:val="nil"/>
            </w:tcBorders>
          </w:tcPr>
          <w:p w14:paraId="610DAA93" w14:textId="4C8B5349" w:rsidR="00594E56" w:rsidRPr="00C43A90" w:rsidRDefault="00594E56" w:rsidP="002A7EB0">
            <w:pPr>
              <w:spacing w:before="40" w:after="40"/>
              <w:ind w:firstLine="0"/>
              <w:jc w:val="center"/>
            </w:pPr>
            <w:del w:id="495" w:author="Judith Borghouts" w:date="2018-05-13T16:51:00Z">
              <w:r w:rsidRPr="00C43A90" w:rsidDel="00D4575E">
                <w:rPr>
                  <w:rPrChange w:id="496" w:author="Judith Borghouts" w:date="2018-05-13T16:52:00Z">
                    <w:rPr>
                      <w:u w:val="single"/>
                    </w:rPr>
                  </w:rPrChange>
                </w:rPr>
                <w:delText>&gt;11.14</w:delText>
              </w:r>
            </w:del>
            <w:ins w:id="497" w:author="Judith Borghouts" w:date="2018-05-13T16:51:00Z">
              <w:r w:rsidRPr="00C43A90">
                <w:rPr>
                  <w:rPrChange w:id="498" w:author="Judith Borghouts" w:date="2018-05-13T16:52:00Z">
                    <w:rPr>
                      <w:u w:val="single"/>
                    </w:rPr>
                  </w:rPrChange>
                </w:rPr>
                <w:t>10-15</w:t>
              </w:r>
            </w:ins>
          </w:p>
        </w:tc>
        <w:tc>
          <w:tcPr>
            <w:tcW w:w="851" w:type="dxa"/>
            <w:tcBorders>
              <w:top w:val="nil"/>
              <w:left w:val="nil"/>
              <w:bottom w:val="nil"/>
              <w:right w:val="nil"/>
            </w:tcBorders>
          </w:tcPr>
          <w:p w14:paraId="6455A497" w14:textId="3B70B1AB" w:rsidR="00594E56" w:rsidRPr="00835D90" w:rsidRDefault="00594E56" w:rsidP="002A7EB0">
            <w:pPr>
              <w:spacing w:before="40" w:after="40"/>
              <w:ind w:firstLine="0"/>
              <w:jc w:val="center"/>
            </w:pPr>
            <w:del w:id="499" w:author="Judith Borghouts" w:date="2018-05-13T16:51:00Z">
              <w:r w:rsidRPr="00835D90" w:rsidDel="00D4575E">
                <w:delText>453</w:delText>
              </w:r>
            </w:del>
            <w:ins w:id="500" w:author="Judith Borghouts" w:date="2018-05-13T16:51:00Z">
              <w:r>
                <w:t>96</w:t>
              </w:r>
            </w:ins>
          </w:p>
        </w:tc>
        <w:tc>
          <w:tcPr>
            <w:tcW w:w="1172" w:type="dxa"/>
            <w:tcBorders>
              <w:top w:val="nil"/>
              <w:left w:val="nil"/>
              <w:bottom w:val="nil"/>
              <w:right w:val="nil"/>
            </w:tcBorders>
          </w:tcPr>
          <w:p w14:paraId="449810DE" w14:textId="5D92E062" w:rsidR="00594E56" w:rsidRPr="00835D90" w:rsidRDefault="00594E56" w:rsidP="002A7EB0">
            <w:pPr>
              <w:spacing w:before="40" w:after="40"/>
              <w:ind w:firstLine="0"/>
              <w:jc w:val="center"/>
            </w:pPr>
            <w:del w:id="501" w:author="Judith Borghouts" w:date="2018-05-13T16:51:00Z">
              <w:r w:rsidRPr="00835D90" w:rsidDel="00D4575E">
                <w:delText>185</w:delText>
              </w:r>
            </w:del>
            <w:ins w:id="502" w:author="Judith Borghouts" w:date="2018-05-13T16:51:00Z">
              <w:r>
                <w:t>36</w:t>
              </w:r>
            </w:ins>
          </w:p>
        </w:tc>
      </w:tr>
      <w:tr w:rsidR="00594E56" w:rsidRPr="00835D90" w14:paraId="5670DC2E" w14:textId="77777777" w:rsidTr="009E425A">
        <w:trPr>
          <w:jc w:val="center"/>
        </w:trPr>
        <w:tc>
          <w:tcPr>
            <w:tcW w:w="1265" w:type="dxa"/>
            <w:tcBorders>
              <w:top w:val="nil"/>
              <w:left w:val="nil"/>
              <w:bottom w:val="nil"/>
              <w:right w:val="nil"/>
            </w:tcBorders>
          </w:tcPr>
          <w:p w14:paraId="4CFBAAF5" w14:textId="0A99B40C" w:rsidR="00594E56" w:rsidRPr="00C43A90" w:rsidRDefault="00594E56" w:rsidP="002A7EB0">
            <w:pPr>
              <w:spacing w:before="40" w:after="40"/>
              <w:ind w:firstLine="0"/>
              <w:jc w:val="center"/>
            </w:pPr>
            <w:del w:id="503" w:author="Judith Borghouts" w:date="2018-05-13T16:51:00Z">
              <w:r w:rsidRPr="00C43A90" w:rsidDel="00D4575E">
                <w:rPr>
                  <w:rPrChange w:id="504" w:author="Judith Borghouts" w:date="2018-05-13T16:52:00Z">
                    <w:rPr>
                      <w:u w:val="single"/>
                    </w:rPr>
                  </w:rPrChange>
                </w:rPr>
                <w:delText>&gt;12.94</w:delText>
              </w:r>
            </w:del>
            <w:ins w:id="505" w:author="Judith Borghouts" w:date="2018-05-13T16:51:00Z">
              <w:r w:rsidRPr="00C43A90">
                <w:rPr>
                  <w:rPrChange w:id="506" w:author="Judith Borghouts" w:date="2018-05-13T16:52:00Z">
                    <w:rPr>
                      <w:u w:val="single"/>
                    </w:rPr>
                  </w:rPrChange>
                </w:rPr>
                <w:t>15-20</w:t>
              </w:r>
            </w:ins>
          </w:p>
        </w:tc>
        <w:tc>
          <w:tcPr>
            <w:tcW w:w="851" w:type="dxa"/>
            <w:tcBorders>
              <w:top w:val="nil"/>
              <w:left w:val="nil"/>
              <w:bottom w:val="nil"/>
              <w:right w:val="nil"/>
            </w:tcBorders>
          </w:tcPr>
          <w:p w14:paraId="6DDA51B7" w14:textId="6D834475" w:rsidR="00594E56" w:rsidRPr="00835D90" w:rsidRDefault="00594E56" w:rsidP="002A7EB0">
            <w:pPr>
              <w:spacing w:before="40" w:after="40"/>
              <w:ind w:firstLine="0"/>
              <w:jc w:val="center"/>
            </w:pPr>
            <w:del w:id="507" w:author="Judith Borghouts" w:date="2018-05-13T16:51:00Z">
              <w:r w:rsidRPr="00835D90" w:rsidDel="00D4575E">
                <w:delText>335</w:delText>
              </w:r>
            </w:del>
            <w:ins w:id="508" w:author="Judith Borghouts" w:date="2018-05-13T16:51:00Z">
              <w:r>
                <w:t>33</w:t>
              </w:r>
            </w:ins>
          </w:p>
        </w:tc>
        <w:tc>
          <w:tcPr>
            <w:tcW w:w="1172" w:type="dxa"/>
            <w:tcBorders>
              <w:top w:val="nil"/>
              <w:left w:val="nil"/>
              <w:bottom w:val="nil"/>
              <w:right w:val="nil"/>
            </w:tcBorders>
          </w:tcPr>
          <w:p w14:paraId="6B7DDC14" w14:textId="4A6C35AF" w:rsidR="00594E56" w:rsidRPr="00835D90" w:rsidRDefault="00594E56" w:rsidP="002A7EB0">
            <w:pPr>
              <w:spacing w:before="40" w:after="40"/>
              <w:ind w:firstLine="0"/>
              <w:jc w:val="center"/>
            </w:pPr>
            <w:del w:id="509" w:author="Judith Borghouts" w:date="2018-05-13T16:51:00Z">
              <w:r w:rsidRPr="00835D90" w:rsidDel="00D4575E">
                <w:delText>144</w:delText>
              </w:r>
            </w:del>
            <w:ins w:id="510" w:author="Judith Borghouts" w:date="2018-05-13T16:51:00Z">
              <w:r>
                <w:t>15</w:t>
              </w:r>
            </w:ins>
          </w:p>
        </w:tc>
      </w:tr>
      <w:tr w:rsidR="00594E56" w:rsidRPr="00835D90" w14:paraId="2985998E" w14:textId="77777777" w:rsidTr="009E425A">
        <w:trPr>
          <w:jc w:val="center"/>
        </w:trPr>
        <w:tc>
          <w:tcPr>
            <w:tcW w:w="1265" w:type="dxa"/>
            <w:tcBorders>
              <w:top w:val="nil"/>
              <w:left w:val="nil"/>
              <w:bottom w:val="nil"/>
              <w:right w:val="nil"/>
            </w:tcBorders>
          </w:tcPr>
          <w:p w14:paraId="38C38445" w14:textId="4E6061D9" w:rsidR="00594E56" w:rsidRPr="00C43A90" w:rsidRDefault="00594E56" w:rsidP="002A7EB0">
            <w:pPr>
              <w:spacing w:before="40" w:after="40"/>
              <w:ind w:firstLine="0"/>
              <w:jc w:val="center"/>
            </w:pPr>
            <w:del w:id="511" w:author="Judith Borghouts" w:date="2018-05-13T16:51:00Z">
              <w:r w:rsidRPr="00C43A90" w:rsidDel="00D4575E">
                <w:rPr>
                  <w:rPrChange w:id="512" w:author="Judith Borghouts" w:date="2018-05-13T16:52:00Z">
                    <w:rPr>
                      <w:u w:val="single"/>
                    </w:rPr>
                  </w:rPrChange>
                </w:rPr>
                <w:delText>&gt;16.41</w:delText>
              </w:r>
            </w:del>
            <w:ins w:id="513" w:author="Judith Borghouts" w:date="2018-05-13T16:51:00Z">
              <w:r w:rsidRPr="00C43A90">
                <w:rPr>
                  <w:rPrChange w:id="514" w:author="Judith Borghouts" w:date="2018-05-13T16:52:00Z">
                    <w:rPr>
                      <w:u w:val="single"/>
                    </w:rPr>
                  </w:rPrChange>
                </w:rPr>
                <w:t>20-25</w:t>
              </w:r>
            </w:ins>
          </w:p>
        </w:tc>
        <w:tc>
          <w:tcPr>
            <w:tcW w:w="851" w:type="dxa"/>
            <w:tcBorders>
              <w:top w:val="nil"/>
              <w:left w:val="nil"/>
              <w:bottom w:val="nil"/>
              <w:right w:val="nil"/>
            </w:tcBorders>
          </w:tcPr>
          <w:p w14:paraId="3FB61578" w14:textId="7CDF5F50" w:rsidR="00594E56" w:rsidRPr="00835D90" w:rsidRDefault="00594E56" w:rsidP="002A7EB0">
            <w:pPr>
              <w:spacing w:before="40" w:after="40"/>
              <w:ind w:firstLine="0"/>
              <w:jc w:val="center"/>
            </w:pPr>
            <w:del w:id="515" w:author="Judith Borghouts" w:date="2018-05-13T16:51:00Z">
              <w:r w:rsidRPr="00835D90" w:rsidDel="00D4575E">
                <w:delText>214</w:delText>
              </w:r>
            </w:del>
            <w:ins w:id="516" w:author="Judith Borghouts" w:date="2018-05-13T16:51:00Z">
              <w:r>
                <w:t>18</w:t>
              </w:r>
            </w:ins>
          </w:p>
        </w:tc>
        <w:tc>
          <w:tcPr>
            <w:tcW w:w="1172" w:type="dxa"/>
            <w:tcBorders>
              <w:top w:val="nil"/>
              <w:left w:val="nil"/>
              <w:bottom w:val="nil"/>
              <w:right w:val="nil"/>
            </w:tcBorders>
          </w:tcPr>
          <w:p w14:paraId="47628498" w14:textId="11EAB624" w:rsidR="00594E56" w:rsidRPr="00835D90" w:rsidRDefault="00594E56" w:rsidP="002A7EB0">
            <w:pPr>
              <w:spacing w:before="40" w:after="40"/>
              <w:ind w:firstLine="0"/>
              <w:jc w:val="center"/>
            </w:pPr>
            <w:del w:id="517" w:author="Judith Borghouts" w:date="2018-05-13T16:51:00Z">
              <w:r w:rsidRPr="00835D90" w:rsidDel="00D4575E">
                <w:delText>105</w:delText>
              </w:r>
            </w:del>
            <w:ins w:id="518" w:author="Judith Borghouts" w:date="2018-05-13T16:51:00Z">
              <w:r>
                <w:t>11</w:t>
              </w:r>
            </w:ins>
          </w:p>
        </w:tc>
      </w:tr>
      <w:tr w:rsidR="00594E56" w:rsidRPr="00835D90" w14:paraId="7EA7A646" w14:textId="77777777" w:rsidTr="009E425A">
        <w:trPr>
          <w:jc w:val="center"/>
        </w:trPr>
        <w:tc>
          <w:tcPr>
            <w:tcW w:w="1265" w:type="dxa"/>
            <w:tcBorders>
              <w:top w:val="nil"/>
              <w:left w:val="nil"/>
              <w:right w:val="nil"/>
            </w:tcBorders>
          </w:tcPr>
          <w:p w14:paraId="68747A17" w14:textId="0A63812D" w:rsidR="00594E56" w:rsidRPr="00C43A90" w:rsidRDefault="00594E56" w:rsidP="002A7EB0">
            <w:pPr>
              <w:spacing w:before="40" w:after="40"/>
              <w:ind w:firstLine="0"/>
              <w:jc w:val="center"/>
            </w:pPr>
            <w:del w:id="519" w:author="Judith Borghouts" w:date="2018-05-13T16:51:00Z">
              <w:r w:rsidRPr="00C43A90" w:rsidDel="00D4575E">
                <w:rPr>
                  <w:rPrChange w:id="520" w:author="Judith Borghouts" w:date="2018-05-13T16:52:00Z">
                    <w:rPr>
                      <w:u w:val="single"/>
                    </w:rPr>
                  </w:rPrChange>
                </w:rPr>
                <w:delText>&gt;23.02</w:delText>
              </w:r>
            </w:del>
            <w:ins w:id="521" w:author="Judith Borghouts" w:date="2018-05-13T16:51:00Z">
              <w:r w:rsidRPr="00C43A90">
                <w:rPr>
                  <w:rPrChange w:id="522" w:author="Judith Borghouts" w:date="2018-05-13T16:52:00Z">
                    <w:rPr>
                      <w:u w:val="single"/>
                    </w:rPr>
                  </w:rPrChange>
                </w:rPr>
                <w:t>&gt;</w:t>
              </w:r>
            </w:ins>
            <w:ins w:id="523" w:author="Judith Borghouts" w:date="2018-05-13T16:52:00Z">
              <w:r w:rsidRPr="00C43A90">
                <w:rPr>
                  <w:rPrChange w:id="524" w:author="Judith Borghouts" w:date="2018-05-13T16:52:00Z">
                    <w:rPr>
                      <w:u w:val="single"/>
                    </w:rPr>
                  </w:rPrChange>
                </w:rPr>
                <w:t>25</w:t>
              </w:r>
            </w:ins>
            <w:ins w:id="525" w:author="Judith Borghouts" w:date="2018-05-13T16:51:00Z">
              <w:r w:rsidRPr="00C43A90">
                <w:rPr>
                  <w:rPrChange w:id="526" w:author="Judith Borghouts" w:date="2018-05-13T16:52:00Z">
                    <w:rPr>
                      <w:u w:val="single"/>
                    </w:rPr>
                  </w:rPrChange>
                </w:rPr>
                <w:t xml:space="preserve"> </w:t>
              </w:r>
            </w:ins>
          </w:p>
        </w:tc>
        <w:tc>
          <w:tcPr>
            <w:tcW w:w="851" w:type="dxa"/>
            <w:tcBorders>
              <w:top w:val="nil"/>
              <w:left w:val="nil"/>
              <w:right w:val="nil"/>
            </w:tcBorders>
          </w:tcPr>
          <w:p w14:paraId="577CA90F" w14:textId="3D6BD835" w:rsidR="00594E56" w:rsidRPr="00835D90" w:rsidRDefault="00594E56" w:rsidP="002A7EB0">
            <w:pPr>
              <w:spacing w:before="40" w:after="40"/>
              <w:ind w:firstLine="0"/>
              <w:jc w:val="center"/>
            </w:pPr>
            <w:del w:id="527" w:author="Judith Borghouts" w:date="2018-05-13T16:52:00Z">
              <w:r w:rsidRPr="00835D90" w:rsidDel="006635FD">
                <w:delText>103</w:delText>
              </w:r>
            </w:del>
            <w:ins w:id="528" w:author="Judith Borghouts" w:date="2018-05-13T16:52:00Z">
              <w:r>
                <w:t>25</w:t>
              </w:r>
            </w:ins>
          </w:p>
        </w:tc>
        <w:tc>
          <w:tcPr>
            <w:tcW w:w="1172" w:type="dxa"/>
            <w:tcBorders>
              <w:top w:val="nil"/>
              <w:left w:val="nil"/>
              <w:right w:val="nil"/>
            </w:tcBorders>
          </w:tcPr>
          <w:p w14:paraId="646E8315" w14:textId="6588AE74" w:rsidR="00594E56" w:rsidRPr="00835D90" w:rsidRDefault="00594E56" w:rsidP="002A7EB0">
            <w:pPr>
              <w:keepNext/>
              <w:spacing w:before="40" w:after="40"/>
              <w:ind w:firstLine="0"/>
              <w:jc w:val="center"/>
            </w:pPr>
            <w:del w:id="529" w:author="Judith Borghouts" w:date="2018-05-13T16:52:00Z">
              <w:r w:rsidRPr="00835D90" w:rsidDel="006635FD">
                <w:delText>57</w:delText>
              </w:r>
            </w:del>
            <w:ins w:id="530" w:author="Judith Borghouts" w:date="2018-05-13T16:52:00Z">
              <w:r>
                <w:t>28</w:t>
              </w:r>
            </w:ins>
          </w:p>
        </w:tc>
      </w:tr>
    </w:tbl>
    <w:p w14:paraId="19D24C4B" w14:textId="77777777" w:rsidR="000B5946" w:rsidRDefault="000B5946" w:rsidP="001F585A">
      <w:pPr>
        <w:pStyle w:val="Heading2"/>
        <w:rPr>
          <w:ins w:id="531" w:author="Judith Borghouts" w:date="2018-05-13T20:55:00Z"/>
          <w:lang w:val="en-GB"/>
        </w:rPr>
      </w:pPr>
    </w:p>
    <w:p w14:paraId="7CFC6542" w14:textId="7A5967D2" w:rsidR="000B5946" w:rsidRPr="00835D90" w:rsidRDefault="000B5946" w:rsidP="000B5946">
      <w:pPr>
        <w:pStyle w:val="Heading3"/>
        <w:rPr>
          <w:ins w:id="532" w:author="Judith Borghouts" w:date="2018-05-13T20:55:00Z"/>
          <w:lang w:val="en-GB"/>
        </w:rPr>
      </w:pPr>
      <w:ins w:id="533" w:author="Judith Borghouts" w:date="2018-05-13T20:55:00Z">
        <w:r>
          <w:rPr>
            <w:lang w:val="en-GB"/>
          </w:rPr>
          <w:t xml:space="preserve">Linear </w:t>
        </w:r>
      </w:ins>
      <w:ins w:id="534" w:author="Judith Borghouts" w:date="2018-05-14T10:15:00Z">
        <w:r w:rsidR="000367D0">
          <w:rPr>
            <w:lang w:val="en-GB"/>
          </w:rPr>
          <w:t xml:space="preserve">regression </w:t>
        </w:r>
      </w:ins>
      <w:ins w:id="535" w:author="Judith Borghouts" w:date="2018-05-13T20:55:00Z">
        <w:r>
          <w:rPr>
            <w:lang w:val="en-GB"/>
          </w:rPr>
          <w:t>model</w:t>
        </w:r>
      </w:ins>
      <w:r w:rsidR="00F41812">
        <w:rPr>
          <w:rStyle w:val="CommentReference"/>
          <w:rFonts w:ascii="Palatino" w:eastAsiaTheme="minorHAnsi" w:hAnsi="Palatino" w:cstheme="minorBidi"/>
          <w:i w:val="0"/>
          <w:kern w:val="0"/>
          <w:lang w:val="en-GB"/>
        </w:rPr>
        <w:commentReference w:id="536"/>
      </w:r>
    </w:p>
    <w:p w14:paraId="2000BF2C" w14:textId="77777777" w:rsidR="00B833DF" w:rsidRDefault="006039F6">
      <w:pPr>
        <w:pStyle w:val="Paragraph"/>
        <w:rPr>
          <w:ins w:id="537" w:author="Judith Borghouts" w:date="2018-05-14T10:21:00Z"/>
        </w:rPr>
        <w:pPrChange w:id="538" w:author="Judith Borghouts" w:date="2018-05-14T10:22:00Z">
          <w:pPr>
            <w:pStyle w:val="Heading2"/>
          </w:pPr>
        </w:pPrChange>
      </w:pPr>
      <w:ins w:id="539" w:author="Judith Borghouts" w:date="2018-05-14T10:20:00Z">
        <w:r>
          <w:t>Participants who made longer switches took longer to complete trials. To see whether long switches also made people slower to resume a trial, we also consider trial completion times where the time spent on switches has been subtracted. For example, if a trial took 100 seconds, but the participant spent 20 seconds outside the task window, the adjusted trial completion time is 80 seconds.</w:t>
        </w:r>
      </w:ins>
    </w:p>
    <w:p w14:paraId="33C59364" w14:textId="1A16DA7F" w:rsidR="000B5946" w:rsidRDefault="00307D5D">
      <w:pPr>
        <w:pStyle w:val="Paragraph"/>
        <w:rPr>
          <w:ins w:id="540" w:author="Judith Borghouts" w:date="2018-05-13T20:58:00Z"/>
        </w:rPr>
        <w:pPrChange w:id="541" w:author="Judith Borghouts" w:date="2018-05-14T10:22:00Z">
          <w:pPr>
            <w:pStyle w:val="Heading2"/>
          </w:pPr>
        </w:pPrChange>
      </w:pPr>
      <w:ins w:id="542" w:author="Judith Borghouts" w:date="2018-05-13T20:57:00Z">
        <w:r>
          <w:t>With the adjusted trial times</w:t>
        </w:r>
        <w:r w:rsidR="006151BD">
          <w:t xml:space="preserve"> that has</w:t>
        </w:r>
        <w:r>
          <w:t xml:space="preserve"> switching durations subtracted, we built </w:t>
        </w:r>
        <w:r w:rsidR="00867C53">
          <w:t>a regression model to</w:t>
        </w:r>
      </w:ins>
      <w:ins w:id="543" w:author="Judith Borghouts" w:date="2018-05-13T20:58:00Z">
        <w:r w:rsidR="00867C53">
          <w:t xml:space="preserve"> see if there was a potential relationship between trial </w:t>
        </w:r>
      </w:ins>
      <w:ins w:id="544" w:author="Judith Borghouts" w:date="2018-05-15T14:23:00Z">
        <w:r w:rsidR="001D48D7">
          <w:t xml:space="preserve">completion </w:t>
        </w:r>
      </w:ins>
      <w:ins w:id="545" w:author="Judith Borghouts" w:date="2018-05-13T20:58:00Z">
        <w:r w:rsidR="00867C53">
          <w:t>times and</w:t>
        </w:r>
        <w:r w:rsidR="00BB6C5C">
          <w:t xml:space="preserve"> number and duration of switches</w:t>
        </w:r>
      </w:ins>
      <w:ins w:id="546" w:author="Judith Borghouts" w:date="2018-05-14T10:21:00Z">
        <w:r w:rsidR="00B833DF">
          <w:t>,</w:t>
        </w:r>
      </w:ins>
      <w:ins w:id="547" w:author="Judith Borghouts" w:date="2018-05-13T20:58:00Z">
        <w:r w:rsidR="00BB6C5C">
          <w:t xml:space="preserve"> as well as</w:t>
        </w:r>
      </w:ins>
      <w:ins w:id="548" w:author="Judith Borghouts" w:date="2018-05-14T10:15:00Z">
        <w:r w:rsidR="00541E8D">
          <w:t xml:space="preserve"> number and duration of</w:t>
        </w:r>
      </w:ins>
      <w:ins w:id="549" w:author="Judith Borghouts" w:date="2018-05-13T20:58:00Z">
        <w:r w:rsidR="00BB6C5C">
          <w:t xml:space="preserve"> IKIs.</w:t>
        </w:r>
      </w:ins>
      <w:ins w:id="550" w:author="Judith Borghouts" w:date="2018-05-13T21:07:00Z">
        <w:r w:rsidR="00EF5117">
          <w:t xml:space="preserve"> The linear model explained a significant amount of variation in trial times, (</w:t>
        </w:r>
        <w:r w:rsidR="00EF5117" w:rsidRPr="000A5E5C">
          <w:t>R</w:t>
        </w:r>
      </w:ins>
      <w:ins w:id="551" w:author="Judith Borghouts" w:date="2018-05-13T21:09:00Z">
        <w:r w:rsidR="00534680" w:rsidRPr="00927304">
          <w:rPr>
            <w:vertAlign w:val="superscript"/>
          </w:rPr>
          <w:t>2</w:t>
        </w:r>
      </w:ins>
      <w:ins w:id="552" w:author="Judith Borghouts" w:date="2018-05-13T21:07:00Z">
        <w:r w:rsidR="00EF5117" w:rsidRPr="00534680">
          <w:rPr>
            <w:vertAlign w:val="subscript"/>
            <w:rPrChange w:id="553" w:author="Judith Borghouts" w:date="2018-05-13T21:09:00Z">
              <w:rPr>
                <w:b w:val="0"/>
              </w:rPr>
            </w:rPrChange>
          </w:rPr>
          <w:t xml:space="preserve">adj </w:t>
        </w:r>
        <w:r w:rsidR="00EF5117">
          <w:t>=</w:t>
        </w:r>
      </w:ins>
      <w:ins w:id="554" w:author="Judith Borghouts" w:date="2018-05-13T21:09:00Z">
        <w:r w:rsidR="00FB5208">
          <w:t xml:space="preserve"> </w:t>
        </w:r>
        <w:r w:rsidR="0065685B">
          <w:t>0.41</w:t>
        </w:r>
      </w:ins>
      <w:ins w:id="555" w:author="Judith Borghouts" w:date="2018-05-13T21:08:00Z">
        <w:r w:rsidR="00DA6797">
          <w:t xml:space="preserve">, </w:t>
        </w:r>
        <w:proofErr w:type="gramStart"/>
        <w:r w:rsidR="00DA6797">
          <w:t>F(</w:t>
        </w:r>
      </w:ins>
      <w:proofErr w:type="gramEnd"/>
      <w:ins w:id="556" w:author="Judith Borghouts" w:date="2018-05-13T21:07:00Z">
        <w:r w:rsidR="00DA6797">
          <w:t xml:space="preserve">5, </w:t>
        </w:r>
      </w:ins>
      <w:ins w:id="557" w:author="Judith Borghouts" w:date="2018-05-13T21:08:00Z">
        <w:r w:rsidR="00DA6797">
          <w:t>41) =</w:t>
        </w:r>
        <w:r w:rsidR="00F25F59">
          <w:t>5.68</w:t>
        </w:r>
        <w:r w:rsidR="00DA6797">
          <w:t>,</w:t>
        </w:r>
      </w:ins>
      <w:ins w:id="558" w:author="Judith Borghouts" w:date="2018-05-13T21:07:00Z">
        <w:r w:rsidR="00DA6797">
          <w:t xml:space="preserve"> p &lt; 0.001).</w:t>
        </w:r>
      </w:ins>
      <w:ins w:id="559" w:author="Judith Borghouts" w:date="2018-07-05T16:55:00Z">
        <w:r w:rsidR="000A4571">
          <w:fldChar w:fldCharType="begin"/>
        </w:r>
        <w:r w:rsidR="000A4571">
          <w:instrText xml:space="preserve"> REF _Ref518573039 \h </w:instrText>
        </w:r>
      </w:ins>
      <w:r w:rsidR="000A4571">
        <w:fldChar w:fldCharType="separate"/>
      </w:r>
      <w:ins w:id="560" w:author="Judith Borghouts" w:date="2018-07-05T16:55:00Z">
        <w:r w:rsidR="000A4571">
          <w:t xml:space="preserve"> </w:t>
        </w:r>
        <w:r w:rsidR="000A4571">
          <w:fldChar w:fldCharType="begin"/>
        </w:r>
        <w:r w:rsidR="000A4571">
          <w:instrText xml:space="preserve"> REF _Ref518573057 \h </w:instrText>
        </w:r>
      </w:ins>
      <w:r w:rsidR="000A4571">
        <w:fldChar w:fldCharType="separate"/>
      </w:r>
      <w:ins w:id="561" w:author="Judith Borghouts" w:date="2018-07-05T16:55:00Z">
        <w:r w:rsidR="000A4571">
          <w:t xml:space="preserve">Table </w:t>
        </w:r>
        <w:r w:rsidR="000A4571">
          <w:rPr>
            <w:noProof/>
          </w:rPr>
          <w:t>4</w:t>
        </w:r>
        <w:r w:rsidR="000A4571">
          <w:fldChar w:fldCharType="end"/>
        </w:r>
        <w:r w:rsidR="000A4571">
          <w:fldChar w:fldCharType="end"/>
        </w:r>
      </w:ins>
      <w:ins w:id="562" w:author="Judith Borghouts" w:date="2018-07-05T16:52:00Z">
        <w:r w:rsidR="00E30FBC">
          <w:t xml:space="preserve"> shows </w:t>
        </w:r>
        <w:r w:rsidR="001F210D">
          <w:t>there were three predictors that ex</w:t>
        </w:r>
        <w:r w:rsidR="006F502C">
          <w:t xml:space="preserve">plained the variation: the number and duration of switches, and the number of IKIs. </w:t>
        </w:r>
      </w:ins>
      <w:ins w:id="563" w:author="Judith Borghouts" w:date="2018-05-14T10:47:00Z">
        <w:r w:rsidR="004114BE">
          <w:br/>
        </w:r>
      </w:ins>
    </w:p>
    <w:p w14:paraId="51A78D67" w14:textId="756E4C17" w:rsidR="000A4571" w:rsidRDefault="000A4571">
      <w:pPr>
        <w:pStyle w:val="Caption"/>
        <w:keepNext/>
        <w:rPr>
          <w:ins w:id="564" w:author="Judith Borghouts" w:date="2018-07-05T16:54:00Z"/>
        </w:rPr>
        <w:pPrChange w:id="565" w:author="Judith Borghouts" w:date="2018-07-05T16:54:00Z">
          <w:pPr/>
        </w:pPrChange>
      </w:pPr>
      <w:bookmarkStart w:id="566" w:name="_Ref518573057"/>
      <w:bookmarkStart w:id="567" w:name="_Ref518573039"/>
      <w:ins w:id="568" w:author="Judith Borghouts" w:date="2018-07-05T16:54:00Z">
        <w:r>
          <w:t xml:space="preserve">Table </w:t>
        </w:r>
        <w:r>
          <w:fldChar w:fldCharType="begin"/>
        </w:r>
        <w:r>
          <w:instrText xml:space="preserve"> SEQ Table \* ARABIC </w:instrText>
        </w:r>
      </w:ins>
      <w:r>
        <w:fldChar w:fldCharType="separate"/>
      </w:r>
      <w:ins w:id="569" w:author="Judith Borghouts" w:date="2018-07-05T16:54:00Z">
        <w:r>
          <w:rPr>
            <w:noProof/>
          </w:rPr>
          <w:t>4</w:t>
        </w:r>
        <w:r>
          <w:fldChar w:fldCharType="end"/>
        </w:r>
        <w:bookmarkEnd w:id="566"/>
        <w:r>
          <w:t xml:space="preserve">. </w:t>
        </w:r>
        <w:r w:rsidRPr="00F370F6">
          <w:t xml:space="preserve">Predictors </w:t>
        </w:r>
        <w:r>
          <w:t>of</w:t>
        </w:r>
        <w:r w:rsidRPr="00F370F6">
          <w:t xml:space="preserve"> Regression Model that Predicts Total Trial Time</w:t>
        </w:r>
        <w:r>
          <w:t>.</w:t>
        </w:r>
        <w:bookmarkEnd w:id="567"/>
      </w:ins>
    </w:p>
    <w:tbl>
      <w:tblPr>
        <w:tblStyle w:val="TableGrid"/>
        <w:tblW w:w="0" w:type="auto"/>
        <w:tblLook w:val="04A0" w:firstRow="1" w:lastRow="0" w:firstColumn="1" w:lastColumn="0" w:noHBand="0" w:noVBand="1"/>
        <w:tblPrChange w:id="570" w:author="Judith Borghouts" w:date="2018-05-14T09:53:00Z">
          <w:tblPr>
            <w:tblStyle w:val="TableGrid"/>
            <w:tblW w:w="0" w:type="auto"/>
            <w:tblLook w:val="04A0" w:firstRow="1" w:lastRow="0" w:firstColumn="1" w:lastColumn="0" w:noHBand="0" w:noVBand="1"/>
          </w:tblPr>
        </w:tblPrChange>
      </w:tblPr>
      <w:tblGrid>
        <w:gridCol w:w="1980"/>
        <w:gridCol w:w="1624"/>
        <w:gridCol w:w="1802"/>
        <w:gridCol w:w="1802"/>
        <w:gridCol w:w="1802"/>
        <w:tblGridChange w:id="571">
          <w:tblGrid>
            <w:gridCol w:w="1890"/>
            <w:gridCol w:w="90"/>
            <w:gridCol w:w="1624"/>
            <w:gridCol w:w="1802"/>
            <w:gridCol w:w="1802"/>
            <w:gridCol w:w="1802"/>
          </w:tblGrid>
        </w:tblGridChange>
      </w:tblGrid>
      <w:tr w:rsidR="00447240" w14:paraId="511793E7" w14:textId="77777777" w:rsidTr="007A5CB4">
        <w:trPr>
          <w:trHeight w:val="57"/>
          <w:ins w:id="572" w:author="Judith Borghouts" w:date="2018-05-13T21:01:00Z"/>
        </w:trPr>
        <w:tc>
          <w:tcPr>
            <w:tcW w:w="1980" w:type="dxa"/>
            <w:tcBorders>
              <w:left w:val="nil"/>
              <w:bottom w:val="single" w:sz="4" w:space="0" w:color="auto"/>
              <w:right w:val="nil"/>
            </w:tcBorders>
            <w:tcPrChange w:id="573" w:author="Judith Borghouts" w:date="2018-05-14T09:53:00Z">
              <w:tcPr>
                <w:tcW w:w="1890" w:type="dxa"/>
                <w:tcBorders>
                  <w:top w:val="single" w:sz="4" w:space="0" w:color="auto"/>
                  <w:left w:val="nil"/>
                  <w:bottom w:val="single" w:sz="4" w:space="0" w:color="auto"/>
                  <w:right w:val="nil"/>
                </w:tcBorders>
              </w:tcPr>
            </w:tcPrChange>
          </w:tcPr>
          <w:p w14:paraId="6A68BCED" w14:textId="77777777" w:rsidR="004774A2" w:rsidRDefault="004774A2">
            <w:pPr>
              <w:ind w:firstLine="0"/>
              <w:rPr>
                <w:ins w:id="574" w:author="Judith Borghouts" w:date="2018-05-13T21:01:00Z"/>
              </w:rPr>
            </w:pPr>
          </w:p>
        </w:tc>
        <w:tc>
          <w:tcPr>
            <w:tcW w:w="1624" w:type="dxa"/>
            <w:tcBorders>
              <w:left w:val="nil"/>
              <w:bottom w:val="single" w:sz="4" w:space="0" w:color="auto"/>
              <w:right w:val="nil"/>
            </w:tcBorders>
            <w:tcPrChange w:id="575" w:author="Judith Borghouts" w:date="2018-05-14T09:53:00Z">
              <w:tcPr>
                <w:tcW w:w="1714" w:type="dxa"/>
                <w:gridSpan w:val="2"/>
                <w:tcBorders>
                  <w:top w:val="single" w:sz="4" w:space="0" w:color="auto"/>
                  <w:left w:val="nil"/>
                  <w:bottom w:val="single" w:sz="4" w:space="0" w:color="auto"/>
                  <w:right w:val="nil"/>
                </w:tcBorders>
              </w:tcPr>
            </w:tcPrChange>
          </w:tcPr>
          <w:p w14:paraId="4F24B181" w14:textId="7310C82A" w:rsidR="004774A2" w:rsidRPr="003B5C48" w:rsidRDefault="00FD204C">
            <w:pPr>
              <w:ind w:firstLine="0"/>
              <w:rPr>
                <w:ins w:id="576" w:author="Judith Borghouts" w:date="2018-05-13T21:01:00Z"/>
                <w:i/>
                <w:rPrChange w:id="577" w:author="Judith Borghouts" w:date="2018-05-14T10:37:00Z">
                  <w:rPr>
                    <w:ins w:id="578" w:author="Judith Borghouts" w:date="2018-05-13T21:01:00Z"/>
                  </w:rPr>
                </w:rPrChange>
              </w:rPr>
            </w:pPr>
            <w:ins w:id="579" w:author="Judith Borghouts" w:date="2018-05-14T10:37:00Z">
              <w:r w:rsidRPr="003B5C48">
                <w:rPr>
                  <w:i/>
                  <w:rPrChange w:id="580" w:author="Judith Borghouts" w:date="2018-05-14T10:37:00Z">
                    <w:rPr/>
                  </w:rPrChange>
                </w:rPr>
                <w:t>B</w:t>
              </w:r>
            </w:ins>
          </w:p>
        </w:tc>
        <w:tc>
          <w:tcPr>
            <w:tcW w:w="1802" w:type="dxa"/>
            <w:tcBorders>
              <w:left w:val="nil"/>
              <w:bottom w:val="single" w:sz="4" w:space="0" w:color="auto"/>
              <w:right w:val="nil"/>
            </w:tcBorders>
            <w:tcPrChange w:id="581" w:author="Judith Borghouts" w:date="2018-05-14T09:53:00Z">
              <w:tcPr>
                <w:tcW w:w="1802" w:type="dxa"/>
                <w:tcBorders>
                  <w:top w:val="single" w:sz="4" w:space="0" w:color="auto"/>
                  <w:left w:val="nil"/>
                  <w:bottom w:val="single" w:sz="4" w:space="0" w:color="auto"/>
                  <w:right w:val="nil"/>
                </w:tcBorders>
              </w:tcPr>
            </w:tcPrChange>
          </w:tcPr>
          <w:p w14:paraId="4DBA80CC" w14:textId="3432E9F3" w:rsidR="004774A2" w:rsidRDefault="004774A2">
            <w:pPr>
              <w:ind w:firstLine="0"/>
              <w:rPr>
                <w:ins w:id="582" w:author="Judith Borghouts" w:date="2018-05-13T21:01:00Z"/>
              </w:rPr>
            </w:pPr>
            <w:ins w:id="583" w:author="Judith Borghouts" w:date="2018-05-13T21:03:00Z">
              <w:r>
                <w:t>SE Error</w:t>
              </w:r>
            </w:ins>
          </w:p>
        </w:tc>
        <w:tc>
          <w:tcPr>
            <w:tcW w:w="1802" w:type="dxa"/>
            <w:tcBorders>
              <w:left w:val="nil"/>
              <w:bottom w:val="single" w:sz="4" w:space="0" w:color="auto"/>
              <w:right w:val="nil"/>
            </w:tcBorders>
            <w:tcPrChange w:id="584" w:author="Judith Borghouts" w:date="2018-05-14T09:53:00Z">
              <w:tcPr>
                <w:tcW w:w="1802" w:type="dxa"/>
                <w:tcBorders>
                  <w:top w:val="single" w:sz="4" w:space="0" w:color="auto"/>
                  <w:left w:val="nil"/>
                  <w:bottom w:val="single" w:sz="4" w:space="0" w:color="auto"/>
                  <w:right w:val="nil"/>
                </w:tcBorders>
              </w:tcPr>
            </w:tcPrChange>
          </w:tcPr>
          <w:p w14:paraId="06EBF146" w14:textId="405C68F2" w:rsidR="004774A2" w:rsidRDefault="004774A2">
            <w:pPr>
              <w:ind w:firstLine="0"/>
              <w:rPr>
                <w:ins w:id="585" w:author="Judith Borghouts" w:date="2018-05-13T21:01:00Z"/>
              </w:rPr>
            </w:pPr>
            <w:ins w:id="586" w:author="Judith Borghouts" w:date="2018-05-13T21:03:00Z">
              <w:r>
                <w:t>t</w:t>
              </w:r>
            </w:ins>
          </w:p>
        </w:tc>
        <w:tc>
          <w:tcPr>
            <w:tcW w:w="1802" w:type="dxa"/>
            <w:tcBorders>
              <w:left w:val="nil"/>
              <w:bottom w:val="single" w:sz="4" w:space="0" w:color="auto"/>
              <w:right w:val="nil"/>
            </w:tcBorders>
            <w:tcPrChange w:id="587" w:author="Judith Borghouts" w:date="2018-05-14T09:53:00Z">
              <w:tcPr>
                <w:tcW w:w="1802" w:type="dxa"/>
                <w:tcBorders>
                  <w:top w:val="single" w:sz="4" w:space="0" w:color="auto"/>
                  <w:left w:val="nil"/>
                  <w:bottom w:val="single" w:sz="4" w:space="0" w:color="auto"/>
                  <w:right w:val="nil"/>
                </w:tcBorders>
              </w:tcPr>
            </w:tcPrChange>
          </w:tcPr>
          <w:p w14:paraId="2493B1C5" w14:textId="15718DDF" w:rsidR="004774A2" w:rsidRDefault="004774A2">
            <w:pPr>
              <w:ind w:firstLine="0"/>
              <w:rPr>
                <w:ins w:id="588" w:author="Judith Borghouts" w:date="2018-05-13T21:01:00Z"/>
              </w:rPr>
            </w:pPr>
            <w:ins w:id="589" w:author="Judith Borghouts" w:date="2018-05-13T21:02:00Z">
              <w:r>
                <w:t>p</w:t>
              </w:r>
            </w:ins>
          </w:p>
        </w:tc>
      </w:tr>
      <w:tr w:rsidR="00447240" w14:paraId="0DBDEBE6" w14:textId="77777777" w:rsidTr="007A5CB4">
        <w:trPr>
          <w:trHeight w:val="57"/>
          <w:ins w:id="590" w:author="Judith Borghouts" w:date="2018-05-13T21:01:00Z"/>
          <w:trPrChange w:id="591" w:author="Judith Borghouts" w:date="2018-05-14T09:53:00Z">
            <w:trPr>
              <w:trHeight w:val="557"/>
            </w:trPr>
          </w:trPrChange>
        </w:trPr>
        <w:tc>
          <w:tcPr>
            <w:tcW w:w="1980" w:type="dxa"/>
            <w:tcBorders>
              <w:left w:val="nil"/>
              <w:bottom w:val="nil"/>
              <w:right w:val="nil"/>
            </w:tcBorders>
            <w:tcPrChange w:id="592" w:author="Judith Borghouts" w:date="2018-05-14T09:53:00Z">
              <w:tcPr>
                <w:tcW w:w="1890" w:type="dxa"/>
                <w:tcBorders>
                  <w:top w:val="single" w:sz="4" w:space="0" w:color="auto"/>
                  <w:left w:val="nil"/>
                  <w:bottom w:val="nil"/>
                  <w:right w:val="nil"/>
                </w:tcBorders>
              </w:tcPr>
            </w:tcPrChange>
          </w:tcPr>
          <w:p w14:paraId="1091EDBF" w14:textId="20A0E1FC" w:rsidR="004774A2" w:rsidRDefault="004774A2">
            <w:pPr>
              <w:spacing w:before="40" w:after="40"/>
              <w:ind w:firstLine="0"/>
              <w:rPr>
                <w:ins w:id="593" w:author="Judith Borghouts" w:date="2018-05-13T21:01:00Z"/>
              </w:rPr>
              <w:pPrChange w:id="594" w:author="Judith Borghouts" w:date="2018-05-14T09:53:00Z">
                <w:pPr>
                  <w:ind w:firstLine="0"/>
                </w:pPr>
              </w:pPrChange>
            </w:pPr>
            <w:ins w:id="595" w:author="Judith Borghouts" w:date="2018-05-13T21:01:00Z">
              <w:r>
                <w:t>Number of switches</w:t>
              </w:r>
            </w:ins>
          </w:p>
        </w:tc>
        <w:tc>
          <w:tcPr>
            <w:tcW w:w="1624" w:type="dxa"/>
            <w:tcBorders>
              <w:left w:val="nil"/>
              <w:bottom w:val="nil"/>
              <w:right w:val="nil"/>
            </w:tcBorders>
            <w:tcPrChange w:id="596" w:author="Judith Borghouts" w:date="2018-05-14T09:53:00Z">
              <w:tcPr>
                <w:tcW w:w="1714" w:type="dxa"/>
                <w:gridSpan w:val="2"/>
                <w:tcBorders>
                  <w:top w:val="single" w:sz="4" w:space="0" w:color="auto"/>
                  <w:left w:val="nil"/>
                  <w:bottom w:val="nil"/>
                  <w:right w:val="nil"/>
                </w:tcBorders>
              </w:tcPr>
            </w:tcPrChange>
          </w:tcPr>
          <w:p w14:paraId="495A7048" w14:textId="7E22EC1E" w:rsidR="004774A2" w:rsidRDefault="004774A2">
            <w:pPr>
              <w:spacing w:before="40" w:after="40"/>
              <w:ind w:firstLine="0"/>
              <w:rPr>
                <w:ins w:id="597" w:author="Judith Borghouts" w:date="2018-05-13T21:01:00Z"/>
              </w:rPr>
              <w:pPrChange w:id="598" w:author="Judith Borghouts" w:date="2018-05-14T09:53:00Z">
                <w:pPr>
                  <w:ind w:firstLine="0"/>
                </w:pPr>
              </w:pPrChange>
            </w:pPr>
            <w:ins w:id="599" w:author="Judith Borghouts" w:date="2018-05-13T21:02:00Z">
              <w:r w:rsidRPr="00751258">
                <w:t>4.7002</w:t>
              </w:r>
            </w:ins>
          </w:p>
        </w:tc>
        <w:tc>
          <w:tcPr>
            <w:tcW w:w="1802" w:type="dxa"/>
            <w:tcBorders>
              <w:left w:val="nil"/>
              <w:bottom w:val="nil"/>
              <w:right w:val="nil"/>
            </w:tcBorders>
            <w:tcPrChange w:id="600" w:author="Judith Borghouts" w:date="2018-05-14T09:53:00Z">
              <w:tcPr>
                <w:tcW w:w="1802" w:type="dxa"/>
                <w:tcBorders>
                  <w:top w:val="single" w:sz="4" w:space="0" w:color="auto"/>
                  <w:left w:val="nil"/>
                  <w:bottom w:val="nil"/>
                  <w:right w:val="nil"/>
                </w:tcBorders>
              </w:tcPr>
            </w:tcPrChange>
          </w:tcPr>
          <w:p w14:paraId="2D926754" w14:textId="6DA4D5D7" w:rsidR="004774A2" w:rsidRDefault="00385310">
            <w:pPr>
              <w:spacing w:before="40" w:after="40"/>
              <w:ind w:firstLine="0"/>
              <w:rPr>
                <w:ins w:id="601" w:author="Judith Borghouts" w:date="2018-05-13T21:01:00Z"/>
              </w:rPr>
              <w:pPrChange w:id="602" w:author="Judith Borghouts" w:date="2018-05-14T09:53:00Z">
                <w:pPr>
                  <w:ind w:firstLine="0"/>
                </w:pPr>
              </w:pPrChange>
            </w:pPr>
            <w:ins w:id="603" w:author="Judith Borghouts" w:date="2018-05-13T21:02:00Z">
              <w:r>
                <w:t>2.14</w:t>
              </w:r>
              <w:r w:rsidR="004774A2" w:rsidRPr="00751258">
                <w:t xml:space="preserve"> </w:t>
              </w:r>
            </w:ins>
          </w:p>
        </w:tc>
        <w:tc>
          <w:tcPr>
            <w:tcW w:w="1802" w:type="dxa"/>
            <w:tcBorders>
              <w:left w:val="nil"/>
              <w:bottom w:val="nil"/>
              <w:right w:val="nil"/>
            </w:tcBorders>
            <w:tcPrChange w:id="604" w:author="Judith Borghouts" w:date="2018-05-14T09:53:00Z">
              <w:tcPr>
                <w:tcW w:w="1802" w:type="dxa"/>
                <w:tcBorders>
                  <w:top w:val="single" w:sz="4" w:space="0" w:color="auto"/>
                  <w:left w:val="nil"/>
                  <w:bottom w:val="nil"/>
                  <w:right w:val="nil"/>
                </w:tcBorders>
              </w:tcPr>
            </w:tcPrChange>
          </w:tcPr>
          <w:p w14:paraId="6492CDF1" w14:textId="7AA517B6" w:rsidR="004774A2" w:rsidRDefault="00CD2435">
            <w:pPr>
              <w:spacing w:before="40" w:after="40"/>
              <w:ind w:firstLine="0"/>
              <w:rPr>
                <w:ins w:id="605" w:author="Judith Borghouts" w:date="2018-05-13T21:01:00Z"/>
              </w:rPr>
              <w:pPrChange w:id="606" w:author="Judith Borghouts" w:date="2018-05-14T09:53:00Z">
                <w:pPr>
                  <w:ind w:firstLine="0"/>
                </w:pPr>
              </w:pPrChange>
            </w:pPr>
            <w:ins w:id="607" w:author="Judith Borghouts" w:date="2018-05-13T21:02:00Z">
              <w:r>
                <w:t>2.20</w:t>
              </w:r>
            </w:ins>
          </w:p>
        </w:tc>
        <w:tc>
          <w:tcPr>
            <w:tcW w:w="1802" w:type="dxa"/>
            <w:tcBorders>
              <w:left w:val="nil"/>
              <w:bottom w:val="nil"/>
              <w:right w:val="nil"/>
            </w:tcBorders>
            <w:tcPrChange w:id="608" w:author="Judith Borghouts" w:date="2018-05-14T09:53:00Z">
              <w:tcPr>
                <w:tcW w:w="1802" w:type="dxa"/>
                <w:tcBorders>
                  <w:top w:val="single" w:sz="4" w:space="0" w:color="auto"/>
                  <w:left w:val="nil"/>
                  <w:bottom w:val="nil"/>
                  <w:right w:val="nil"/>
                </w:tcBorders>
              </w:tcPr>
            </w:tcPrChange>
          </w:tcPr>
          <w:p w14:paraId="6EF37AE1" w14:textId="0F7A13E3" w:rsidR="004774A2" w:rsidRDefault="00BB37E4">
            <w:pPr>
              <w:spacing w:before="40" w:after="40"/>
              <w:ind w:firstLine="0"/>
              <w:rPr>
                <w:ins w:id="609" w:author="Judith Borghouts" w:date="2018-05-13T21:01:00Z"/>
              </w:rPr>
              <w:pPrChange w:id="610" w:author="Judith Borghouts" w:date="2018-05-14T09:53:00Z">
                <w:pPr>
                  <w:ind w:firstLine="0"/>
                </w:pPr>
              </w:pPrChange>
            </w:pPr>
            <w:ins w:id="611" w:author="Judith Borghouts" w:date="2018-05-13T21:02:00Z">
              <w:r>
                <w:t>0.03</w:t>
              </w:r>
            </w:ins>
            <w:ins w:id="612" w:author="Judith Borghouts" w:date="2018-05-13T21:03:00Z">
              <w:r w:rsidR="00BF2C63">
                <w:t xml:space="preserve"> *</w:t>
              </w:r>
            </w:ins>
          </w:p>
        </w:tc>
      </w:tr>
      <w:tr w:rsidR="00447240" w14:paraId="66F658A7" w14:textId="77777777" w:rsidTr="007A5CB4">
        <w:trPr>
          <w:trHeight w:val="57"/>
          <w:ins w:id="613" w:author="Judith Borghouts" w:date="2018-05-13T21:01:00Z"/>
        </w:trPr>
        <w:tc>
          <w:tcPr>
            <w:tcW w:w="1980" w:type="dxa"/>
            <w:tcBorders>
              <w:top w:val="nil"/>
              <w:left w:val="nil"/>
              <w:bottom w:val="nil"/>
              <w:right w:val="nil"/>
            </w:tcBorders>
            <w:tcPrChange w:id="614" w:author="Judith Borghouts" w:date="2018-05-14T09:53:00Z">
              <w:tcPr>
                <w:tcW w:w="1980" w:type="dxa"/>
                <w:gridSpan w:val="2"/>
                <w:tcBorders>
                  <w:top w:val="nil"/>
                  <w:left w:val="nil"/>
                  <w:bottom w:val="nil"/>
                  <w:right w:val="nil"/>
                </w:tcBorders>
              </w:tcPr>
            </w:tcPrChange>
          </w:tcPr>
          <w:p w14:paraId="4A0F883B" w14:textId="570A5511" w:rsidR="004774A2" w:rsidRDefault="004774A2">
            <w:pPr>
              <w:spacing w:before="40" w:after="40"/>
              <w:ind w:firstLine="0"/>
              <w:rPr>
                <w:ins w:id="615" w:author="Judith Borghouts" w:date="2018-05-13T21:01:00Z"/>
              </w:rPr>
              <w:pPrChange w:id="616" w:author="Judith Borghouts" w:date="2018-05-14T09:53:00Z">
                <w:pPr>
                  <w:ind w:firstLine="0"/>
                </w:pPr>
              </w:pPrChange>
            </w:pPr>
            <w:ins w:id="617" w:author="Judith Borghouts" w:date="2018-05-13T21:01:00Z">
              <w:r>
                <w:t>Duration of switches</w:t>
              </w:r>
            </w:ins>
          </w:p>
        </w:tc>
        <w:tc>
          <w:tcPr>
            <w:tcW w:w="1624" w:type="dxa"/>
            <w:tcBorders>
              <w:top w:val="nil"/>
              <w:left w:val="nil"/>
              <w:bottom w:val="nil"/>
              <w:right w:val="nil"/>
            </w:tcBorders>
            <w:tcPrChange w:id="618" w:author="Judith Borghouts" w:date="2018-05-14T09:53:00Z">
              <w:tcPr>
                <w:tcW w:w="1624" w:type="dxa"/>
                <w:tcBorders>
                  <w:top w:val="nil"/>
                  <w:left w:val="nil"/>
                  <w:bottom w:val="nil"/>
                  <w:right w:val="nil"/>
                </w:tcBorders>
              </w:tcPr>
            </w:tcPrChange>
          </w:tcPr>
          <w:p w14:paraId="50EA29AE" w14:textId="09C80D26" w:rsidR="004774A2" w:rsidRDefault="007A5CB4">
            <w:pPr>
              <w:spacing w:before="40" w:after="40"/>
              <w:ind w:firstLine="0"/>
              <w:rPr>
                <w:ins w:id="619" w:author="Judith Borghouts" w:date="2018-05-13T21:01:00Z"/>
              </w:rPr>
              <w:pPrChange w:id="620" w:author="Judith Borghouts" w:date="2018-05-14T09:53:00Z">
                <w:pPr>
                  <w:ind w:firstLine="0"/>
                </w:pPr>
              </w:pPrChange>
            </w:pPr>
            <w:ins w:id="621" w:author="Judith Borghouts" w:date="2018-05-13T21:02:00Z">
              <w:r>
                <w:t>4.2992</w:t>
              </w:r>
            </w:ins>
          </w:p>
        </w:tc>
        <w:tc>
          <w:tcPr>
            <w:tcW w:w="1802" w:type="dxa"/>
            <w:tcBorders>
              <w:top w:val="nil"/>
              <w:left w:val="nil"/>
              <w:bottom w:val="nil"/>
              <w:right w:val="nil"/>
            </w:tcBorders>
            <w:tcPrChange w:id="622" w:author="Judith Borghouts" w:date="2018-05-14T09:53:00Z">
              <w:tcPr>
                <w:tcW w:w="1802" w:type="dxa"/>
                <w:tcBorders>
                  <w:top w:val="nil"/>
                  <w:left w:val="nil"/>
                  <w:bottom w:val="nil"/>
                  <w:right w:val="nil"/>
                </w:tcBorders>
              </w:tcPr>
            </w:tcPrChange>
          </w:tcPr>
          <w:p w14:paraId="424DE7C8" w14:textId="643A352B" w:rsidR="004774A2" w:rsidRDefault="00385310">
            <w:pPr>
              <w:spacing w:before="40" w:after="40"/>
              <w:ind w:firstLine="0"/>
              <w:rPr>
                <w:ins w:id="623" w:author="Judith Borghouts" w:date="2018-05-13T21:01:00Z"/>
              </w:rPr>
              <w:pPrChange w:id="624" w:author="Judith Borghouts" w:date="2018-05-14T09:53:00Z">
                <w:pPr>
                  <w:ind w:firstLine="0"/>
                </w:pPr>
              </w:pPrChange>
            </w:pPr>
            <w:ins w:id="625" w:author="Judith Borghouts" w:date="2018-05-13T21:02:00Z">
              <w:r>
                <w:t>1.33</w:t>
              </w:r>
              <w:r w:rsidR="004774A2" w:rsidRPr="004774A2">
                <w:t xml:space="preserve">   </w:t>
              </w:r>
            </w:ins>
          </w:p>
        </w:tc>
        <w:tc>
          <w:tcPr>
            <w:tcW w:w="1802" w:type="dxa"/>
            <w:tcBorders>
              <w:top w:val="nil"/>
              <w:left w:val="nil"/>
              <w:bottom w:val="nil"/>
              <w:right w:val="nil"/>
            </w:tcBorders>
            <w:tcPrChange w:id="626" w:author="Judith Borghouts" w:date="2018-05-14T09:53:00Z">
              <w:tcPr>
                <w:tcW w:w="1802" w:type="dxa"/>
                <w:tcBorders>
                  <w:top w:val="nil"/>
                  <w:left w:val="nil"/>
                  <w:bottom w:val="nil"/>
                  <w:right w:val="nil"/>
                </w:tcBorders>
              </w:tcPr>
            </w:tcPrChange>
          </w:tcPr>
          <w:p w14:paraId="41C1A8E4" w14:textId="4B0BC946" w:rsidR="004774A2" w:rsidRDefault="00CD2435">
            <w:pPr>
              <w:spacing w:before="40" w:after="40"/>
              <w:ind w:firstLine="0"/>
              <w:rPr>
                <w:ins w:id="627" w:author="Judith Borghouts" w:date="2018-05-13T21:01:00Z"/>
              </w:rPr>
              <w:pPrChange w:id="628" w:author="Judith Borghouts" w:date="2018-05-14T09:53:00Z">
                <w:pPr>
                  <w:ind w:firstLine="0"/>
                </w:pPr>
              </w:pPrChange>
            </w:pPr>
            <w:ins w:id="629" w:author="Judith Borghouts" w:date="2018-05-13T21:02:00Z">
              <w:r>
                <w:t>3.24</w:t>
              </w:r>
              <w:r w:rsidR="004774A2" w:rsidRPr="004774A2">
                <w:t xml:space="preserve">  </w:t>
              </w:r>
            </w:ins>
          </w:p>
        </w:tc>
        <w:tc>
          <w:tcPr>
            <w:tcW w:w="1802" w:type="dxa"/>
            <w:tcBorders>
              <w:top w:val="nil"/>
              <w:left w:val="nil"/>
              <w:bottom w:val="nil"/>
              <w:right w:val="nil"/>
            </w:tcBorders>
            <w:tcPrChange w:id="630" w:author="Judith Borghouts" w:date="2018-05-14T09:53:00Z">
              <w:tcPr>
                <w:tcW w:w="1802" w:type="dxa"/>
                <w:tcBorders>
                  <w:top w:val="nil"/>
                  <w:left w:val="nil"/>
                  <w:bottom w:val="nil"/>
                  <w:right w:val="nil"/>
                </w:tcBorders>
              </w:tcPr>
            </w:tcPrChange>
          </w:tcPr>
          <w:p w14:paraId="3D790660" w14:textId="5959938D" w:rsidR="004774A2" w:rsidRDefault="004774A2">
            <w:pPr>
              <w:spacing w:before="40" w:after="40"/>
              <w:ind w:firstLine="0"/>
              <w:rPr>
                <w:ins w:id="631" w:author="Judith Borghouts" w:date="2018-05-13T21:01:00Z"/>
              </w:rPr>
              <w:pPrChange w:id="632" w:author="Judith Borghouts" w:date="2018-05-14T09:53:00Z">
                <w:pPr>
                  <w:ind w:firstLine="0"/>
                </w:pPr>
              </w:pPrChange>
            </w:pPr>
            <w:ins w:id="633" w:author="Judith Borghouts" w:date="2018-05-13T21:02:00Z">
              <w:r w:rsidRPr="004774A2">
                <w:t>0.002 **</w:t>
              </w:r>
            </w:ins>
          </w:p>
        </w:tc>
      </w:tr>
      <w:tr w:rsidR="00447240" w14:paraId="4568A8EF" w14:textId="77777777" w:rsidTr="007A5CB4">
        <w:trPr>
          <w:ins w:id="634" w:author="Judith Borghouts" w:date="2018-05-13T21:01:00Z"/>
        </w:trPr>
        <w:tc>
          <w:tcPr>
            <w:tcW w:w="1980" w:type="dxa"/>
            <w:tcBorders>
              <w:top w:val="nil"/>
              <w:left w:val="nil"/>
              <w:bottom w:val="nil"/>
              <w:right w:val="nil"/>
            </w:tcBorders>
            <w:tcPrChange w:id="635" w:author="Judith Borghouts" w:date="2018-05-14T09:53:00Z">
              <w:tcPr>
                <w:tcW w:w="1980" w:type="dxa"/>
                <w:gridSpan w:val="2"/>
                <w:tcBorders>
                  <w:top w:val="nil"/>
                  <w:left w:val="nil"/>
                  <w:bottom w:val="nil"/>
                  <w:right w:val="nil"/>
                </w:tcBorders>
              </w:tcPr>
            </w:tcPrChange>
          </w:tcPr>
          <w:p w14:paraId="13B3FF53" w14:textId="426E4E52" w:rsidR="004774A2" w:rsidRDefault="004774A2">
            <w:pPr>
              <w:spacing w:before="40" w:after="40"/>
              <w:ind w:firstLine="0"/>
              <w:rPr>
                <w:ins w:id="636" w:author="Judith Borghouts" w:date="2018-05-13T21:01:00Z"/>
              </w:rPr>
              <w:pPrChange w:id="637" w:author="Judith Borghouts" w:date="2018-05-14T09:53:00Z">
                <w:pPr>
                  <w:ind w:firstLine="0"/>
                </w:pPr>
              </w:pPrChange>
            </w:pPr>
            <w:ins w:id="638" w:author="Judith Borghouts" w:date="2018-05-13T21:01:00Z">
              <w:r>
                <w:t>Number of IKIs</w:t>
              </w:r>
            </w:ins>
          </w:p>
        </w:tc>
        <w:tc>
          <w:tcPr>
            <w:tcW w:w="1624" w:type="dxa"/>
            <w:tcBorders>
              <w:top w:val="nil"/>
              <w:left w:val="nil"/>
              <w:bottom w:val="nil"/>
              <w:right w:val="nil"/>
            </w:tcBorders>
            <w:tcPrChange w:id="639" w:author="Judith Borghouts" w:date="2018-05-14T09:53:00Z">
              <w:tcPr>
                <w:tcW w:w="1624" w:type="dxa"/>
                <w:tcBorders>
                  <w:top w:val="nil"/>
                  <w:left w:val="nil"/>
                  <w:bottom w:val="nil"/>
                  <w:right w:val="nil"/>
                </w:tcBorders>
              </w:tcPr>
            </w:tcPrChange>
          </w:tcPr>
          <w:p w14:paraId="7B56C1E8" w14:textId="7DEF0936" w:rsidR="004774A2" w:rsidRDefault="007878F2">
            <w:pPr>
              <w:spacing w:before="40" w:after="40"/>
              <w:ind w:firstLine="0"/>
              <w:rPr>
                <w:ins w:id="640" w:author="Judith Borghouts" w:date="2018-05-13T21:01:00Z"/>
              </w:rPr>
              <w:pPrChange w:id="641" w:author="Judith Borghouts" w:date="2018-05-14T09:53:00Z">
                <w:pPr>
                  <w:ind w:firstLine="0"/>
                </w:pPr>
              </w:pPrChange>
            </w:pPr>
            <w:ins w:id="642" w:author="Judith Borghouts" w:date="2018-05-13T21:03:00Z">
              <w:r w:rsidRPr="007878F2">
                <w:t xml:space="preserve">0.8694    </w:t>
              </w:r>
            </w:ins>
          </w:p>
        </w:tc>
        <w:tc>
          <w:tcPr>
            <w:tcW w:w="1802" w:type="dxa"/>
            <w:tcBorders>
              <w:top w:val="nil"/>
              <w:left w:val="nil"/>
              <w:bottom w:val="nil"/>
              <w:right w:val="nil"/>
            </w:tcBorders>
            <w:tcPrChange w:id="643" w:author="Judith Borghouts" w:date="2018-05-14T09:53:00Z">
              <w:tcPr>
                <w:tcW w:w="1802" w:type="dxa"/>
                <w:tcBorders>
                  <w:top w:val="nil"/>
                  <w:left w:val="nil"/>
                  <w:bottom w:val="nil"/>
                  <w:right w:val="nil"/>
                </w:tcBorders>
              </w:tcPr>
            </w:tcPrChange>
          </w:tcPr>
          <w:p w14:paraId="4A59C84F" w14:textId="05C96904" w:rsidR="004774A2" w:rsidRDefault="00385310">
            <w:pPr>
              <w:spacing w:before="40" w:after="40"/>
              <w:ind w:firstLine="0"/>
              <w:rPr>
                <w:ins w:id="644" w:author="Judith Borghouts" w:date="2018-05-13T21:01:00Z"/>
              </w:rPr>
              <w:pPrChange w:id="645" w:author="Judith Borghouts" w:date="2018-05-14T09:53:00Z">
                <w:pPr>
                  <w:ind w:firstLine="0"/>
                </w:pPr>
              </w:pPrChange>
            </w:pPr>
            <w:ins w:id="646" w:author="Judith Borghouts" w:date="2018-05-13T21:03:00Z">
              <w:r>
                <w:t>0.31</w:t>
              </w:r>
              <w:r w:rsidR="007878F2" w:rsidRPr="007878F2">
                <w:t xml:space="preserve">  </w:t>
              </w:r>
            </w:ins>
          </w:p>
        </w:tc>
        <w:tc>
          <w:tcPr>
            <w:tcW w:w="1802" w:type="dxa"/>
            <w:tcBorders>
              <w:top w:val="nil"/>
              <w:left w:val="nil"/>
              <w:bottom w:val="nil"/>
              <w:right w:val="nil"/>
            </w:tcBorders>
            <w:tcPrChange w:id="647" w:author="Judith Borghouts" w:date="2018-05-14T09:53:00Z">
              <w:tcPr>
                <w:tcW w:w="1802" w:type="dxa"/>
                <w:tcBorders>
                  <w:top w:val="nil"/>
                  <w:left w:val="nil"/>
                  <w:bottom w:val="nil"/>
                  <w:right w:val="nil"/>
                </w:tcBorders>
              </w:tcPr>
            </w:tcPrChange>
          </w:tcPr>
          <w:p w14:paraId="71664F3F" w14:textId="1EEA9664" w:rsidR="004774A2" w:rsidRDefault="007A5CB4">
            <w:pPr>
              <w:spacing w:before="40" w:after="40"/>
              <w:ind w:firstLine="0"/>
              <w:rPr>
                <w:ins w:id="648" w:author="Judith Borghouts" w:date="2018-05-13T21:01:00Z"/>
              </w:rPr>
              <w:pPrChange w:id="649" w:author="Judith Borghouts" w:date="2018-05-14T09:53:00Z">
                <w:pPr>
                  <w:ind w:firstLine="0"/>
                </w:pPr>
              </w:pPrChange>
            </w:pPr>
            <w:ins w:id="650" w:author="Judith Borghouts" w:date="2018-05-13T21:03:00Z">
              <w:r>
                <w:t>2.8</w:t>
              </w:r>
              <w:r w:rsidR="00CD2435">
                <w:t>5</w:t>
              </w:r>
            </w:ins>
          </w:p>
        </w:tc>
        <w:tc>
          <w:tcPr>
            <w:tcW w:w="1802" w:type="dxa"/>
            <w:tcBorders>
              <w:top w:val="nil"/>
              <w:left w:val="nil"/>
              <w:bottom w:val="nil"/>
              <w:right w:val="nil"/>
            </w:tcBorders>
            <w:tcPrChange w:id="651" w:author="Judith Borghouts" w:date="2018-05-14T09:53:00Z">
              <w:tcPr>
                <w:tcW w:w="1802" w:type="dxa"/>
                <w:tcBorders>
                  <w:top w:val="nil"/>
                  <w:left w:val="nil"/>
                  <w:bottom w:val="nil"/>
                  <w:right w:val="nil"/>
                </w:tcBorders>
              </w:tcPr>
            </w:tcPrChange>
          </w:tcPr>
          <w:p w14:paraId="7CFB07D6" w14:textId="788A65B6" w:rsidR="004774A2" w:rsidRDefault="00BB37E4">
            <w:pPr>
              <w:spacing w:before="40" w:after="40"/>
              <w:ind w:firstLine="0"/>
              <w:rPr>
                <w:ins w:id="652" w:author="Judith Borghouts" w:date="2018-05-13T21:01:00Z"/>
              </w:rPr>
              <w:pPrChange w:id="653" w:author="Judith Borghouts" w:date="2018-05-14T09:53:00Z">
                <w:pPr>
                  <w:ind w:firstLine="0"/>
                </w:pPr>
              </w:pPrChange>
            </w:pPr>
            <w:ins w:id="654" w:author="Judith Borghouts" w:date="2018-05-13T21:03:00Z">
              <w:r>
                <w:t>0.007</w:t>
              </w:r>
              <w:r w:rsidR="007878F2">
                <w:t xml:space="preserve"> **</w:t>
              </w:r>
            </w:ins>
          </w:p>
        </w:tc>
      </w:tr>
      <w:tr w:rsidR="00447240" w14:paraId="09A75780" w14:textId="77777777" w:rsidTr="007A5CB4">
        <w:trPr>
          <w:ins w:id="655" w:author="Judith Borghouts" w:date="2018-05-13T21:01:00Z"/>
        </w:trPr>
        <w:tc>
          <w:tcPr>
            <w:tcW w:w="1980" w:type="dxa"/>
            <w:tcBorders>
              <w:top w:val="nil"/>
              <w:left w:val="nil"/>
              <w:bottom w:val="nil"/>
              <w:right w:val="nil"/>
            </w:tcBorders>
            <w:tcPrChange w:id="656" w:author="Judith Borghouts" w:date="2018-05-14T09:53:00Z">
              <w:tcPr>
                <w:tcW w:w="1980" w:type="dxa"/>
                <w:gridSpan w:val="2"/>
                <w:tcBorders>
                  <w:top w:val="nil"/>
                  <w:left w:val="nil"/>
                  <w:right w:val="nil"/>
                </w:tcBorders>
              </w:tcPr>
            </w:tcPrChange>
          </w:tcPr>
          <w:p w14:paraId="5B25ACF8" w14:textId="1CBF798E" w:rsidR="004774A2" w:rsidRDefault="004774A2">
            <w:pPr>
              <w:spacing w:before="40" w:after="40"/>
              <w:ind w:firstLine="0"/>
              <w:rPr>
                <w:ins w:id="657" w:author="Judith Borghouts" w:date="2018-05-13T21:01:00Z"/>
              </w:rPr>
              <w:pPrChange w:id="658" w:author="Judith Borghouts" w:date="2018-05-14T09:53:00Z">
                <w:pPr>
                  <w:ind w:firstLine="0"/>
                </w:pPr>
              </w:pPrChange>
            </w:pPr>
            <w:ins w:id="659" w:author="Judith Borghouts" w:date="2018-05-13T21:01:00Z">
              <w:r>
                <w:t>Duration of IKIs</w:t>
              </w:r>
            </w:ins>
          </w:p>
        </w:tc>
        <w:tc>
          <w:tcPr>
            <w:tcW w:w="1624" w:type="dxa"/>
            <w:tcBorders>
              <w:top w:val="nil"/>
              <w:left w:val="nil"/>
              <w:bottom w:val="nil"/>
              <w:right w:val="nil"/>
            </w:tcBorders>
            <w:tcPrChange w:id="660" w:author="Judith Borghouts" w:date="2018-05-14T09:53:00Z">
              <w:tcPr>
                <w:tcW w:w="1624" w:type="dxa"/>
                <w:tcBorders>
                  <w:top w:val="nil"/>
                  <w:left w:val="nil"/>
                  <w:right w:val="nil"/>
                </w:tcBorders>
              </w:tcPr>
            </w:tcPrChange>
          </w:tcPr>
          <w:p w14:paraId="4F697F42" w14:textId="54CF7644" w:rsidR="004774A2" w:rsidRDefault="00BF2C63">
            <w:pPr>
              <w:spacing w:before="40" w:after="40"/>
              <w:ind w:firstLine="0"/>
              <w:rPr>
                <w:ins w:id="661" w:author="Judith Borghouts" w:date="2018-05-13T21:01:00Z"/>
              </w:rPr>
              <w:pPrChange w:id="662" w:author="Judith Borghouts" w:date="2018-05-14T09:53:00Z">
                <w:pPr>
                  <w:ind w:firstLine="0"/>
                </w:pPr>
              </w:pPrChange>
            </w:pPr>
            <w:ins w:id="663" w:author="Judith Borghouts" w:date="2018-05-13T21:03:00Z">
              <w:r>
                <w:t>3.</w:t>
              </w:r>
              <w:r w:rsidRPr="00BF2C63">
                <w:t xml:space="preserve">8001   </w:t>
              </w:r>
            </w:ins>
          </w:p>
        </w:tc>
        <w:tc>
          <w:tcPr>
            <w:tcW w:w="1802" w:type="dxa"/>
            <w:tcBorders>
              <w:top w:val="nil"/>
              <w:left w:val="nil"/>
              <w:bottom w:val="nil"/>
              <w:right w:val="nil"/>
            </w:tcBorders>
            <w:tcPrChange w:id="664" w:author="Judith Borghouts" w:date="2018-05-14T09:53:00Z">
              <w:tcPr>
                <w:tcW w:w="1802" w:type="dxa"/>
                <w:tcBorders>
                  <w:top w:val="nil"/>
                  <w:left w:val="nil"/>
                  <w:right w:val="nil"/>
                </w:tcBorders>
              </w:tcPr>
            </w:tcPrChange>
          </w:tcPr>
          <w:p w14:paraId="1D43E6AA" w14:textId="7B9F7885" w:rsidR="004774A2" w:rsidRDefault="00385310">
            <w:pPr>
              <w:spacing w:before="40" w:after="40"/>
              <w:ind w:firstLine="0"/>
              <w:rPr>
                <w:ins w:id="665" w:author="Judith Borghouts" w:date="2018-05-13T21:01:00Z"/>
              </w:rPr>
              <w:pPrChange w:id="666" w:author="Judith Borghouts" w:date="2018-05-14T09:53:00Z">
                <w:pPr>
                  <w:ind w:firstLine="0"/>
                </w:pPr>
              </w:pPrChange>
            </w:pPr>
            <w:ins w:id="667" w:author="Judith Borghouts" w:date="2018-05-13T21:03:00Z">
              <w:r>
                <w:t>3.15</w:t>
              </w:r>
              <w:r w:rsidR="00BF2C63" w:rsidRPr="00BF2C63">
                <w:t xml:space="preserve">   </w:t>
              </w:r>
            </w:ins>
          </w:p>
        </w:tc>
        <w:tc>
          <w:tcPr>
            <w:tcW w:w="1802" w:type="dxa"/>
            <w:tcBorders>
              <w:top w:val="nil"/>
              <w:left w:val="nil"/>
              <w:bottom w:val="nil"/>
              <w:right w:val="nil"/>
            </w:tcBorders>
            <w:tcPrChange w:id="668" w:author="Judith Borghouts" w:date="2018-05-14T09:53:00Z">
              <w:tcPr>
                <w:tcW w:w="1802" w:type="dxa"/>
                <w:tcBorders>
                  <w:top w:val="nil"/>
                  <w:left w:val="nil"/>
                  <w:right w:val="nil"/>
                </w:tcBorders>
              </w:tcPr>
            </w:tcPrChange>
          </w:tcPr>
          <w:p w14:paraId="50F4B982" w14:textId="50EDA482" w:rsidR="004774A2" w:rsidRDefault="00BF2C63">
            <w:pPr>
              <w:spacing w:before="40" w:after="40"/>
              <w:ind w:firstLine="0"/>
              <w:rPr>
                <w:ins w:id="669" w:author="Judith Borghouts" w:date="2018-05-13T21:01:00Z"/>
              </w:rPr>
              <w:pPrChange w:id="670" w:author="Judith Borghouts" w:date="2018-05-14T09:53:00Z">
                <w:pPr>
                  <w:ind w:firstLine="0"/>
                </w:pPr>
              </w:pPrChange>
            </w:pPr>
            <w:ins w:id="671" w:author="Judith Borghouts" w:date="2018-05-13T21:03:00Z">
              <w:r w:rsidRPr="00BF2C63">
                <w:t>1.2</w:t>
              </w:r>
              <w:r w:rsidR="00CD2435">
                <w:t>1</w:t>
              </w:r>
            </w:ins>
          </w:p>
        </w:tc>
        <w:tc>
          <w:tcPr>
            <w:tcW w:w="1802" w:type="dxa"/>
            <w:tcBorders>
              <w:top w:val="nil"/>
              <w:left w:val="nil"/>
              <w:bottom w:val="nil"/>
              <w:right w:val="nil"/>
            </w:tcBorders>
            <w:tcPrChange w:id="672" w:author="Judith Borghouts" w:date="2018-05-14T09:53:00Z">
              <w:tcPr>
                <w:tcW w:w="1802" w:type="dxa"/>
                <w:tcBorders>
                  <w:top w:val="nil"/>
                  <w:left w:val="nil"/>
                  <w:right w:val="nil"/>
                </w:tcBorders>
              </w:tcPr>
            </w:tcPrChange>
          </w:tcPr>
          <w:p w14:paraId="577DA171" w14:textId="419D262D" w:rsidR="004774A2" w:rsidRDefault="00BB37E4">
            <w:pPr>
              <w:spacing w:before="40" w:after="40"/>
              <w:ind w:firstLine="0"/>
              <w:rPr>
                <w:ins w:id="673" w:author="Judith Borghouts" w:date="2018-05-13T21:01:00Z"/>
              </w:rPr>
              <w:pPrChange w:id="674" w:author="Judith Borghouts" w:date="2018-05-14T09:53:00Z">
                <w:pPr>
                  <w:ind w:firstLine="0"/>
                </w:pPr>
              </w:pPrChange>
            </w:pPr>
            <w:ins w:id="675" w:author="Judith Borghouts" w:date="2018-05-13T21:03:00Z">
              <w:r>
                <w:t>0.24</w:t>
              </w:r>
            </w:ins>
          </w:p>
        </w:tc>
      </w:tr>
      <w:tr w:rsidR="00EF5117" w14:paraId="7C9F4C70" w14:textId="77777777" w:rsidTr="007A5CB4">
        <w:trPr>
          <w:ins w:id="676" w:author="Judith Borghouts" w:date="2018-05-13T21:08:00Z"/>
        </w:trPr>
        <w:tc>
          <w:tcPr>
            <w:tcW w:w="1980" w:type="dxa"/>
            <w:tcBorders>
              <w:top w:val="nil"/>
              <w:left w:val="nil"/>
              <w:right w:val="nil"/>
            </w:tcBorders>
            <w:tcPrChange w:id="677" w:author="Judith Borghouts" w:date="2018-05-14T09:53:00Z">
              <w:tcPr>
                <w:tcW w:w="1980" w:type="dxa"/>
                <w:gridSpan w:val="2"/>
                <w:tcBorders>
                  <w:top w:val="nil"/>
                  <w:left w:val="nil"/>
                  <w:right w:val="nil"/>
                </w:tcBorders>
              </w:tcPr>
            </w:tcPrChange>
          </w:tcPr>
          <w:p w14:paraId="7FA4990A" w14:textId="0644560F" w:rsidR="00EF5117" w:rsidRDefault="00EF5117">
            <w:pPr>
              <w:spacing w:before="40" w:after="40"/>
              <w:ind w:firstLine="0"/>
              <w:rPr>
                <w:ins w:id="678" w:author="Judith Borghouts" w:date="2018-05-13T21:08:00Z"/>
              </w:rPr>
              <w:pPrChange w:id="679" w:author="Judith Borghouts" w:date="2018-05-14T09:53:00Z">
                <w:pPr>
                  <w:ind w:firstLine="0"/>
                </w:pPr>
              </w:pPrChange>
            </w:pPr>
            <w:ins w:id="680" w:author="Judith Borghouts" w:date="2018-05-13T21:08:00Z">
              <w:r>
                <w:t>Error rate</w:t>
              </w:r>
            </w:ins>
          </w:p>
        </w:tc>
        <w:tc>
          <w:tcPr>
            <w:tcW w:w="1624" w:type="dxa"/>
            <w:tcBorders>
              <w:top w:val="nil"/>
              <w:left w:val="nil"/>
              <w:right w:val="nil"/>
            </w:tcBorders>
            <w:tcPrChange w:id="681" w:author="Judith Borghouts" w:date="2018-05-14T09:53:00Z">
              <w:tcPr>
                <w:tcW w:w="1624" w:type="dxa"/>
                <w:tcBorders>
                  <w:top w:val="nil"/>
                  <w:left w:val="nil"/>
                  <w:right w:val="nil"/>
                </w:tcBorders>
              </w:tcPr>
            </w:tcPrChange>
          </w:tcPr>
          <w:p w14:paraId="688FFEE1" w14:textId="54CC1C2F" w:rsidR="00EF5117" w:rsidRDefault="004C7B41">
            <w:pPr>
              <w:spacing w:before="40" w:after="40"/>
              <w:ind w:firstLine="0"/>
              <w:rPr>
                <w:ins w:id="682" w:author="Judith Borghouts" w:date="2018-05-13T21:08:00Z"/>
              </w:rPr>
              <w:pPrChange w:id="683" w:author="Judith Borghouts" w:date="2018-05-14T09:53:00Z">
                <w:pPr>
                  <w:ind w:firstLine="0"/>
                </w:pPr>
              </w:pPrChange>
            </w:pPr>
            <w:ins w:id="684" w:author="Judith Borghouts" w:date="2018-05-13T21:08:00Z">
              <w:r>
                <w:t>51.06</w:t>
              </w:r>
              <w:r w:rsidR="00EF5117" w:rsidRPr="00EF5117">
                <w:t xml:space="preserve"> </w:t>
              </w:r>
            </w:ins>
          </w:p>
        </w:tc>
        <w:tc>
          <w:tcPr>
            <w:tcW w:w="1802" w:type="dxa"/>
            <w:tcBorders>
              <w:top w:val="nil"/>
              <w:left w:val="nil"/>
              <w:right w:val="nil"/>
            </w:tcBorders>
            <w:tcPrChange w:id="685" w:author="Judith Borghouts" w:date="2018-05-14T09:53:00Z">
              <w:tcPr>
                <w:tcW w:w="1802" w:type="dxa"/>
                <w:tcBorders>
                  <w:top w:val="nil"/>
                  <w:left w:val="nil"/>
                  <w:right w:val="nil"/>
                </w:tcBorders>
              </w:tcPr>
            </w:tcPrChange>
          </w:tcPr>
          <w:p w14:paraId="7731ED74" w14:textId="5CEDF041" w:rsidR="00EF5117" w:rsidRPr="00BF2C63" w:rsidRDefault="00EF5117">
            <w:pPr>
              <w:spacing w:before="40" w:after="40"/>
              <w:ind w:firstLine="0"/>
              <w:rPr>
                <w:ins w:id="686" w:author="Judith Borghouts" w:date="2018-05-13T21:08:00Z"/>
              </w:rPr>
              <w:pPrChange w:id="687" w:author="Judith Borghouts" w:date="2018-05-14T09:53:00Z">
                <w:pPr>
                  <w:ind w:firstLine="0"/>
                </w:pPr>
              </w:pPrChange>
            </w:pPr>
            <w:ins w:id="688" w:author="Judith Borghouts" w:date="2018-05-13T21:08:00Z">
              <w:r w:rsidRPr="00EF5117">
                <w:t>85.7</w:t>
              </w:r>
              <w:r w:rsidR="00385310">
                <w:t>9</w:t>
              </w:r>
            </w:ins>
          </w:p>
        </w:tc>
        <w:tc>
          <w:tcPr>
            <w:tcW w:w="1802" w:type="dxa"/>
            <w:tcBorders>
              <w:top w:val="nil"/>
              <w:left w:val="nil"/>
              <w:right w:val="nil"/>
            </w:tcBorders>
            <w:tcPrChange w:id="689" w:author="Judith Borghouts" w:date="2018-05-14T09:53:00Z">
              <w:tcPr>
                <w:tcW w:w="1802" w:type="dxa"/>
                <w:tcBorders>
                  <w:top w:val="nil"/>
                  <w:left w:val="nil"/>
                  <w:right w:val="nil"/>
                </w:tcBorders>
              </w:tcPr>
            </w:tcPrChange>
          </w:tcPr>
          <w:p w14:paraId="516F74AC" w14:textId="1E51DD9B" w:rsidR="00EF5117" w:rsidRPr="00BF2C63" w:rsidRDefault="00CD2435">
            <w:pPr>
              <w:spacing w:before="40" w:after="40"/>
              <w:ind w:firstLine="0"/>
              <w:rPr>
                <w:ins w:id="690" w:author="Judith Borghouts" w:date="2018-05-13T21:08:00Z"/>
              </w:rPr>
              <w:pPrChange w:id="691" w:author="Judith Borghouts" w:date="2018-05-14T09:53:00Z">
                <w:pPr>
                  <w:ind w:firstLine="0"/>
                </w:pPr>
              </w:pPrChange>
            </w:pPr>
            <w:ins w:id="692" w:author="Judith Borghouts" w:date="2018-05-13T21:08:00Z">
              <w:r>
                <w:t>0.60</w:t>
              </w:r>
              <w:r w:rsidR="00EF5117" w:rsidRPr="00EF5117">
                <w:t xml:space="preserve">  </w:t>
              </w:r>
            </w:ins>
          </w:p>
        </w:tc>
        <w:tc>
          <w:tcPr>
            <w:tcW w:w="1802" w:type="dxa"/>
            <w:tcBorders>
              <w:top w:val="nil"/>
              <w:left w:val="nil"/>
              <w:right w:val="nil"/>
            </w:tcBorders>
            <w:tcPrChange w:id="693" w:author="Judith Borghouts" w:date="2018-05-14T09:53:00Z">
              <w:tcPr>
                <w:tcW w:w="1802" w:type="dxa"/>
                <w:tcBorders>
                  <w:top w:val="nil"/>
                  <w:left w:val="nil"/>
                  <w:right w:val="nil"/>
                </w:tcBorders>
              </w:tcPr>
            </w:tcPrChange>
          </w:tcPr>
          <w:p w14:paraId="3BDBDC4D" w14:textId="737A7775" w:rsidR="00EF5117" w:rsidRPr="00BF2C63" w:rsidRDefault="00EF5117">
            <w:pPr>
              <w:spacing w:before="40" w:after="40"/>
              <w:ind w:firstLine="0"/>
              <w:rPr>
                <w:ins w:id="694" w:author="Judith Borghouts" w:date="2018-05-13T21:08:00Z"/>
              </w:rPr>
              <w:pPrChange w:id="695" w:author="Judith Borghouts" w:date="2018-05-14T09:53:00Z">
                <w:pPr>
                  <w:ind w:firstLine="0"/>
                </w:pPr>
              </w:pPrChange>
            </w:pPr>
            <w:ins w:id="696" w:author="Judith Borghouts" w:date="2018-05-13T21:08:00Z">
              <w:r w:rsidRPr="00EF5117">
                <w:t>0.55</w:t>
              </w:r>
            </w:ins>
          </w:p>
        </w:tc>
      </w:tr>
    </w:tbl>
    <w:p w14:paraId="3798490C" w14:textId="06FA8F2F" w:rsidR="00871201" w:rsidRDefault="009C6050">
      <w:pPr>
        <w:rPr>
          <w:ins w:id="697" w:author="Judith Borghouts" w:date="2018-05-13T20:55:00Z"/>
        </w:rPr>
        <w:pPrChange w:id="698" w:author="Judith Borghouts" w:date="2018-07-05T16:57:00Z">
          <w:pPr>
            <w:pStyle w:val="Heading2"/>
          </w:pPr>
        </w:pPrChange>
      </w:pPr>
      <w:ins w:id="699" w:author="Judith Borghouts" w:date="2018-07-05T16:51:00Z">
        <w:r>
          <w:t>This model provides further insight into the effect of longer switches on task performance: t</w:t>
        </w:r>
      </w:ins>
      <w:ins w:id="700" w:author="Judith Borghouts" w:date="2018-05-14T10:15:00Z">
        <w:r w:rsidR="00354B06">
          <w:t xml:space="preserve">he </w:t>
        </w:r>
      </w:ins>
      <w:ins w:id="701" w:author="Judith Borghouts" w:date="2018-05-14T10:16:00Z">
        <w:r w:rsidR="003B04EC">
          <w:t xml:space="preserve">longer people </w:t>
        </w:r>
      </w:ins>
      <w:ins w:id="702" w:author="Judith Borghouts" w:date="2018-05-14T10:24:00Z">
        <w:r w:rsidR="00747CD5">
          <w:t>switched for</w:t>
        </w:r>
      </w:ins>
      <w:ins w:id="703" w:author="Judith Borghouts" w:date="2018-05-14T10:16:00Z">
        <w:r w:rsidR="003B04EC">
          <w:t xml:space="preserve">, the slower they were to </w:t>
        </w:r>
      </w:ins>
      <w:ins w:id="704" w:author="Judith Borghouts" w:date="2018-05-14T10:17:00Z">
        <w:r w:rsidR="00FF7D37">
          <w:t>finish a trial</w:t>
        </w:r>
      </w:ins>
      <w:ins w:id="705" w:author="Judith Borghouts" w:date="2018-05-14T10:18:00Z">
        <w:r w:rsidR="00C31432">
          <w:t xml:space="preserve">, even when </w:t>
        </w:r>
        <w:r w:rsidR="00614866">
          <w:t>switchin</w:t>
        </w:r>
        <w:r w:rsidR="00895B6A">
          <w:t xml:space="preserve">g durations are subtracted from </w:t>
        </w:r>
      </w:ins>
      <w:ins w:id="706" w:author="Judith Borghouts" w:date="2018-05-14T10:19:00Z">
        <w:r w:rsidR="00AE7DB7">
          <w:t>the total trial time</w:t>
        </w:r>
      </w:ins>
      <w:ins w:id="707" w:author="Judith Borghouts" w:date="2018-05-14T09:54:00Z">
        <w:r w:rsidR="00354B06">
          <w:t xml:space="preserve">. </w:t>
        </w:r>
      </w:ins>
      <w:ins w:id="708" w:author="Judith Borghouts" w:date="2018-05-14T10:20:00Z">
        <w:r w:rsidR="00BD3119">
          <w:t xml:space="preserve">The number of switches explained a smaller portion of the variation, but </w:t>
        </w:r>
        <w:r w:rsidR="002771FA">
          <w:t xml:space="preserve">still had a significant effect. </w:t>
        </w:r>
      </w:ins>
      <w:ins w:id="709" w:author="Judith Borghouts" w:date="2018-05-14T10:16:00Z">
        <w:r w:rsidR="00354B06">
          <w:t xml:space="preserve">Furthermore, the more people typed, the slower </w:t>
        </w:r>
        <w:r w:rsidR="00A656CE">
          <w:t>they were to complete a trial.</w:t>
        </w:r>
      </w:ins>
    </w:p>
    <w:p w14:paraId="40BA95AA" w14:textId="25EFEBF7" w:rsidR="001F585A" w:rsidRPr="00835D90" w:rsidRDefault="001F585A" w:rsidP="001F585A">
      <w:pPr>
        <w:pStyle w:val="Heading2"/>
        <w:rPr>
          <w:lang w:val="en-GB"/>
        </w:rPr>
      </w:pPr>
      <w:r w:rsidRPr="00835D90">
        <w:rPr>
          <w:lang w:val="en-GB"/>
        </w:rPr>
        <w:t>Discussion</w:t>
      </w:r>
    </w:p>
    <w:p w14:paraId="41C6ED15" w14:textId="76FCAC34" w:rsidR="00BC472D" w:rsidRDefault="001F585A" w:rsidP="00D95924">
      <w:pPr>
        <w:pStyle w:val="Paragraph"/>
        <w:rPr>
          <w:ins w:id="710" w:author="Judith Borghouts" w:date="2018-07-05T17:14:00Z"/>
        </w:rPr>
      </w:pPr>
      <w:r w:rsidRPr="00835D90">
        <w:t>The aim of this</w:t>
      </w:r>
      <w:ins w:id="711" w:author="Duncan Brumby" w:date="2018-05-03T13:51:00Z">
        <w:r w:rsidR="00C26020" w:rsidRPr="00835D90">
          <w:t xml:space="preserve"> first</w:t>
        </w:r>
      </w:ins>
      <w:r w:rsidRPr="00835D90">
        <w:t xml:space="preserve"> study was to see whether showing people how long they switch</w:t>
      </w:r>
      <w:ins w:id="712" w:author="Duncan Brumby" w:date="2018-05-03T13:51:00Z">
        <w:r w:rsidR="0023216F" w:rsidRPr="00835D90">
          <w:t>ed</w:t>
        </w:r>
      </w:ins>
      <w:r w:rsidRPr="00835D90">
        <w:t xml:space="preserve"> </w:t>
      </w:r>
      <w:ins w:id="713" w:author="Duncan Brumby" w:date="2018-05-03T13:51:00Z">
        <w:r w:rsidR="0023216F" w:rsidRPr="00835D90">
          <w:t xml:space="preserve">away from </w:t>
        </w:r>
      </w:ins>
      <w:ins w:id="714" w:author="Duncan Brumby" w:date="2018-05-03T13:52:00Z">
        <w:r w:rsidR="0023216F" w:rsidRPr="00835D90">
          <w:t xml:space="preserve">a task </w:t>
        </w:r>
      </w:ins>
      <w:r w:rsidRPr="00835D90">
        <w:t xml:space="preserve">on average </w:t>
      </w:r>
      <w:commentRangeStart w:id="715"/>
      <w:del w:id="716" w:author="Duncan Brumby" w:date="2018-05-03T13:52:00Z">
        <w:r w:rsidRPr="00835D90" w:rsidDel="0023216F">
          <w:delText xml:space="preserve">reduces </w:delText>
        </w:r>
      </w:del>
      <w:ins w:id="717" w:author="Duncan Brumby" w:date="2018-05-03T13:52:00Z">
        <w:r w:rsidR="0023216F" w:rsidRPr="00835D90">
          <w:t>reduced</w:t>
        </w:r>
        <w:commentRangeEnd w:id="715"/>
        <w:r w:rsidR="0023216F" w:rsidRPr="00835D90">
          <w:rPr>
            <w:rStyle w:val="CommentReference"/>
          </w:rPr>
          <w:commentReference w:id="715"/>
        </w:r>
        <w:r w:rsidR="0023216F" w:rsidRPr="00835D90">
          <w:t xml:space="preserve"> </w:t>
        </w:r>
      </w:ins>
      <w:r w:rsidRPr="00835D90">
        <w:t xml:space="preserve">the number and length of their switches. </w:t>
      </w:r>
      <w:del w:id="718" w:author="Duncan Brumby" w:date="2018-05-03T13:52:00Z">
        <w:r w:rsidRPr="00835D90" w:rsidDel="00BC472D">
          <w:delText>The r</w:delText>
        </w:r>
      </w:del>
      <w:ins w:id="719" w:author="Duncan Brumby" w:date="2018-05-03T13:52:00Z">
        <w:del w:id="720" w:author="Judith Borghouts" w:date="2018-05-07T16:04:00Z">
          <w:r w:rsidR="00BC472D" w:rsidRPr="00835D90" w:rsidDel="00CE60D7">
            <w:delText>R</w:delText>
          </w:r>
        </w:del>
      </w:ins>
      <w:del w:id="721" w:author="Judith Borghouts" w:date="2018-05-07T16:04:00Z">
        <w:r w:rsidRPr="00835D90" w:rsidDel="00CE60D7">
          <w:delText>esults show</w:delText>
        </w:r>
      </w:del>
      <w:ins w:id="722" w:author="Judith Borghouts" w:date="2018-05-07T16:04:00Z">
        <w:r w:rsidR="00CE60D7">
          <w:t>We found</w:t>
        </w:r>
      </w:ins>
      <w:r w:rsidRPr="00835D90">
        <w:t xml:space="preserve"> that </w:t>
      </w:r>
      <w:del w:id="723" w:author="Judith Borghouts" w:date="2018-05-07T15:56:00Z">
        <w:r w:rsidRPr="00835D90" w:rsidDel="00A14404">
          <w:delText xml:space="preserve">people can benefit from receiving feedback on the length of their switches: </w:delText>
        </w:r>
      </w:del>
      <w:r w:rsidRPr="00835D90">
        <w:t xml:space="preserve">participants made shorter switches, were faster to complete the task, and made fewer errors. These </w:t>
      </w:r>
      <w:ins w:id="724" w:author="Judith Borghouts" w:date="2018-05-07T15:56:00Z">
        <w:r w:rsidR="00317BB9">
          <w:t>results are i</w:t>
        </w:r>
        <w:r w:rsidR="004A431D">
          <w:t xml:space="preserve">mportant, as </w:t>
        </w:r>
      </w:ins>
      <w:ins w:id="725" w:author="Judith Borghouts" w:date="2018-05-07T16:31:00Z">
        <w:r w:rsidR="00225166">
          <w:t xml:space="preserve">shortening </w:t>
        </w:r>
      </w:ins>
      <w:ins w:id="726" w:author="Judith Borghouts" w:date="2018-05-07T15:56:00Z">
        <w:r w:rsidR="00225166">
          <w:t>interruptions</w:t>
        </w:r>
        <w:r w:rsidR="004A431D" w:rsidRPr="004A431D">
          <w:t xml:space="preserve"> </w:t>
        </w:r>
      </w:ins>
      <w:ins w:id="727" w:author="Judith Borghouts" w:date="2018-05-07T16:26:00Z">
        <w:r w:rsidR="00181833">
          <w:t>may</w:t>
        </w:r>
      </w:ins>
      <w:ins w:id="728" w:author="Judith Borghouts" w:date="2018-05-07T15:56:00Z">
        <w:r w:rsidR="004A431D" w:rsidRPr="004A431D">
          <w:t xml:space="preserve"> provide substantial benefits in work: </w:t>
        </w:r>
      </w:ins>
      <w:ins w:id="729" w:author="Judith Borghouts" w:date="2018-05-07T16:32:00Z">
        <w:r w:rsidR="00807A0D">
          <w:t>it</w:t>
        </w:r>
      </w:ins>
      <w:ins w:id="730" w:author="Judith Borghouts" w:date="2018-05-07T15:56:00Z">
        <w:r w:rsidR="004A431D" w:rsidRPr="004A431D">
          <w:t xml:space="preserve"> </w:t>
        </w:r>
      </w:ins>
      <w:ins w:id="731" w:author="Judith Borghouts" w:date="2018-05-07T16:27:00Z">
        <w:r w:rsidR="00D63AD3">
          <w:t>can</w:t>
        </w:r>
      </w:ins>
      <w:ins w:id="732" w:author="Judith Borghouts" w:date="2018-05-07T15:56:00Z">
        <w:r w:rsidR="004A431D" w:rsidRPr="004A431D">
          <w:t xml:space="preserve"> make people less distracted and more </w:t>
        </w:r>
      </w:ins>
      <w:ins w:id="733" w:author="Judith Borghouts" w:date="2018-07-05T17:08:00Z">
        <w:r w:rsidR="00516D48">
          <w:t>concentrated</w:t>
        </w:r>
      </w:ins>
      <w:ins w:id="734" w:author="Judith Borghouts" w:date="2018-05-07T15:56:00Z">
        <w:r w:rsidR="004A431D" w:rsidRPr="004A431D">
          <w:t xml:space="preserve"> on their current task, </w:t>
        </w:r>
        <w:r w:rsidR="00FD4148">
          <w:t>which</w:t>
        </w:r>
        <w:r w:rsidR="004A431D" w:rsidRPr="004A431D">
          <w:t xml:space="preserve"> can lead to higher productivity</w:t>
        </w:r>
      </w:ins>
      <w:ins w:id="735" w:author="Judith Borghouts" w:date="2018-07-05T17:02:00Z">
        <w:r w:rsidR="00677785">
          <w:t xml:space="preserve"> </w:t>
        </w:r>
        <w:r w:rsidR="000E6F26">
          <w:fldChar w:fldCharType="begin" w:fldLock="1"/>
        </w:r>
      </w:ins>
      <w:r w:rsidR="009442C3">
        <w:instrText>ADDIN CSL_CITATION { "citationItems" : [ { "id" : "ITEM-1", "itemData" : { "author" : [ { "dropping-particle" : "", "family" : "Iqbal", "given" : "Shamsi T.", "non-dropping-particle" : "", "parse-names" : false, "suffix" : "" }, { "dropping-particle" : "", "family" : "Horvitz", "given" : "Eric", "non-dropping-particle" : "", "parse-names" : false, "suffix" : "" } ], "container-title" : "CSCW'10", "id" : "ITEM-1", "issued" : { "date-parts" : [ [ "2010" ] ] }, "page" : "27-30", "publisher-place" : "Savannah, Georgia, USA", "title" : "Notifications and Awareness: A Field Study of Alert Usage and Preferences", "type" : "paper-conference" }, "uris" : [ "http://www.mendeley.com/documents/?uuid=31ea9c7c-1c8e-3142-b3fd-adb56e4be934" ] }, { "id" : "ITEM-2",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2", "issued" : { "date-parts" : [ [ "2018" ] ] }, "publisher-place" : "Montreal, Canada", "title" : "Effects of Individual Differences in Blocking Workplace Distractions", "type" : "paper-conference" }, "uris" : [ "http://www.mendeley.com/documents/?uuid=a12a8af6-b4d8-303a-9d64-023d9288b151" ] } ], "mendeley" : { "formattedCitation" : "(Iqbal &amp; Horvitz, 2010; Mark et al., 2018)", "plainTextFormattedCitation" : "(Iqbal &amp; Horvitz, 2010; Mark et al., 2018)", "previouslyFormattedCitation" : "(Iqbal &amp; Horvitz, 2010; Mark et al., 2018)" }, "properties" : { "noteIndex" : 0 }, "schema" : "https://github.com/citation-style-language/schema/raw/master/csl-citation.json" }</w:instrText>
      </w:r>
      <w:r w:rsidR="000E6F26">
        <w:fldChar w:fldCharType="separate"/>
      </w:r>
      <w:r w:rsidR="0017150D" w:rsidRPr="0017150D">
        <w:rPr>
          <w:noProof/>
        </w:rPr>
        <w:t>(Iqbal &amp; Horvitz, 2010; Mark et al., 2018)</w:t>
      </w:r>
      <w:ins w:id="736" w:author="Judith Borghouts" w:date="2018-07-05T17:02:00Z">
        <w:r w:rsidR="000E6F26">
          <w:fldChar w:fldCharType="end"/>
        </w:r>
      </w:ins>
      <w:ins w:id="737" w:author="Judith Borghouts" w:date="2018-05-07T15:57:00Z">
        <w:r w:rsidR="000E6F26">
          <w:t>.</w:t>
        </w:r>
      </w:ins>
      <w:del w:id="738" w:author="Judith Borghouts" w:date="2018-07-05T17:02:00Z">
        <w:r w:rsidR="00F41812" w:rsidDel="000E6F26">
          <w:rPr>
            <w:rStyle w:val="CommentReference"/>
          </w:rPr>
          <w:commentReference w:id="739"/>
        </w:r>
      </w:del>
      <w:ins w:id="740" w:author="Judith Borghouts" w:date="2018-05-07T15:58:00Z">
        <w:r w:rsidR="004150B6">
          <w:t xml:space="preserve"> T</w:t>
        </w:r>
        <w:r w:rsidR="009D5714">
          <w:t xml:space="preserve">he </w:t>
        </w:r>
      </w:ins>
      <w:ins w:id="741" w:author="Judith Borghouts" w:date="2018-05-07T16:10:00Z">
        <w:r w:rsidR="001A312B">
          <w:t>improvement</w:t>
        </w:r>
      </w:ins>
      <w:ins w:id="742" w:author="Judith Borghouts" w:date="2018-05-07T16:24:00Z">
        <w:r w:rsidR="00152C4D">
          <w:t>s</w:t>
        </w:r>
      </w:ins>
      <w:ins w:id="743" w:author="Judith Borghouts" w:date="2018-05-07T16:10:00Z">
        <w:r w:rsidR="001A312B">
          <w:t xml:space="preserve"> </w:t>
        </w:r>
      </w:ins>
      <w:ins w:id="744" w:author="Judith Borghouts" w:date="2018-05-07T16:44:00Z">
        <w:r w:rsidR="00AD4F55">
          <w:t xml:space="preserve">we found </w:t>
        </w:r>
      </w:ins>
      <w:ins w:id="745" w:author="Judith Borghouts" w:date="2018-05-07T16:10:00Z">
        <w:r w:rsidR="001A312B">
          <w:t>in</w:t>
        </w:r>
      </w:ins>
      <w:ins w:id="746" w:author="Judith Borghouts" w:date="2018-05-07T16:44:00Z">
        <w:r w:rsidR="0085624D">
          <w:t xml:space="preserve"> data entry</w:t>
        </w:r>
      </w:ins>
      <w:ins w:id="747" w:author="Judith Borghouts" w:date="2018-05-07T16:10:00Z">
        <w:r w:rsidR="001A312B">
          <w:t xml:space="preserve"> </w:t>
        </w:r>
      </w:ins>
      <w:ins w:id="748" w:author="Judith Borghouts" w:date="2018-05-07T16:24:00Z">
        <w:r w:rsidR="005327C0">
          <w:t>accuracy and completion time</w:t>
        </w:r>
      </w:ins>
      <w:ins w:id="749" w:author="Judith Borghouts" w:date="2018-05-07T16:10:00Z">
        <w:r w:rsidR="001A312B">
          <w:t xml:space="preserve"> </w:t>
        </w:r>
      </w:ins>
      <w:del w:id="750" w:author="Judith Borghouts" w:date="2018-05-07T15:58:00Z">
        <w:r w:rsidRPr="00835D90" w:rsidDel="00FA5121">
          <w:delText xml:space="preserve">findings suggest that shorter switches can lead to better task performance, and </w:delText>
        </w:r>
      </w:del>
      <w:del w:id="751" w:author="Judith Borghouts" w:date="2018-05-07T16:24:00Z">
        <w:r w:rsidRPr="00835D90" w:rsidDel="00344D11">
          <w:delText>are</w:delText>
        </w:r>
      </w:del>
      <w:ins w:id="752" w:author="Judith Borghouts" w:date="2018-05-07T16:24:00Z">
        <w:r w:rsidR="00152C4D">
          <w:t>are</w:t>
        </w:r>
      </w:ins>
      <w:ins w:id="753" w:author="Judith Borghouts" w:date="2018-05-07T16:10:00Z">
        <w:r w:rsidR="001A312B">
          <w:t xml:space="preserve"> also</w:t>
        </w:r>
      </w:ins>
      <w:r w:rsidRPr="00835D90">
        <w:t xml:space="preserve"> in line with previous </w:t>
      </w:r>
      <w:ins w:id="754" w:author="Judith Borghouts" w:date="2018-05-07T16:11:00Z">
        <w:r w:rsidR="00B30965">
          <w:t xml:space="preserve">experimental </w:t>
        </w:r>
      </w:ins>
      <w:r w:rsidRPr="00835D90">
        <w:t xml:space="preserve">studies </w:t>
      </w:r>
      <w:del w:id="755" w:author="Judith Borghouts" w:date="2018-05-07T15:58:00Z">
        <w:r w:rsidRPr="00835D90" w:rsidDel="004150B6">
          <w:delText xml:space="preserve">connecting </w:delText>
        </w:r>
      </w:del>
      <w:ins w:id="756" w:author="Judith Borghouts" w:date="2018-05-07T15:58:00Z">
        <w:r w:rsidR="009252E3">
          <w:t>showing</w:t>
        </w:r>
        <w:r w:rsidR="004150B6">
          <w:t xml:space="preserve"> shorter </w:t>
        </w:r>
      </w:ins>
      <w:ins w:id="757" w:author="Judith Borghouts" w:date="2018-05-07T15:59:00Z">
        <w:r w:rsidR="004150B6">
          <w:t>interruptions improve task performance</w:t>
        </w:r>
      </w:ins>
      <w:del w:id="758" w:author="Judith Borghouts" w:date="2018-05-07T15:59:00Z">
        <w:r w:rsidRPr="00835D90" w:rsidDel="004150B6">
          <w:delText>the duration of an interruption to its disruptiveness</w:delText>
        </w:r>
      </w:del>
      <w:r w:rsidRPr="00835D90">
        <w:t xml:space="preserve"> </w:t>
      </w:r>
      <w:r w:rsidRPr="00835D90">
        <w:fldChar w:fldCharType="begin" w:fldLock="1"/>
      </w:r>
      <w:r w:rsidR="00F523B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noteIndex" : 0 }, "schema" : "https://github.com/citation-style-language/schema/raw/master/csl-citation.json" }</w:instrText>
      </w:r>
      <w:r w:rsidRPr="00835D90">
        <w:fldChar w:fldCharType="separate"/>
      </w:r>
      <w:r w:rsidR="003156C2" w:rsidRPr="00835D90">
        <w:rPr>
          <w:noProof/>
        </w:rPr>
        <w:t>(Altmann et al., 2017; Monk et al., 2008)</w:t>
      </w:r>
      <w:r w:rsidRPr="00835D90">
        <w:fldChar w:fldCharType="end"/>
      </w:r>
      <w:r w:rsidRPr="00835D90">
        <w:t>.</w:t>
      </w:r>
      <w:ins w:id="759" w:author="Judith Borghouts" w:date="2018-05-07T16:25:00Z">
        <w:r w:rsidR="00CF14FD">
          <w:t xml:space="preserve"> In these</w:t>
        </w:r>
      </w:ins>
      <w:ins w:id="760" w:author="Judith Borghouts" w:date="2018-05-07T16:27:00Z">
        <w:r w:rsidR="00A63699">
          <w:t xml:space="preserve"> </w:t>
        </w:r>
      </w:ins>
      <w:ins w:id="761" w:author="Judith Borghouts" w:date="2018-05-07T16:32:00Z">
        <w:r w:rsidR="00AC4707">
          <w:t>experimental</w:t>
        </w:r>
      </w:ins>
      <w:ins w:id="762" w:author="Judith Borghouts" w:date="2018-05-07T16:25:00Z">
        <w:r w:rsidR="00CF14FD">
          <w:t xml:space="preserve"> studies, the length of the interruptions was controlled by the experimenters.</w:t>
        </w:r>
      </w:ins>
      <w:commentRangeStart w:id="763"/>
      <w:r w:rsidRPr="00835D90">
        <w:t xml:space="preserve"> </w:t>
      </w:r>
      <w:commentRangeEnd w:id="763"/>
      <w:ins w:id="764" w:author="Judith Borghouts" w:date="2018-05-07T15:59:00Z">
        <w:r w:rsidR="00C04FFD">
          <w:t xml:space="preserve">Our study </w:t>
        </w:r>
      </w:ins>
      <w:ins w:id="765" w:author="Judith Borghouts" w:date="2018-05-07T16:22:00Z">
        <w:r w:rsidR="000B0F92">
          <w:t xml:space="preserve">contributes to this </w:t>
        </w:r>
        <w:r w:rsidR="00547689">
          <w:t>body of work</w:t>
        </w:r>
        <w:r w:rsidR="000B0F92">
          <w:t xml:space="preserve"> by </w:t>
        </w:r>
      </w:ins>
      <w:ins w:id="766" w:author="Judith Borghouts" w:date="2018-05-07T16:32:00Z">
        <w:r w:rsidR="007E5CD2">
          <w:t xml:space="preserve">exploring ways </w:t>
        </w:r>
      </w:ins>
      <w:ins w:id="767" w:author="Judith Borghouts" w:date="2018-05-07T16:27:00Z">
        <w:r w:rsidR="00D222D0">
          <w:t xml:space="preserve">to shorten </w:t>
        </w:r>
      </w:ins>
      <w:ins w:id="768" w:author="Judith Borghouts" w:date="2018-05-07T15:59:00Z">
        <w:r w:rsidR="00C04FFD">
          <w:t>self-interruptions</w:t>
        </w:r>
      </w:ins>
      <w:ins w:id="769" w:author="Judith Borghouts" w:date="2018-05-07T16:26:00Z">
        <w:r w:rsidR="00D14DB5">
          <w:t>, where the length of the interruptions is controlled by users themselves</w:t>
        </w:r>
      </w:ins>
      <w:ins w:id="770" w:author="Judith Borghouts" w:date="2018-05-07T16:22:00Z">
        <w:r w:rsidR="0010195E">
          <w:t>.</w:t>
        </w:r>
      </w:ins>
      <w:ins w:id="771" w:author="Judith Borghouts" w:date="2018-05-07T15:59:00Z">
        <w:r w:rsidR="00523208">
          <w:t xml:space="preserve"> </w:t>
        </w:r>
      </w:ins>
      <w:del w:id="772" w:author="Judith Borghouts" w:date="2018-05-07T16:11:00Z">
        <w:r w:rsidR="00690060" w:rsidRPr="00835D90" w:rsidDel="00523208">
          <w:rPr>
            <w:rStyle w:val="CommentReference"/>
          </w:rPr>
          <w:commentReference w:id="763"/>
        </w:r>
      </w:del>
    </w:p>
    <w:p w14:paraId="4828714B" w14:textId="78286C17" w:rsidR="006B2A87" w:rsidRDefault="00A6560C" w:rsidP="00D95924">
      <w:pPr>
        <w:pStyle w:val="Paragraph"/>
        <w:rPr>
          <w:ins w:id="773" w:author="Judith Borghouts" w:date="2018-05-07T17:02:00Z"/>
        </w:rPr>
      </w:pPr>
      <w:ins w:id="774" w:author="Judith Borghouts" w:date="2018-07-05T17:14:00Z">
        <w:r>
          <w:t xml:space="preserve">In addition to window switches, we also found </w:t>
        </w:r>
      </w:ins>
      <w:ins w:id="775" w:author="Judith Borghouts" w:date="2018-07-05T17:17:00Z">
        <w:r w:rsidR="004D40DD">
          <w:t>the occurrence</w:t>
        </w:r>
      </w:ins>
      <w:ins w:id="776" w:author="Judith Borghouts" w:date="2018-07-05T17:14:00Z">
        <w:r>
          <w:t xml:space="preserve"> of long IKIs, which suggest</w:t>
        </w:r>
      </w:ins>
      <w:ins w:id="777" w:author="Judith Borghouts" w:date="2018-07-05T20:51:00Z">
        <w:r w:rsidR="007A26C5">
          <w:t>s</w:t>
        </w:r>
      </w:ins>
      <w:ins w:id="778" w:author="Judith Borghouts" w:date="2018-07-05T17:14:00Z">
        <w:r>
          <w:t xml:space="preserve"> that people further self-interrupted themselves </w:t>
        </w:r>
      </w:ins>
      <w:ins w:id="779" w:author="Judith Borghouts" w:date="2018-07-05T17:15:00Z">
        <w:r w:rsidR="00754486">
          <w:t>outside</w:t>
        </w:r>
      </w:ins>
      <w:ins w:id="780" w:author="Judith Borghouts" w:date="2018-07-05T20:41:00Z">
        <w:r w:rsidR="001A434F">
          <w:t xml:space="preserve"> of</w:t>
        </w:r>
      </w:ins>
      <w:ins w:id="781" w:author="Judith Borghouts" w:date="2018-07-05T17:15:00Z">
        <w:r w:rsidR="00754486">
          <w:t xml:space="preserve"> the computer, with the task window still in focus. </w:t>
        </w:r>
      </w:ins>
      <w:ins w:id="782" w:author="Judith Borghouts" w:date="2018-07-05T17:19:00Z">
        <w:r w:rsidR="00B02F48">
          <w:t xml:space="preserve">However, </w:t>
        </w:r>
      </w:ins>
      <w:ins w:id="783" w:author="Judith Borghouts" w:date="2018-07-05T20:43:00Z">
        <w:r w:rsidR="001319B4">
          <w:t>it</w:t>
        </w:r>
      </w:ins>
      <w:ins w:id="784" w:author="Judith Borghouts" w:date="2018-07-05T17:19:00Z">
        <w:r w:rsidR="00B02F48">
          <w:t xml:space="preserve"> is difficult to </w:t>
        </w:r>
        <w:r w:rsidR="0042045D">
          <w:t>know</w:t>
        </w:r>
        <w:r w:rsidR="004555DE">
          <w:t xml:space="preserve"> what </w:t>
        </w:r>
      </w:ins>
      <w:ins w:id="785" w:author="Judith Borghouts" w:date="2018-07-05T20:41:00Z">
        <w:r w:rsidR="0071300F">
          <w:t>was happening</w:t>
        </w:r>
      </w:ins>
      <w:ins w:id="786" w:author="Judith Borghouts" w:date="2018-07-05T17:19:00Z">
        <w:r w:rsidR="0071300F">
          <w:t xml:space="preserve"> </w:t>
        </w:r>
        <w:r w:rsidR="005E2424">
          <w:t>during these moments</w:t>
        </w:r>
      </w:ins>
      <w:ins w:id="787" w:author="Judith Borghouts" w:date="2018-07-05T20:45:00Z">
        <w:r w:rsidR="0042045D">
          <w:t xml:space="preserve"> in a remote study</w:t>
        </w:r>
      </w:ins>
      <w:ins w:id="788" w:author="Judith Borghouts" w:date="2018-07-05T20:44:00Z">
        <w:r w:rsidR="00233FAC">
          <w:t xml:space="preserve">. Future studies </w:t>
        </w:r>
        <w:r w:rsidR="007A1976">
          <w:t xml:space="preserve">could </w:t>
        </w:r>
      </w:ins>
      <w:ins w:id="789" w:author="Judith Borghouts" w:date="2018-07-05T20:46:00Z">
        <w:r w:rsidR="00CC6CC4">
          <w:t xml:space="preserve">use additional </w:t>
        </w:r>
        <w:r w:rsidR="00D16948">
          <w:t>metrics</w:t>
        </w:r>
      </w:ins>
      <w:ins w:id="790" w:author="Judith Borghouts" w:date="2018-07-05T20:47:00Z">
        <w:r w:rsidR="00447E01">
          <w:t xml:space="preserve"> to </w:t>
        </w:r>
      </w:ins>
      <w:ins w:id="791" w:author="Judith Borghouts" w:date="2018-07-05T20:58:00Z">
        <w:r w:rsidR="0019650B">
          <w:t>explore what people are doing</w:t>
        </w:r>
      </w:ins>
      <w:ins w:id="792" w:author="Judith Borghouts" w:date="2018-07-05T20:59:00Z">
        <w:r w:rsidR="00C916B0">
          <w:t xml:space="preserve"> during </w:t>
        </w:r>
        <w:r w:rsidR="00913B98">
          <w:t>long</w:t>
        </w:r>
        <w:r w:rsidR="00C916B0">
          <w:t xml:space="preserve"> pauses</w:t>
        </w:r>
      </w:ins>
      <w:ins w:id="793" w:author="Judith Borghouts" w:date="2018-07-05T20:58:00Z">
        <w:r w:rsidR="0019650B">
          <w:t xml:space="preserve">: for example, the </w:t>
        </w:r>
        <w:r w:rsidR="009C0E57">
          <w:t>data entry interface may prompt the user to con</w:t>
        </w:r>
        <w:r w:rsidR="0040791C">
          <w:t>firm they are still working on the</w:t>
        </w:r>
        <w:r w:rsidR="009C0E57">
          <w:t xml:space="preserve"> task, after a certain amount of inactivity. </w:t>
        </w:r>
      </w:ins>
      <w:ins w:id="794" w:author="Judith Borghouts" w:date="2018-07-05T20:47:00Z">
        <w:r w:rsidR="00447E01">
          <w:t xml:space="preserve"> </w:t>
        </w:r>
      </w:ins>
      <w:ins w:id="795" w:author="Judith Borghouts" w:date="2018-07-05T20:46:00Z">
        <w:r w:rsidR="00F57751">
          <w:t xml:space="preserve"> </w:t>
        </w:r>
      </w:ins>
    </w:p>
    <w:p w14:paraId="315587B7" w14:textId="3A2EBDFF" w:rsidR="00EC641E" w:rsidRPr="00835D90" w:rsidDel="007805E7" w:rsidRDefault="00015CBB" w:rsidP="00D95924">
      <w:pPr>
        <w:pStyle w:val="Paragraph"/>
        <w:rPr>
          <w:ins w:id="796" w:author="Duncan Brumby" w:date="2018-05-03T13:53:00Z"/>
          <w:del w:id="797" w:author="Judith Borghouts" w:date="2018-07-05T20:59:00Z"/>
        </w:rPr>
      </w:pPr>
      <w:ins w:id="798" w:author="Judith Borghouts" w:date="2018-07-05T21:04:00Z">
        <w:r>
          <w:t xml:space="preserve">  </w:t>
        </w:r>
      </w:ins>
      <w:bookmarkStart w:id="799" w:name="_GoBack"/>
      <w:bookmarkEnd w:id="799"/>
      <w:del w:id="800" w:author="Judith Borghouts" w:date="2018-07-05T20:59:00Z">
        <w:r w:rsidR="00F41812" w:rsidDel="007805E7">
          <w:rPr>
            <w:rStyle w:val="CommentReference"/>
          </w:rPr>
          <w:commentReference w:id="801"/>
        </w:r>
      </w:del>
    </w:p>
    <w:p w14:paraId="5FFB646B" w14:textId="62DC568B" w:rsidR="001F585A" w:rsidRPr="00835D90" w:rsidDel="0006672C" w:rsidRDefault="009A4FEC" w:rsidP="00C30354">
      <w:pPr>
        <w:pStyle w:val="Paragraph"/>
        <w:rPr>
          <w:del w:id="802" w:author="Judith Borghouts" w:date="2018-05-07T16:45:00Z"/>
        </w:rPr>
      </w:pPr>
      <w:commentRangeStart w:id="803"/>
      <w:ins w:id="804" w:author="Duncan Brumby" w:date="2018-05-03T13:56:00Z">
        <w:del w:id="805" w:author="Judith Borghouts" w:date="2018-05-07T16:45:00Z">
          <w:r w:rsidRPr="00835D90" w:rsidDel="0006672C">
            <w:delText>G</w:delText>
          </w:r>
        </w:del>
      </w:ins>
      <w:ins w:id="806" w:author="Duncan Brumby" w:date="2018-05-03T13:53:00Z">
        <w:del w:id="807" w:author="Judith Borghouts" w:date="2018-05-07T16:45:00Z">
          <w:r w:rsidR="00BC472D" w:rsidRPr="00835D90" w:rsidDel="0006672C">
            <w:delText xml:space="preserve">iving participants </w:delText>
          </w:r>
        </w:del>
      </w:ins>
      <w:del w:id="808" w:author="Judith Borghouts" w:date="2018-05-07T16:45:00Z">
        <w:r w:rsidR="00243D04" w:rsidRPr="00835D90" w:rsidDel="0006672C">
          <w:delText>Feedback</w:delText>
        </w:r>
        <w:r w:rsidR="001F585A" w:rsidRPr="00835D90" w:rsidDel="0006672C">
          <w:delText xml:space="preserve"> </w:delText>
        </w:r>
      </w:del>
      <w:ins w:id="809" w:author="Duncan Brumby" w:date="2018-05-03T13:53:00Z">
        <w:del w:id="810" w:author="Judith Borghouts" w:date="2018-05-07T16:45:00Z">
          <w:r w:rsidR="00BC472D" w:rsidRPr="00835D90" w:rsidDel="0006672C">
            <w:delText xml:space="preserve">feedback </w:delText>
          </w:r>
        </w:del>
      </w:ins>
      <w:del w:id="811" w:author="Judith Borghouts" w:date="2018-05-07T16:45:00Z">
        <w:r w:rsidR="001F585A" w:rsidRPr="00835D90" w:rsidDel="0006672C">
          <w:delText xml:space="preserve">on </w:delText>
        </w:r>
      </w:del>
      <w:ins w:id="812" w:author="Duncan Brumby" w:date="2018-05-03T13:53:00Z">
        <w:del w:id="813" w:author="Judith Borghouts" w:date="2018-05-07T16:45:00Z">
          <w:r w:rsidR="00BC472D" w:rsidRPr="00835D90" w:rsidDel="0006672C">
            <w:delText xml:space="preserve">the duration of their </w:delText>
          </w:r>
        </w:del>
      </w:ins>
      <w:del w:id="814" w:author="Judith Borghouts" w:date="2018-05-07T16:45:00Z">
        <w:r w:rsidR="001F585A" w:rsidRPr="00835D90" w:rsidDel="0006672C">
          <w:delText>switch</w:delText>
        </w:r>
      </w:del>
      <w:ins w:id="815" w:author="Duncan Brumby" w:date="2018-05-03T13:53:00Z">
        <w:del w:id="816" w:author="Judith Borghouts" w:date="2018-05-07T16:45:00Z">
          <w:r w:rsidR="00BC472D" w:rsidRPr="00835D90" w:rsidDel="0006672C">
            <w:delText xml:space="preserve">es </w:delText>
          </w:r>
        </w:del>
      </w:ins>
      <w:del w:id="817" w:author="Judith Borghouts" w:date="2018-05-07T16:45:00Z">
        <w:r w:rsidR="001F585A" w:rsidRPr="00835D90" w:rsidDel="0006672C">
          <w:delText xml:space="preserve">ing duration did not reduce the </w:delText>
        </w:r>
      </w:del>
      <w:del w:id="818" w:author="Judith Borghouts" w:date="2018-05-07T16:39:00Z">
        <w:r w:rsidR="001F585A" w:rsidRPr="00835D90" w:rsidDel="0034777C">
          <w:delText xml:space="preserve">number </w:delText>
        </w:r>
      </w:del>
      <w:del w:id="819" w:author="Judith Borghouts" w:date="2018-05-07T16:45:00Z">
        <w:r w:rsidR="001F585A" w:rsidRPr="00835D90" w:rsidDel="0006672C">
          <w:delText>of switches</w:delText>
        </w:r>
      </w:del>
      <w:ins w:id="820" w:author="Duncan Brumby" w:date="2018-05-03T13:54:00Z">
        <w:del w:id="821" w:author="Judith Borghouts" w:date="2018-05-07T16:45:00Z">
          <w:r w:rsidR="00BC472D" w:rsidRPr="00835D90" w:rsidDel="0006672C">
            <w:delText xml:space="preserve">. This result is inconsistent with </w:delText>
          </w:r>
        </w:del>
      </w:ins>
      <w:del w:id="822" w:author="Judith Borghouts" w:date="2018-05-07T16:45:00Z">
        <w:r w:rsidR="001F585A" w:rsidRPr="00835D90" w:rsidDel="0006672C">
          <w:delText xml:space="preserve"> as in prior work</w:delText>
        </w:r>
      </w:del>
      <w:ins w:id="823" w:author="Duncan Brumby" w:date="2018-05-03T13:55:00Z">
        <w:del w:id="824" w:author="Judith Borghouts" w:date="2018-05-07T16:45:00Z">
          <w:r w:rsidR="00BC472D" w:rsidRPr="00835D90" w:rsidDel="0006672C">
            <w:delText xml:space="preserve">, which found </w:delText>
          </w:r>
        </w:del>
      </w:ins>
      <w:del w:id="825" w:author="Judith Borghouts" w:date="2018-05-07T16:45:00Z">
        <w:r w:rsidR="001F585A" w:rsidRPr="00835D90" w:rsidDel="0006672C">
          <w:delText xml:space="preserve"> </w:delText>
        </w:r>
      </w:del>
      <w:ins w:id="826" w:author="Duncan Brumby" w:date="2018-05-03T13:56:00Z">
        <w:del w:id="827" w:author="Judith Borghouts" w:date="2018-05-07T16:33:00Z">
          <w:r w:rsidRPr="00835D90" w:rsidDel="0032722F">
            <w:delText>XXXX</w:delText>
          </w:r>
        </w:del>
        <w:del w:id="828" w:author="Judith Borghouts" w:date="2018-05-07T16:45:00Z">
          <w:r w:rsidRPr="00835D90" w:rsidDel="0006672C">
            <w:delText xml:space="preserve"> </w:delText>
          </w:r>
        </w:del>
      </w:ins>
      <w:del w:id="829" w:author="Judith Borghouts" w:date="2018-05-07T16:45:00Z">
        <w:r w:rsidR="001F585A" w:rsidRPr="00835D90" w:rsidDel="0006672C">
          <w:fldChar w:fldCharType="begin" w:fldLock="1"/>
        </w:r>
        <w:r w:rsidR="003156C2" w:rsidRPr="00835D90" w:rsidDel="0006672C">
          <w:del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delInstrText>
        </w:r>
        <w:r w:rsidR="001F585A" w:rsidRPr="00835D90" w:rsidDel="0006672C">
          <w:fldChar w:fldCharType="separate"/>
        </w:r>
        <w:r w:rsidR="003156C2" w:rsidRPr="00835D90" w:rsidDel="0006672C">
          <w:rPr>
            <w:noProof/>
          </w:rPr>
          <w:delText>(Gould et al., 2016)</w:delText>
        </w:r>
        <w:r w:rsidR="001F585A" w:rsidRPr="00835D90" w:rsidDel="0006672C">
          <w:fldChar w:fldCharType="end"/>
        </w:r>
        <w:r w:rsidR="001F585A" w:rsidRPr="00835D90" w:rsidDel="0006672C">
          <w:delText xml:space="preserve">. </w:delText>
        </w:r>
      </w:del>
      <w:ins w:id="830" w:author="Duncan Brumby" w:date="2018-05-03T13:55:00Z">
        <w:del w:id="831" w:author="Judith Borghouts" w:date="2018-05-07T16:38:00Z">
          <w:r w:rsidRPr="00835D90" w:rsidDel="00D01CC9">
            <w:delText>However, i</w:delText>
          </w:r>
        </w:del>
        <w:del w:id="832" w:author="Judith Borghouts" w:date="2018-05-07T16:33:00Z">
          <w:r w:rsidRPr="00835D90" w:rsidDel="007A616F">
            <w:delText xml:space="preserve">t’s worth bearing in mind that in </w:delText>
          </w:r>
        </w:del>
      </w:ins>
      <w:del w:id="833" w:author="Judith Borghouts" w:date="2018-05-07T16:33:00Z">
        <w:r w:rsidR="001F585A" w:rsidRPr="00835D90" w:rsidDel="007A616F">
          <w:delText xml:space="preserve">In Gould et al.’s study, feedback appeared after </w:delText>
        </w:r>
        <w:r w:rsidR="001F585A" w:rsidRPr="00835D90" w:rsidDel="007A616F">
          <w:rPr>
            <w:i/>
          </w:rPr>
          <w:delText>every</w:delText>
        </w:r>
        <w:r w:rsidR="001F585A" w:rsidRPr="00835D90" w:rsidDel="007A616F">
          <w:delText xml:space="preserve"> </w:delText>
        </w:r>
        <w:r w:rsidR="001F585A" w:rsidRPr="00835D90" w:rsidDel="007A616F">
          <w:rPr>
            <w:i/>
          </w:rPr>
          <w:delText>switch</w:delText>
        </w:r>
      </w:del>
      <w:del w:id="834" w:author="Judith Borghouts" w:date="2018-05-07T16:29:00Z">
        <w:r w:rsidR="00243D04" w:rsidRPr="00835D90" w:rsidDel="00AA0782">
          <w:rPr>
            <w:i/>
          </w:rPr>
          <w:delText xml:space="preserve">, </w:delText>
        </w:r>
        <w:r w:rsidR="00243D04" w:rsidRPr="00835D90" w:rsidDel="00AA0782">
          <w:delText>and</w:delText>
        </w:r>
        <w:r w:rsidR="00243D04" w:rsidRPr="00835D90" w:rsidDel="00AA0782">
          <w:rPr>
            <w:i/>
          </w:rPr>
          <w:delText xml:space="preserve"> </w:delText>
        </w:r>
        <w:r w:rsidR="00243D04" w:rsidRPr="00835D90" w:rsidDel="00AA0782">
          <w:delText>p</w:delText>
        </w:r>
        <w:r w:rsidR="001F585A" w:rsidRPr="00835D90" w:rsidDel="00AA0782">
          <w:delText>articipants may have tried to reduce switches, either because they were more aware of every switch or because they wanted to avoid the message</w:delText>
        </w:r>
      </w:del>
      <w:del w:id="835" w:author="Judith Borghouts" w:date="2018-05-07T16:33:00Z">
        <w:r w:rsidR="001F585A" w:rsidRPr="00835D90" w:rsidDel="007A616F">
          <w:delText>. In</w:delText>
        </w:r>
      </w:del>
      <w:del w:id="836" w:author="Judith Borghouts" w:date="2018-05-07T16:38:00Z">
        <w:r w:rsidR="001F585A" w:rsidRPr="00835D90" w:rsidDel="00D01CC9">
          <w:delText xml:space="preserve"> our study </w:delText>
        </w:r>
      </w:del>
      <w:del w:id="837" w:author="Judith Borghouts" w:date="2018-05-07T16:34:00Z">
        <w:r w:rsidR="001F585A" w:rsidRPr="00835D90" w:rsidDel="008C7333">
          <w:delText>p</w:delText>
        </w:r>
      </w:del>
      <w:del w:id="838" w:author="Judith Borghouts" w:date="2018-05-07T16:45:00Z">
        <w:r w:rsidR="001F585A" w:rsidRPr="00835D90" w:rsidDel="0006672C">
          <w:delText xml:space="preserve">articipants </w:delText>
        </w:r>
        <w:r w:rsidR="007D77B8" w:rsidRPr="00835D90" w:rsidDel="0006672C">
          <w:delText>had to switch as</w:delText>
        </w:r>
        <w:r w:rsidR="001F585A" w:rsidRPr="00835D90" w:rsidDel="0006672C">
          <w:delText xml:space="preserve"> part of the tas</w:delText>
        </w:r>
      </w:del>
      <w:del w:id="839" w:author="Judith Borghouts" w:date="2018-05-07T16:38:00Z">
        <w:r w:rsidR="001F585A" w:rsidRPr="00835D90" w:rsidDel="006F1E4B">
          <w:delText>k</w:delText>
        </w:r>
        <w:r w:rsidR="00105D2D" w:rsidRPr="00835D90" w:rsidDel="006F1E4B">
          <w:delText xml:space="preserve"> and had to briefly hold </w:delText>
        </w:r>
      </w:del>
      <w:ins w:id="840" w:author="Duncan Brumby" w:date="2018-05-03T13:57:00Z">
        <w:del w:id="841" w:author="Judith Borghouts" w:date="2018-05-07T16:38:00Z">
          <w:r w:rsidR="00F77B7D" w:rsidRPr="00835D90" w:rsidDel="006F1E4B">
            <w:delText xml:space="preserve">this </w:delText>
          </w:r>
        </w:del>
      </w:ins>
      <w:del w:id="842" w:author="Judith Borghouts" w:date="2018-05-07T16:38:00Z">
        <w:r w:rsidR="00105D2D" w:rsidRPr="00835D90" w:rsidDel="006F1E4B">
          <w:delText>information in the</w:delText>
        </w:r>
      </w:del>
      <w:ins w:id="843" w:author="Duncan Brumby" w:date="2018-05-03T13:57:00Z">
        <w:del w:id="844" w:author="Judith Borghouts" w:date="2018-05-07T16:38:00Z">
          <w:r w:rsidR="00F77B7D" w:rsidRPr="00835D90" w:rsidDel="006F1E4B">
            <w:delText xml:space="preserve">ir </w:delText>
          </w:r>
        </w:del>
      </w:ins>
      <w:del w:id="845" w:author="Judith Borghouts" w:date="2018-05-07T16:38:00Z">
        <w:r w:rsidR="00105D2D" w:rsidRPr="00835D90" w:rsidDel="006F1E4B">
          <w:delText xml:space="preserve"> head</w:delText>
        </w:r>
        <w:r w:rsidR="001F585A" w:rsidRPr="00835D90" w:rsidDel="006F1E4B">
          <w:delText>. Giving</w:delText>
        </w:r>
      </w:del>
      <w:del w:id="846" w:author="Judith Borghouts" w:date="2018-05-07T16:45:00Z">
        <w:r w:rsidR="001F585A" w:rsidRPr="00835D90" w:rsidDel="0006672C">
          <w:delText xml:space="preserve"> notifications at every switch would have had the risk of overexposing participants to notifications and limiting its usefulnes</w:delText>
        </w:r>
        <w:commentRangeEnd w:id="803"/>
        <w:r w:rsidR="00A9352B" w:rsidRPr="00835D90" w:rsidDel="0006672C">
          <w:rPr>
            <w:rStyle w:val="CommentReference"/>
          </w:rPr>
          <w:commentReference w:id="803"/>
        </w:r>
        <w:r w:rsidR="001F585A" w:rsidRPr="00835D90" w:rsidDel="0006672C">
          <w:delText xml:space="preserve">s </w:delText>
        </w:r>
        <w:r w:rsidR="001F585A" w:rsidRPr="00835D90" w:rsidDel="0006672C">
          <w:fldChar w:fldCharType="begin" w:fldLock="1"/>
        </w:r>
        <w:r w:rsidR="003156C2" w:rsidRPr="00835D90" w:rsidDel="0006672C">
          <w:del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delInstrText>
        </w:r>
        <w:r w:rsidR="001F585A" w:rsidRPr="00835D90" w:rsidDel="0006672C">
          <w:fldChar w:fldCharType="separate"/>
        </w:r>
        <w:r w:rsidR="003156C2" w:rsidRPr="00835D90" w:rsidDel="0006672C">
          <w:rPr>
            <w:noProof/>
          </w:rPr>
          <w:delText>(Cutrell, Czerwinski, &amp; Horvitz, 2001; Whittaker et al., 2016)</w:delText>
        </w:r>
        <w:r w:rsidR="001F585A" w:rsidRPr="00835D90" w:rsidDel="0006672C">
          <w:fldChar w:fldCharType="end"/>
        </w:r>
        <w:r w:rsidR="001F585A" w:rsidRPr="00835D90" w:rsidDel="0006672C">
          <w:delText>.</w:delText>
        </w:r>
      </w:del>
      <w:del w:id="847" w:author="Judith Borghouts" w:date="2018-05-07T16:34:00Z">
        <w:r w:rsidR="001F585A" w:rsidRPr="00835D90" w:rsidDel="00E90ED7">
          <w:delText xml:space="preserve"> Therefore</w:delText>
        </w:r>
        <w:r w:rsidR="001F585A" w:rsidRPr="00835D90" w:rsidDel="008C7333">
          <w:delText xml:space="preserve">, feedback was only given after </w:delText>
        </w:r>
        <w:r w:rsidR="001F585A" w:rsidRPr="00835D90" w:rsidDel="008C7333">
          <w:rPr>
            <w:i/>
          </w:rPr>
          <w:delText>every trial</w:delText>
        </w:r>
        <w:r w:rsidR="001F585A" w:rsidRPr="00835D90" w:rsidDel="008C7333">
          <w:delText xml:space="preserve">. </w:delText>
        </w:r>
      </w:del>
      <w:commentRangeStart w:id="848"/>
      <w:del w:id="849" w:author="Judith Borghouts" w:date="2018-05-07T16:23:00Z">
        <w:r w:rsidR="002E7CC9" w:rsidRPr="00835D90" w:rsidDel="00B21134">
          <w:delText xml:space="preserve">In </w:delText>
        </w:r>
        <w:r w:rsidR="00B17C06" w:rsidRPr="00835D90" w:rsidDel="00B21134">
          <w:delText>Study 2,</w:delText>
        </w:r>
        <w:r w:rsidR="00C30354" w:rsidRPr="00835D90" w:rsidDel="00B21134">
          <w:delText xml:space="preserve"> which uses people’s own work, a notification</w:delText>
        </w:r>
        <w:r w:rsidR="002E7CC9" w:rsidRPr="00835D90" w:rsidDel="00B21134">
          <w:delText xml:space="preserve"> will be given</w:delText>
        </w:r>
        <w:r w:rsidR="00C30354" w:rsidRPr="00835D90" w:rsidDel="00B21134">
          <w:delText xml:space="preserve"> upon every switch. </w:delText>
        </w:r>
      </w:del>
      <w:del w:id="850" w:author="Judith Borghouts" w:date="2018-05-07T16:44:00Z">
        <w:r w:rsidR="001F585A" w:rsidRPr="00835D90" w:rsidDel="0006672C">
          <w:delText>Moreover, the notification only showed information rega</w:delText>
        </w:r>
        <w:r w:rsidR="007D77B8" w:rsidRPr="00835D90" w:rsidDel="0006672C">
          <w:delText>rding the duration of switches</w:delText>
        </w:r>
      </w:del>
      <w:del w:id="851" w:author="Judith Borghouts" w:date="2018-05-07T16:40:00Z">
        <w:r w:rsidR="007D77B8" w:rsidRPr="00835D90" w:rsidDel="000636EF">
          <w:delText xml:space="preserve">. </w:delText>
        </w:r>
        <w:r w:rsidR="00B21509" w:rsidRPr="00835D90" w:rsidDel="000636EF">
          <w:fldChar w:fldCharType="begin" w:fldLock="1"/>
        </w:r>
        <w:r w:rsidR="003351B6" w:rsidRPr="00835D90" w:rsidDel="000636EF">
          <w:delInstrText>ADDIN CSL_CITATION { "citationItems" : [ { "id" : "ITEM-1", "itemData" : { "DOI" : "10.1111/cogs.12513", "ISSN" : "1551-6709", "abstract" : "We test people's ability to optimize performance across two concurrent tasks. Participants per-formed a number entry task while controlling a randomly moving cursor with a joystick. Partici-pants received explicit feedback on their performance on these tasks in the form of a single combined score. This payoff function was varied between conditions to change the value of one task relative to the other. We found that participants adapted their strategy for interleaving the two tasks, by varying how long they spent on one task before switching to the other, in order to achieve the near maximum payoff available in each condition. In a second experiment, we show that this behavior is learned quickly (within 2\u20133 min over several discrete trials) and remained stable for as long as the payoff function did not change. The results of this work show that people are adaptive and flexible in how they prioritize and allocate attention in a dual-task setting. However, it also demonstrates some of the limits regarding people's ability to optimize payoff functions.", "author" : [ { "dropping-particle" : "", "family" : "Farmer", "given" : "George D", "non-dropping-particle" : "", "parse-names" : false, "suffix" : "" }, { "dropping-particle" : "", "family" : "Janssen", "given" : "Christian P", "non-dropping-particle" : "", "parse-names" : false, "suffix" : "" }, { "dropping-particle" : "", "family" : "Nguyen", "given" : "Anh T", "non-dropping-particle" : "", "parse-names" : false, "suffix" : "" }, { "dropping-particle" : "", "family" : "Brumby", "given" : "Duncan P.", "non-dropping-particle" : "", "parse-names" : false, "suffix" : "" } ], "container-title" : "Cognitive Science", "id" : "ITEM-1", "issued" : { "date-parts" : [ [ "2017" ] ] }, "page" : "1-30", "title" : "Dividing Attention Between Tasks: Testing Whether Explicit Payoff Functions Elicit Optimal Dual-Task Performance", "type" : "article-journal" }, "suppress-author" : 1, "uris" : [ "http://www.mendeley.com/documents/?uuid=bf48ca21-9407-327a-adf2-abc06623a0d0" ] } ], "mendeley" : { "formattedCitation" : "(2017)" }, "properties" : {  }, "schema" : "https://github.com/citation-style-language/schema/raw/master/csl-citation.json" }</w:delInstrText>
        </w:r>
        <w:r w:rsidR="00B21509" w:rsidRPr="00835D90" w:rsidDel="000636EF">
          <w:fldChar w:fldCharType="separate"/>
        </w:r>
        <w:r w:rsidR="003351B6" w:rsidRPr="00835D90" w:rsidDel="000636EF">
          <w:rPr>
            <w:noProof/>
          </w:rPr>
          <w:delText>(2017)</w:delText>
        </w:r>
        <w:r w:rsidR="00B21509" w:rsidRPr="00835D90" w:rsidDel="000636EF">
          <w:fldChar w:fldCharType="end"/>
        </w:r>
        <w:r w:rsidR="00B21509" w:rsidRPr="00835D90" w:rsidDel="000636EF">
          <w:delText xml:space="preserve"> </w:delText>
        </w:r>
        <w:r w:rsidR="007D77B8" w:rsidRPr="00835D90" w:rsidDel="000636EF">
          <w:delText>showed that people work to maximise task performance based on the explicit feedback they are given</w:delText>
        </w:r>
      </w:del>
      <w:del w:id="852" w:author="Judith Borghouts" w:date="2018-05-07T16:34:00Z">
        <w:r w:rsidR="007D77B8" w:rsidRPr="00835D90" w:rsidDel="00801D9E">
          <w:delText xml:space="preserve">, so </w:delText>
        </w:r>
        <w:commentRangeEnd w:id="848"/>
        <w:r w:rsidR="00690060" w:rsidRPr="00835D90" w:rsidDel="00801D9E">
          <w:rPr>
            <w:rStyle w:val="CommentReference"/>
          </w:rPr>
          <w:commentReference w:id="848"/>
        </w:r>
        <w:r w:rsidR="001F585A" w:rsidRPr="00835D90" w:rsidDel="00801D9E">
          <w:delText xml:space="preserve">participants </w:delText>
        </w:r>
        <w:r w:rsidR="007D77B8" w:rsidRPr="00835D90" w:rsidDel="00801D9E">
          <w:delText xml:space="preserve">in the current study </w:delText>
        </w:r>
        <w:r w:rsidR="001F585A" w:rsidRPr="00835D90" w:rsidDel="00801D9E">
          <w:delText xml:space="preserve">may have focused on reducing the duration, rather than number of switches. </w:delText>
        </w:r>
      </w:del>
      <w:del w:id="853" w:author="Judith Borghouts" w:date="2018-05-07T16:40:00Z">
        <w:r w:rsidR="007D77B8" w:rsidRPr="00835D90" w:rsidDel="000636EF">
          <w:delText xml:space="preserve"> </w:delText>
        </w:r>
      </w:del>
    </w:p>
    <w:p w14:paraId="45DF36AE" w14:textId="7A1633EF" w:rsidR="00E361ED" w:rsidRDefault="001F585A" w:rsidP="00560870">
      <w:pPr>
        <w:pStyle w:val="Paragraph"/>
        <w:rPr>
          <w:ins w:id="854" w:author="Judith Borghouts" w:date="2018-05-07T16:45:00Z"/>
        </w:rPr>
      </w:pPr>
      <w:r w:rsidRPr="00835D90">
        <w:t>Most</w:t>
      </w:r>
      <w:r w:rsidR="00C30354" w:rsidRPr="00835D90">
        <w:t xml:space="preserve"> experimental</w:t>
      </w:r>
      <w:r w:rsidRPr="00835D90">
        <w:t xml:space="preserve"> studies on self-interruptions </w:t>
      </w:r>
      <w:ins w:id="855" w:author="Duncan Brumby" w:date="2018-05-03T14:01:00Z">
        <w:r w:rsidR="00880E6F" w:rsidRPr="00835D90">
          <w:t xml:space="preserve">have </w:t>
        </w:r>
      </w:ins>
      <w:r w:rsidR="00BD5E9C" w:rsidRPr="00835D90">
        <w:t>used</w:t>
      </w:r>
      <w:r w:rsidRPr="00835D90">
        <w:t xml:space="preserve"> an artificial distraction, such as chat messages, to measure </w:t>
      </w:r>
      <w:r w:rsidR="00E23C6F" w:rsidRPr="00835D90">
        <w:t>how</w:t>
      </w:r>
      <w:r w:rsidRPr="00835D90">
        <w:t xml:space="preserve"> people self-interrupt to attend to this distracting task </w:t>
      </w:r>
      <w:r w:rsidRPr="00835D90">
        <w:fldChar w:fldCharType="begin" w:fldLock="1"/>
      </w:r>
      <w:r w:rsidR="00F523B2">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noteIndex" : 0 }, "schema" : "https://github.com/citation-style-language/schema/raw/master/csl-citation.json" }</w:instrText>
      </w:r>
      <w:r w:rsidRPr="00835D90">
        <w:fldChar w:fldCharType="separate"/>
      </w:r>
      <w:r w:rsidRPr="00835D90">
        <w:rPr>
          <w:noProof/>
        </w:rPr>
        <w:t>(Katidioti &amp; Taatgen, 2013; Salvucci &amp; Bogunovich, 2010)</w:t>
      </w:r>
      <w:r w:rsidRPr="00835D90">
        <w:fldChar w:fldCharType="end"/>
      </w:r>
      <w:r w:rsidRPr="00835D90">
        <w:t xml:space="preserve">. The current study makes a methodological contribution by using participants’ own personal email inbox, based on the assumption that email provides a </w:t>
      </w:r>
      <w:r w:rsidR="00E361ED" w:rsidRPr="00835D90">
        <w:t xml:space="preserve">natural </w:t>
      </w:r>
      <w:r w:rsidRPr="00835D90">
        <w:t xml:space="preserve">source of distraction </w:t>
      </w:r>
      <w:r w:rsidRPr="00835D90">
        <w:fldChar w:fldCharType="begin" w:fldLock="1"/>
      </w:r>
      <w:r w:rsidR="00F523B2">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noteIndex" : 0 }, "schema" : "https://github.com/citation-style-language/schema/raw/master/csl-citation.json" }</w:instrText>
      </w:r>
      <w:r w:rsidRPr="00835D90">
        <w:fldChar w:fldCharType="separate"/>
      </w:r>
      <w:r w:rsidR="003351B6" w:rsidRPr="00835D90">
        <w:rPr>
          <w:noProof/>
        </w:rPr>
        <w:t>(Hanrahan &amp; Pérez-Qu, 2015; Mark, Iqbal, Czerwinski, Johns, &amp; Sano, 2016)</w:t>
      </w:r>
      <w:r w:rsidRPr="00835D90">
        <w:fldChar w:fldCharType="end"/>
      </w:r>
      <w:r w:rsidRPr="00835D90">
        <w:t xml:space="preserve">. </w:t>
      </w:r>
      <w:r w:rsidR="00C30354" w:rsidRPr="00835D90">
        <w:t>The benefit of using an experimental task is that it enables</w:t>
      </w:r>
      <w:ins w:id="856" w:author="Judith Borghouts" w:date="2018-07-05T16:34:00Z">
        <w:r w:rsidR="00D4384C">
          <w:t xml:space="preserve"> </w:t>
        </w:r>
      </w:ins>
      <w:proofErr w:type="gramStart"/>
      <w:ins w:id="857" w:author="Anna Cox" w:date="2018-05-18T19:41:00Z">
        <w:r w:rsidR="00F41812">
          <w:t xml:space="preserve">us </w:t>
        </w:r>
      </w:ins>
      <w:r w:rsidR="00C30354" w:rsidRPr="00835D90">
        <w:t xml:space="preserve"> to</w:t>
      </w:r>
      <w:proofErr w:type="gramEnd"/>
      <w:r w:rsidR="00C30354" w:rsidRPr="00835D90">
        <w:t xml:space="preserve"> log data entries and measure a dir</w:t>
      </w:r>
      <w:r w:rsidR="000A0F8A" w:rsidRPr="00835D90">
        <w:t>ect effect on task performance</w:t>
      </w:r>
      <w:r w:rsidR="00C30354" w:rsidRPr="00835D90">
        <w:t>.</w:t>
      </w:r>
      <w:r w:rsidR="000A0F8A" w:rsidRPr="00835D90">
        <w:t xml:space="preserve"> </w:t>
      </w:r>
    </w:p>
    <w:p w14:paraId="39F0F241" w14:textId="0C6AFDAD" w:rsidR="0006672C" w:rsidRDefault="0006672C" w:rsidP="00E74C18">
      <w:pPr>
        <w:pStyle w:val="Paragraph"/>
        <w:rPr>
          <w:ins w:id="858" w:author="Judith Borghouts" w:date="2018-05-07T16:00:00Z"/>
        </w:rPr>
      </w:pPr>
      <w:commentRangeStart w:id="859"/>
      <w:commentRangeStart w:id="860"/>
      <w:ins w:id="861" w:author="Judith Borghouts" w:date="2018-05-07T16:45:00Z">
        <w:r w:rsidRPr="00835D90">
          <w:t xml:space="preserve">Giving participants feedback on the duration of their switches did not reduce the </w:t>
        </w:r>
        <w:r>
          <w:t>overall occurrence</w:t>
        </w:r>
        <w:r w:rsidRPr="00835D90">
          <w:t xml:space="preserve"> of switches</w:t>
        </w:r>
      </w:ins>
      <w:ins w:id="862" w:author="Judith Borghouts" w:date="2018-07-05T17:08:00Z">
        <w:r w:rsidR="00A010E4">
          <w:t xml:space="preserve"> as</w:t>
        </w:r>
      </w:ins>
      <w:ins w:id="863" w:author="Judith Borghouts" w:date="2018-07-05T17:09:00Z">
        <w:r w:rsidR="00A010E4">
          <w:t xml:space="preserve"> in</w:t>
        </w:r>
      </w:ins>
      <w:ins w:id="864" w:author="Judith Borghouts" w:date="2018-05-07T16:45:00Z">
        <w:r w:rsidRPr="00835D90">
          <w:t xml:space="preserve"> prior work</w:t>
        </w:r>
      </w:ins>
      <w:ins w:id="865" w:author="Judith Borghouts" w:date="2018-07-05T17:09:00Z">
        <w:r w:rsidR="00110073">
          <w:t xml:space="preserve"> </w:t>
        </w:r>
      </w:ins>
      <w:ins w:id="866" w:author="Judith Borghouts" w:date="2018-05-07T16:45:00Z">
        <w:r w:rsidRPr="00835D90">
          <w:fldChar w:fldCharType="begin" w:fldLock="1"/>
        </w:r>
      </w:ins>
      <w:r w:rsidR="00F523B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noteIndex" : 0 }, "schema" : "https://github.com/citation-style-language/schema/raw/master/csl-citation.json" }</w:instrText>
      </w:r>
      <w:ins w:id="867" w:author="Judith Borghouts" w:date="2018-05-07T16:45:00Z">
        <w:r w:rsidRPr="00835D90">
          <w:fldChar w:fldCharType="separate"/>
        </w:r>
        <w:r w:rsidRPr="00835D90">
          <w:rPr>
            <w:noProof/>
          </w:rPr>
          <w:t>(Gould et al., 2016)</w:t>
        </w:r>
        <w:r w:rsidRPr="00835D90">
          <w:fldChar w:fldCharType="end"/>
        </w:r>
        <w:r w:rsidRPr="00835D90">
          <w:t xml:space="preserve">. </w:t>
        </w:r>
        <w:r>
          <w:t>A reason for this difference in results may be that</w:t>
        </w:r>
      </w:ins>
      <w:ins w:id="868" w:author="Judith Borghouts" w:date="2018-07-05T17:09:00Z">
        <w:r w:rsidR="003A2700">
          <w:t xml:space="preserve"> in prior work, feedback</w:t>
        </w:r>
        <w:r w:rsidR="00041418">
          <w:t xml:space="preserve"> was given</w:t>
        </w:r>
        <w:r w:rsidR="003A2700">
          <w:t xml:space="preserve"> after </w:t>
        </w:r>
        <w:r w:rsidR="003A2700" w:rsidRPr="00D4345F">
          <w:rPr>
            <w:i/>
          </w:rPr>
          <w:t>every switch</w:t>
        </w:r>
        <w:r w:rsidR="003A2700">
          <w:rPr>
            <w:i/>
          </w:rPr>
          <w:t xml:space="preserve">, </w:t>
        </w:r>
        <w:r w:rsidR="003A2700" w:rsidRPr="003A2700">
          <w:rPr>
            <w:rPrChange w:id="869" w:author="Judith Borghouts" w:date="2018-07-05T17:09:00Z">
              <w:rPr>
                <w:i/>
              </w:rPr>
            </w:rPrChange>
          </w:rPr>
          <w:t>whereas</w:t>
        </w:r>
      </w:ins>
      <w:ins w:id="870" w:author="Judith Borghouts" w:date="2018-05-07T16:45:00Z">
        <w:r>
          <w:t xml:space="preserve"> in our study </w:t>
        </w:r>
        <w:r w:rsidRPr="00835D90">
          <w:t xml:space="preserve">feedback was only given after </w:t>
        </w:r>
        <w:r w:rsidRPr="00835D90">
          <w:rPr>
            <w:i/>
          </w:rPr>
          <w:t>every trial</w:t>
        </w:r>
        <w:r w:rsidRPr="00835D90">
          <w:t xml:space="preserve">. </w:t>
        </w:r>
        <w:r>
          <w:t>As p</w:t>
        </w:r>
        <w:r w:rsidRPr="00835D90">
          <w:t>articipants had to switch</w:t>
        </w:r>
        <w:r>
          <w:t xml:space="preserve"> regularly</w:t>
        </w:r>
        <w:r w:rsidRPr="00835D90">
          <w:t xml:space="preserve"> as part of the tas</w:t>
        </w:r>
        <w:r>
          <w:t>k, giving</w:t>
        </w:r>
        <w:r w:rsidRPr="00835D90">
          <w:t xml:space="preserve"> notifications at every switch would have had the risk of overexposing participants to notifications and limiting its usefulnes</w:t>
        </w:r>
        <w:commentRangeEnd w:id="859"/>
        <w:r w:rsidRPr="00835D90">
          <w:rPr>
            <w:rStyle w:val="CommentReference"/>
          </w:rPr>
          <w:commentReference w:id="859"/>
        </w:r>
      </w:ins>
      <w:commentRangeEnd w:id="860"/>
      <w:r w:rsidR="00F41812">
        <w:rPr>
          <w:rStyle w:val="CommentReference"/>
        </w:rPr>
        <w:commentReference w:id="860"/>
      </w:r>
      <w:ins w:id="871" w:author="Judith Borghouts" w:date="2018-05-07T16:45:00Z">
        <w:r w:rsidRPr="00835D90">
          <w:t xml:space="preserve">s </w:t>
        </w:r>
        <w:r w:rsidRPr="00835D90">
          <w:fldChar w:fldCharType="begin" w:fldLock="1"/>
        </w:r>
      </w:ins>
      <w:r w:rsidR="00F523B2">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noteIndex" : 0 }, "schema" : "https://github.com/citation-style-language/schema/raw/master/csl-citation.json" }</w:instrText>
      </w:r>
      <w:ins w:id="872" w:author="Judith Borghouts" w:date="2018-05-07T16:45:00Z">
        <w:r w:rsidRPr="00835D90">
          <w:fldChar w:fldCharType="separate"/>
        </w:r>
        <w:r w:rsidRPr="00835D90">
          <w:rPr>
            <w:noProof/>
          </w:rPr>
          <w:t>(Cutrell, Czerwinski, &amp; Horvitz, 2001; Whittaker et al., 2016)</w:t>
        </w:r>
        <w:r w:rsidRPr="00835D90">
          <w:fldChar w:fldCharType="end"/>
        </w:r>
        <w:r w:rsidRPr="00835D90">
          <w:t>.</w:t>
        </w:r>
        <w:r>
          <w:t xml:space="preserve"> </w:t>
        </w:r>
      </w:ins>
      <w:ins w:id="873" w:author="Judith Borghouts" w:date="2018-07-05T17:06:00Z">
        <w:r w:rsidR="005517E3">
          <w:t xml:space="preserve">A future study could </w:t>
        </w:r>
      </w:ins>
      <w:ins w:id="874" w:author="Judith Borghouts" w:date="2018-07-05T17:11:00Z">
        <w:r w:rsidR="007821CD">
          <w:t>explore showing</w:t>
        </w:r>
      </w:ins>
      <w:ins w:id="875" w:author="Judith Borghouts" w:date="2018-07-05T17:06:00Z">
        <w:r w:rsidR="005517E3">
          <w:t xml:space="preserve"> people t</w:t>
        </w:r>
        <w:r w:rsidR="0077658B">
          <w:t>he number of times they switch</w:t>
        </w:r>
        <w:r w:rsidR="005517E3">
          <w:t xml:space="preserve"> away </w:t>
        </w:r>
        <w:r w:rsidR="005517E3">
          <w:lastRenderedPageBreak/>
          <w:t>from a task</w:t>
        </w:r>
      </w:ins>
      <w:ins w:id="876" w:author="Judith Borghouts" w:date="2018-07-05T17:17:00Z">
        <w:r w:rsidR="0099315E">
          <w:t xml:space="preserve">, in addition to </w:t>
        </w:r>
        <w:r w:rsidR="0047138F">
          <w:t>the duration of switches</w:t>
        </w:r>
      </w:ins>
      <w:ins w:id="877" w:author="Judith Borghouts" w:date="2018-07-05T17:10:00Z">
        <w:r w:rsidR="00CA426D">
          <w:t xml:space="preserve">. </w:t>
        </w:r>
      </w:ins>
      <w:ins w:id="878" w:author="Judith Borghouts" w:date="2018-07-05T17:11:00Z">
        <w:r w:rsidR="00CA426D">
          <w:t>A</w:t>
        </w:r>
      </w:ins>
      <w:ins w:id="879" w:author="Judith Borghouts" w:date="2018-07-05T17:10:00Z">
        <w:r w:rsidR="009442C3">
          <w:t>s</w:t>
        </w:r>
      </w:ins>
      <w:ins w:id="880" w:author="Judith Borghouts" w:date="2018-07-05T17:06:00Z">
        <w:r w:rsidR="005517E3" w:rsidRPr="005517E3">
          <w:t xml:space="preserve"> people work to maximise their task performance based on the explicit feedback that they are given</w:t>
        </w:r>
      </w:ins>
      <w:ins w:id="881" w:author="Judith Borghouts" w:date="2018-07-05T17:10:00Z">
        <w:r w:rsidR="009442C3">
          <w:t xml:space="preserve"> </w:t>
        </w:r>
        <w:r w:rsidR="009442C3">
          <w:fldChar w:fldCharType="begin" w:fldLock="1"/>
        </w:r>
      </w:ins>
      <w:r w:rsidR="00AD0A29">
        <w:instrText>ADDIN CSL_CITATION { "citationItems" : [ { "id" : "ITEM-1", "itemData" : { "DOI" : "10.1111/cogs.12513", "ISSN" : "1551-6709", "abstract" : "We test people's ability to optimize performance across two concurrent tasks. Participants per-formed a number entry task while controlling a randomly moving cursor with a joystick. Partici-pants received explicit feedback on their performance on these tasks in the form of a single combined score. This payoff function was varied between conditions to change the value of one task relative to the other. We found that participants adapted their strategy for interleaving the two tasks, by varying how long they spent on one task before switching to the other, in order to achieve the near maximum payoff available in each condition. In a second experiment, we show that this behavior is learned quickly (within 2\u20133 min over several discrete trials) and remained stable for as long as the payoff function did not change. The results of this work show that people are adaptive and flexible in how they prioritize and allocate attention in a dual-task setting. However, it also demonstrates some of the limits regarding people's ability to optimize payoff functions.", "author" : [ { "dropping-particle" : "", "family" : "Farmer", "given" : "George D", "non-dropping-particle" : "", "parse-names" : false, "suffix" : "" }, { "dropping-particle" : "", "family" : "Janssen", "given" : "Christian P", "non-dropping-particle" : "", "parse-names" : false, "suffix" : "" }, { "dropping-particle" : "", "family" : "Nguyen", "given" : "Anh T", "non-dropping-particle" : "", "parse-names" : false, "suffix" : "" }, { "dropping-particle" : "", "family" : "Brumby", "given" : "Duncan P.", "non-dropping-particle" : "", "parse-names" : false, "suffix" : "" } ], "container-title" : "Cognitive Science", "id" : "ITEM-1", "issued" : { "date-parts" : [ [ "2017" ] ] }, "page" : "1-30", "title" : "Dividing Attention Between Tasks: Testing Whether Explicit Payoff Functions Elicit Optimal Dual-Task Performance", "type" : "article-journal" }, "uris" : [ "http://www.mendeley.com/documents/?uuid=bf48ca21-9407-327a-adf2-abc06623a0d0" ] } ], "mendeley" : { "formattedCitation" : "(Farmer, Janssen, Nguyen, &amp; Brumby, 2017)", "plainTextFormattedCitation" : "(Farmer, Janssen, Nguyen, &amp; Brumby, 2017)", "previouslyFormattedCitation" : "(Farmer, Janssen, Nguyen, &amp; Brumby, 2017)" }, "properties" : { "noteIndex" : 0 }, "schema" : "https://github.com/citation-style-language/schema/raw/master/csl-citation.json" }</w:instrText>
      </w:r>
      <w:r w:rsidR="009442C3">
        <w:fldChar w:fldCharType="separate"/>
      </w:r>
      <w:r w:rsidR="009442C3" w:rsidRPr="009442C3">
        <w:rPr>
          <w:noProof/>
        </w:rPr>
        <w:t>(Farmer, Janssen, Nguyen, &amp; Brumby, 2017)</w:t>
      </w:r>
      <w:ins w:id="882" w:author="Judith Borghouts" w:date="2018-07-05T17:10:00Z">
        <w:r w:rsidR="009442C3">
          <w:fldChar w:fldCharType="end"/>
        </w:r>
      </w:ins>
      <w:ins w:id="883" w:author="Judith Borghouts" w:date="2018-07-05T17:11:00Z">
        <w:r w:rsidR="0076223B">
          <w:t xml:space="preserve">, we expect this </w:t>
        </w:r>
        <w:r w:rsidR="00AC451B">
          <w:t xml:space="preserve">type of </w:t>
        </w:r>
        <w:r w:rsidR="0076223B">
          <w:t>information may encourage people to reduce the number of switches</w:t>
        </w:r>
      </w:ins>
      <w:ins w:id="884" w:author="Judith Borghouts" w:date="2018-07-05T17:06:00Z">
        <w:r w:rsidR="005517E3" w:rsidRPr="005517E3">
          <w:t>.</w:t>
        </w:r>
      </w:ins>
    </w:p>
    <w:p w14:paraId="7BAEB34B" w14:textId="58D9F747" w:rsidR="009B032D" w:rsidRDefault="00D34CD5" w:rsidP="00D96358">
      <w:pPr>
        <w:pStyle w:val="Paragraph"/>
        <w:rPr>
          <w:ins w:id="885" w:author="Judith Borghouts" w:date="2018-05-07T16:06:00Z"/>
        </w:rPr>
      </w:pPr>
      <w:ins w:id="886" w:author="Judith Borghouts" w:date="2018-05-07T17:00:00Z">
        <w:r w:rsidRPr="00D96358">
          <w:t xml:space="preserve">One of the factors that influence </w:t>
        </w:r>
      </w:ins>
      <w:ins w:id="887" w:author="Judith Borghouts" w:date="2018-05-07T17:01:00Z">
        <w:r w:rsidR="00335C10" w:rsidRPr="000E6F26">
          <w:t xml:space="preserve">the costs </w:t>
        </w:r>
        <w:r w:rsidR="00035593" w:rsidRPr="000E6F26">
          <w:t>of a work interruption</w:t>
        </w:r>
      </w:ins>
      <w:ins w:id="888" w:author="Judith Borghouts" w:date="2018-05-07T17:00:00Z">
        <w:r w:rsidRPr="000E6F26">
          <w:t xml:space="preserve"> is its length: w</w:t>
        </w:r>
        <w:r w:rsidR="00B90A70" w:rsidRPr="000E6F26">
          <w:t>hile short interruptions can be</w:t>
        </w:r>
      </w:ins>
      <w:ins w:id="889" w:author="Judith Borghouts" w:date="2018-07-05T16:34:00Z">
        <w:r w:rsidR="00B90A70" w:rsidRPr="000E6F26">
          <w:t xml:space="preserve"> </w:t>
        </w:r>
      </w:ins>
      <w:ins w:id="890" w:author="Judith Borghouts" w:date="2018-05-07T17:00:00Z">
        <w:r w:rsidRPr="000E6F26">
          <w:t>beneficial</w:t>
        </w:r>
      </w:ins>
      <w:ins w:id="891" w:author="Judith Borghouts" w:date="2018-05-07T17:04:00Z">
        <w:r w:rsidR="00442040" w:rsidRPr="000E6F26">
          <w:t xml:space="preserve"> to productivity</w:t>
        </w:r>
      </w:ins>
      <w:ins w:id="892" w:author="Judith Borghouts" w:date="2018-05-07T17:00:00Z">
        <w:r w:rsidRPr="000E6F26">
          <w:t>, too many interruptions and for too long ta</w:t>
        </w:r>
        <w:r w:rsidR="00B3712B" w:rsidRPr="000E6F26">
          <w:t>ke valuable time away from work</w:t>
        </w:r>
      </w:ins>
      <w:ins w:id="893" w:author="Judith Borghouts" w:date="2018-07-05T16:34:00Z">
        <w:r w:rsidR="00B3712B" w:rsidRPr="000E6F26">
          <w:t xml:space="preserve"> </w:t>
        </w:r>
        <w:r w:rsidR="00B3712B" w:rsidRPr="000E6F26">
          <w:fldChar w:fldCharType="begin" w:fldLock="1"/>
        </w:r>
      </w:ins>
      <w:r w:rsidR="000E6F26">
        <w:instrText>ADDIN CSL_CITATION { "citationItems" : [ { "id" : "ITEM-1",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1", "issued" : { "date-parts" : [ [ "2018" ] ] }, "publisher-place" : "Montreal, Canada", "title" : "Effects of Individual Differences in Blocking Workplace Distractions", "type" : "paper-conference" }, "uris" : [ "http://www.mendeley.com/documents/?uuid=a12a8af6-b4d8-303a-9d64-023d9288b151" ] } ], "mendeley" : { "formattedCitation" : "(Mark et al., 2018)", "plainTextFormattedCitation" : "(Mark et al., 2018)", "previouslyFormattedCitation" : "(Mark et al., 2018)" }, "properties" : { "noteIndex" : 0 }, "schema" : "https://github.com/citation-style-language/schema/raw/master/csl-citation.json" }</w:instrText>
      </w:r>
      <w:r w:rsidR="00B3712B" w:rsidRPr="000E6F26">
        <w:rPr>
          <w:rPrChange w:id="894" w:author="Judith Borghouts" w:date="2018-07-05T16:34:00Z">
            <w:rPr/>
          </w:rPrChange>
        </w:rPr>
        <w:fldChar w:fldCharType="separate"/>
      </w:r>
      <w:r w:rsidR="00B3712B" w:rsidRPr="000E6F26">
        <w:rPr>
          <w:noProof/>
        </w:rPr>
        <w:t>(Mark et al., 2018)</w:t>
      </w:r>
      <w:ins w:id="895" w:author="Judith Borghouts" w:date="2018-07-05T16:34:00Z">
        <w:r w:rsidR="00B3712B" w:rsidRPr="000E6F26">
          <w:fldChar w:fldCharType="end"/>
        </w:r>
      </w:ins>
      <w:del w:id="896" w:author="Judith Borghouts" w:date="2018-07-05T16:34:00Z">
        <w:r w:rsidR="00F41812" w:rsidRPr="00B90A70" w:rsidDel="00B3712B">
          <w:rPr>
            <w:rPrChange w:id="897" w:author="Judith Borghouts" w:date="2018-07-05T16:34:00Z">
              <w:rPr>
                <w:rStyle w:val="CommentReference"/>
              </w:rPr>
            </w:rPrChange>
          </w:rPr>
          <w:commentReference w:id="898"/>
        </w:r>
      </w:del>
      <w:ins w:id="899" w:author="Judith Borghouts" w:date="2018-05-07T17:00:00Z">
        <w:r w:rsidRPr="00D96358">
          <w:t>.</w:t>
        </w:r>
      </w:ins>
      <w:ins w:id="900" w:author="Judith Borghouts" w:date="2018-05-07T16:59:00Z">
        <w:r w:rsidRPr="000E6F26">
          <w:t xml:space="preserve"> B</w:t>
        </w:r>
        <w:r w:rsidR="00716640" w:rsidRPr="000E6F26">
          <w:t>ased</w:t>
        </w:r>
      </w:ins>
      <w:ins w:id="901" w:author="Judith Borghouts" w:date="2018-05-07T16:58:00Z">
        <w:r w:rsidR="005F2441" w:rsidRPr="000E6F26">
          <w:t xml:space="preserve"> on</w:t>
        </w:r>
      </w:ins>
      <w:ins w:id="902" w:author="Judith Borghouts" w:date="2018-05-07T17:01:00Z">
        <w:r w:rsidR="00920F44" w:rsidRPr="000E6F26">
          <w:t xml:space="preserve"> this, together with</w:t>
        </w:r>
      </w:ins>
      <w:ins w:id="903" w:author="Judith Borghouts" w:date="2018-05-07T16:58:00Z">
        <w:r w:rsidR="005F2441" w:rsidRPr="000E6F26">
          <w:t xml:space="preserve"> </w:t>
        </w:r>
      </w:ins>
      <w:ins w:id="904" w:author="Judith Borghouts" w:date="2018-05-07T16:56:00Z">
        <w:r w:rsidR="00CC7A1A" w:rsidRPr="000E6F26">
          <w:t>our finding that time feedback reduce</w:t>
        </w:r>
      </w:ins>
      <w:ins w:id="905" w:author="Judith Borghouts" w:date="2018-05-07T17:04:00Z">
        <w:r w:rsidR="0097162D" w:rsidRPr="000E6F26">
          <w:t>s</w:t>
        </w:r>
      </w:ins>
      <w:ins w:id="906" w:author="Judith Borghouts" w:date="2018-05-07T16:56:00Z">
        <w:r w:rsidR="00CC7A1A" w:rsidRPr="000E6F26">
          <w:t xml:space="preserve"> the duration of interruptions</w:t>
        </w:r>
        <w:r w:rsidR="004E3189" w:rsidRPr="000E6F26">
          <w:t xml:space="preserve">, </w:t>
        </w:r>
        <w:r w:rsidR="00CC7A1A" w:rsidRPr="000E6F26">
          <w:t xml:space="preserve">we expect that time feedback can make people more focused and productive in their work. </w:t>
        </w:r>
        <w:proofErr w:type="gramStart"/>
        <w:r w:rsidR="00CC7A1A" w:rsidRPr="000E6F26">
          <w:t>However</w:t>
        </w:r>
      </w:ins>
      <w:proofErr w:type="gramEnd"/>
      <w:ins w:id="907" w:author="Judith Borghouts" w:date="2018-05-08T10:32:00Z">
        <w:r w:rsidR="0035207E" w:rsidRPr="0017150D">
          <w:t xml:space="preserve"> the</w:t>
        </w:r>
        <w:r w:rsidR="00483D48" w:rsidRPr="0017150D">
          <w:t xml:space="preserve"> focus o</w:t>
        </w:r>
        <w:r w:rsidR="00483D48" w:rsidRPr="009442C3">
          <w:t>f the</w:t>
        </w:r>
        <w:r w:rsidR="0035207E" w:rsidRPr="009442C3">
          <w:t xml:space="preserve"> current study</w:t>
        </w:r>
        <w:r w:rsidR="009B720F" w:rsidRPr="009442C3">
          <w:t xml:space="preserve"> was on </w:t>
        </w:r>
      </w:ins>
      <w:ins w:id="908" w:author="Judith Borghouts" w:date="2018-07-05T16:43:00Z">
        <w:r w:rsidR="00CB2C27">
          <w:t>the effect of time feedback on duration of interruptions,</w:t>
        </w:r>
      </w:ins>
      <w:ins w:id="909" w:author="Judith Borghouts" w:date="2018-05-08T10:33:00Z">
        <w:r w:rsidR="00241AD9" w:rsidRPr="00D96358">
          <w:t xml:space="preserve"> </w:t>
        </w:r>
        <w:r w:rsidR="00241AD9" w:rsidRPr="000E6F26">
          <w:t xml:space="preserve">and </w:t>
        </w:r>
      </w:ins>
      <w:ins w:id="910" w:author="Judith Borghouts" w:date="2018-05-07T16:14:00Z">
        <w:r w:rsidR="00255D00" w:rsidRPr="000E6F26">
          <w:t xml:space="preserve">did not explore </w:t>
        </w:r>
      </w:ins>
      <w:ins w:id="911" w:author="Judith Borghouts" w:date="2018-05-07T16:17:00Z">
        <w:r w:rsidR="00007CDE" w:rsidRPr="000E6F26">
          <w:t>people’s</w:t>
        </w:r>
      </w:ins>
      <w:ins w:id="912" w:author="Judith Borghouts" w:date="2018-05-07T16:09:00Z">
        <w:r w:rsidR="0018537B" w:rsidRPr="000E6F26">
          <w:t xml:space="preserve"> underlying motivations </w:t>
        </w:r>
      </w:ins>
      <w:ins w:id="913" w:author="Judith Borghouts" w:date="2018-05-07T16:17:00Z">
        <w:r w:rsidR="00B06F47" w:rsidRPr="0017150D">
          <w:t xml:space="preserve">for </w:t>
        </w:r>
      </w:ins>
      <w:ins w:id="914" w:author="Judith Borghouts" w:date="2018-05-08T10:34:00Z">
        <w:r w:rsidR="00242A47" w:rsidRPr="0017150D">
          <w:t>their</w:t>
        </w:r>
      </w:ins>
      <w:ins w:id="915" w:author="Judith Borghouts" w:date="2018-05-07T16:17:00Z">
        <w:r w:rsidR="00B06F47" w:rsidRPr="009442C3">
          <w:t xml:space="preserve"> behaviour</w:t>
        </w:r>
      </w:ins>
      <w:ins w:id="916" w:author="Judith Borghouts" w:date="2018-05-07T16:09:00Z">
        <w:r w:rsidR="0018537B" w:rsidRPr="009442C3">
          <w:t xml:space="preserve">, and whether people indeed </w:t>
        </w:r>
        <w:r w:rsidR="00FB524E" w:rsidRPr="009442C3">
          <w:t xml:space="preserve">felt more focused </w:t>
        </w:r>
      </w:ins>
      <w:ins w:id="917" w:author="Judith Borghouts" w:date="2018-05-07T16:17:00Z">
        <w:r w:rsidR="00F25913" w:rsidRPr="009442C3">
          <w:t>or</w:t>
        </w:r>
      </w:ins>
      <w:ins w:id="918" w:author="Judith Borghouts" w:date="2018-05-07T16:09:00Z">
        <w:r w:rsidR="00FB524E" w:rsidRPr="00B90A70">
          <w:t xml:space="preserve"> productive</w:t>
        </w:r>
        <w:r w:rsidR="0018537B" w:rsidRPr="00B90A70">
          <w:t xml:space="preserve">. </w:t>
        </w:r>
      </w:ins>
      <w:ins w:id="919" w:author="Judith Borghouts" w:date="2018-05-07T16:06:00Z">
        <w:r w:rsidR="0097396B" w:rsidRPr="00B90A70">
          <w:t>P</w:t>
        </w:r>
        <w:r w:rsidR="002E2D7D" w:rsidRPr="00B90A70">
          <w:t>erhaps people</w:t>
        </w:r>
      </w:ins>
      <w:ins w:id="920" w:author="Judith Borghouts" w:date="2018-05-07T16:09:00Z">
        <w:r w:rsidR="0018537B" w:rsidRPr="00B90A70">
          <w:t xml:space="preserve"> were motivated to </w:t>
        </w:r>
        <w:r w:rsidR="008E11B3" w:rsidRPr="00B90A70">
          <w:t>be focused on the task as they knew it was part of an experiment</w:t>
        </w:r>
        <w:r w:rsidR="003A59A6">
          <w:t>.</w:t>
        </w:r>
      </w:ins>
    </w:p>
    <w:p w14:paraId="08F21AB1" w14:textId="672A4919" w:rsidR="007C3D90" w:rsidRPr="00835D90" w:rsidDel="00CB2C27" w:rsidRDefault="007C3D90" w:rsidP="00560870">
      <w:pPr>
        <w:pStyle w:val="Paragraph"/>
        <w:rPr>
          <w:ins w:id="921" w:author="Duncan Brumby" w:date="2018-05-03T14:01:00Z"/>
          <w:del w:id="922" w:author="Judith Borghouts" w:date="2018-07-05T16:43:00Z"/>
        </w:rPr>
      </w:pPr>
      <w:ins w:id="923" w:author="Judith Borghouts" w:date="2018-05-07T16:01:00Z">
        <w:r>
          <w:t>To address these remaining questions,</w:t>
        </w:r>
      </w:ins>
      <w:ins w:id="924" w:author="Judith Borghouts" w:date="2018-05-07T16:17:00Z">
        <w:r w:rsidR="00C007DF">
          <w:t xml:space="preserve"> it is necessary to </w:t>
        </w:r>
      </w:ins>
      <w:ins w:id="925" w:author="Judith Borghouts" w:date="2018-05-07T16:55:00Z">
        <w:r w:rsidR="00F66EC9">
          <w:t xml:space="preserve">further evaluate the </w:t>
        </w:r>
        <w:r w:rsidR="00B57E9C">
          <w:t xml:space="preserve">notification </w:t>
        </w:r>
      </w:ins>
      <w:ins w:id="926" w:author="Judith Borghouts" w:date="2018-05-08T09:18:00Z">
        <w:r w:rsidR="00B54B99">
          <w:t xml:space="preserve">in a more naturalistic setting, </w:t>
        </w:r>
      </w:ins>
      <w:ins w:id="927" w:author="Judith Borghouts" w:date="2018-05-07T16:55:00Z">
        <w:r w:rsidR="00B57E9C">
          <w:t xml:space="preserve">with </w:t>
        </w:r>
      </w:ins>
      <w:ins w:id="928" w:author="Judith Borghouts" w:date="2018-05-07T16:17:00Z">
        <w:r w:rsidR="008106B4">
          <w:t>people’</w:t>
        </w:r>
        <w:r w:rsidR="003E6833">
          <w:t>s own work</w:t>
        </w:r>
        <w:r w:rsidR="00707512">
          <w:t>.</w:t>
        </w:r>
      </w:ins>
      <w:ins w:id="929" w:author="Judith Borghouts" w:date="2018-05-07T16:01:00Z">
        <w:r w:rsidR="00707512">
          <w:t xml:space="preserve"> We therefore </w:t>
        </w:r>
        <w:r>
          <w:t xml:space="preserve">conducted a follow-up study where we provided </w:t>
        </w:r>
      </w:ins>
      <w:ins w:id="930" w:author="Anna Cox" w:date="2018-05-18T19:49:00Z">
        <w:r w:rsidR="00681990">
          <w:t xml:space="preserve">window-switch </w:t>
        </w:r>
      </w:ins>
      <w:ins w:id="931" w:author="Judith Borghouts" w:date="2018-05-07T16:01:00Z">
        <w:r>
          <w:t>time feedback to data entry workers</w:t>
        </w:r>
        <w:r w:rsidR="005A6CD4">
          <w:t xml:space="preserve"> doing </w:t>
        </w:r>
      </w:ins>
      <w:ins w:id="932" w:author="Judith Borghouts" w:date="2018-05-08T09:18:00Z">
        <w:r w:rsidR="0085586F">
          <w:t>their own</w:t>
        </w:r>
      </w:ins>
      <w:ins w:id="933" w:author="Judith Borghouts" w:date="2018-05-07T16:01:00Z">
        <w:r w:rsidR="005A6CD4">
          <w:t xml:space="preserve"> work. They were asked to install and use the notification for two weeks, and were interviewed afterwards on their experience of using the tool</w:t>
        </w:r>
      </w:ins>
    </w:p>
    <w:p w14:paraId="0EC1C158" w14:textId="1027CF24" w:rsidR="00C30354" w:rsidRPr="00835D90" w:rsidRDefault="000A0F8A" w:rsidP="000E6F26">
      <w:pPr>
        <w:pStyle w:val="Paragraph"/>
      </w:pPr>
      <w:commentRangeStart w:id="934"/>
      <w:del w:id="935" w:author="Judith Borghouts" w:date="2018-05-07T16:55:00Z">
        <w:r w:rsidRPr="00835D90" w:rsidDel="00D95924">
          <w:delText>The aim of Study 2 was to evaluate whether the notification would be applicable to naturalistic data entry tasks, and whether users would find it useful for their own work</w:delText>
        </w:r>
      </w:del>
      <w:r w:rsidRPr="00835D90">
        <w:t>.</w:t>
      </w:r>
      <w:r w:rsidR="00C30354" w:rsidRPr="00835D90">
        <w:t xml:space="preserve"> </w:t>
      </w:r>
      <w:commentRangeEnd w:id="934"/>
      <w:r w:rsidR="00E361ED" w:rsidRPr="00835D90">
        <w:rPr>
          <w:rStyle w:val="CommentReference"/>
        </w:rPr>
        <w:commentReference w:id="934"/>
      </w:r>
    </w:p>
    <w:p w14:paraId="68EA1BE5" w14:textId="6A16D988" w:rsidR="006E157B" w:rsidRPr="00835D90" w:rsidRDefault="00442FFC" w:rsidP="008005F1">
      <w:pPr>
        <w:pStyle w:val="Heading1"/>
      </w:pPr>
      <w:r w:rsidRPr="00835D90">
        <w:t>STUDY 2</w:t>
      </w:r>
    </w:p>
    <w:p w14:paraId="32AACFF8" w14:textId="77777777" w:rsidR="00E035AB" w:rsidRPr="00835D90" w:rsidRDefault="00F358EA" w:rsidP="00E035AB">
      <w:pPr>
        <w:pStyle w:val="Heading2"/>
        <w:rPr>
          <w:lang w:val="en-GB"/>
        </w:rPr>
      </w:pPr>
      <w:r w:rsidRPr="00835D90">
        <w:rPr>
          <w:lang w:val="en-GB"/>
        </w:rPr>
        <w:t>Introduction</w:t>
      </w:r>
    </w:p>
    <w:p w14:paraId="51AB75A0" w14:textId="7E204FB6" w:rsidR="00B80AA4" w:rsidRPr="00835D90" w:rsidRDefault="00442FFC" w:rsidP="00560870">
      <w:pPr>
        <w:pStyle w:val="Paragraph"/>
        <w:rPr>
          <w:ins w:id="936" w:author="Duncan Brumby" w:date="2018-05-03T14:05:00Z"/>
        </w:rPr>
      </w:pPr>
      <w:r w:rsidRPr="00835D90">
        <w:t xml:space="preserve">The findings of Study 1 indicated that showing participants </w:t>
      </w:r>
      <w:ins w:id="937" w:author="Anna Cox" w:date="2018-05-18T19:49:00Z">
        <w:r w:rsidR="00681990">
          <w:t xml:space="preserve">the average time that they switched </w:t>
        </w:r>
      </w:ins>
      <w:del w:id="938" w:author="Anna Cox" w:date="2018-05-18T19:49:00Z">
        <w:r w:rsidRPr="00835D90" w:rsidDel="00681990">
          <w:delText xml:space="preserve">how long they go </w:delText>
        </w:r>
      </w:del>
      <w:r w:rsidRPr="00835D90">
        <w:t xml:space="preserve">away </w:t>
      </w:r>
      <w:ins w:id="939" w:author="Anna Cox" w:date="2018-05-18T19:50:00Z">
        <w:r w:rsidR="00681990">
          <w:t xml:space="preserve">from the primary task </w:t>
        </w:r>
      </w:ins>
      <w:del w:id="940" w:author="Anna Cox" w:date="2018-05-18T19:50:00Z">
        <w:r w:rsidRPr="00835D90" w:rsidDel="00681990">
          <w:delText xml:space="preserve">for on average </w:delText>
        </w:r>
      </w:del>
      <w:ins w:id="941" w:author="Anna Cox" w:date="2018-05-18T19:50:00Z">
        <w:r w:rsidR="00681990">
          <w:t xml:space="preserve">for </w:t>
        </w:r>
      </w:ins>
      <w:r w:rsidRPr="00835D90">
        <w:t xml:space="preserve">reduced the duration of interruptions, and made people more accurate and faster in completing a routine data entry task. The focus of the study was on measuring the effect of time feedback on interruption durations and </w:t>
      </w:r>
      <w:r w:rsidR="001C10C4" w:rsidRPr="00835D90">
        <w:t xml:space="preserve">task </w:t>
      </w:r>
      <w:r w:rsidRPr="00835D90">
        <w:t xml:space="preserve">performance, but it did not look at people’s experience </w:t>
      </w:r>
      <w:del w:id="942" w:author="Anna Cox" w:date="2018-05-18T19:50:00Z">
        <w:r w:rsidRPr="00835D90" w:rsidDel="00681990">
          <w:delText xml:space="preserve">in </w:delText>
        </w:r>
      </w:del>
      <w:ins w:id="943" w:author="Anna Cox" w:date="2018-05-18T19:50:00Z">
        <w:r w:rsidR="00681990">
          <w:t>of</w:t>
        </w:r>
        <w:r w:rsidR="00681990" w:rsidRPr="00835D90">
          <w:t xml:space="preserve"> </w:t>
        </w:r>
      </w:ins>
      <w:r w:rsidRPr="00835D90">
        <w:t>using the tool</w:t>
      </w:r>
      <w:ins w:id="944" w:author="Duncan Brumby" w:date="2018-05-03T14:03:00Z">
        <w:r w:rsidR="00B60330" w:rsidRPr="00835D90">
          <w:t xml:space="preserve"> in support of their actual work activities</w:t>
        </w:r>
      </w:ins>
      <w:r w:rsidRPr="00835D90">
        <w:t>.</w:t>
      </w:r>
      <w:r w:rsidR="006F1E06" w:rsidRPr="00835D90">
        <w:t xml:space="preserve"> </w:t>
      </w:r>
    </w:p>
    <w:p w14:paraId="21D201B2" w14:textId="20E1E714" w:rsidR="00442FFC" w:rsidRPr="00835D90" w:rsidRDefault="00442FFC" w:rsidP="00560870">
      <w:pPr>
        <w:pStyle w:val="Paragraph"/>
      </w:pPr>
      <w:r w:rsidRPr="00835D90">
        <w:t xml:space="preserve">Study 2 </w:t>
      </w:r>
      <w:del w:id="945" w:author="Duncan Brumby" w:date="2018-05-03T14:05:00Z">
        <w:r w:rsidRPr="00835D90" w:rsidDel="00B80AA4">
          <w:delText xml:space="preserve">therefore aimed </w:delText>
        </w:r>
      </w:del>
      <w:ins w:id="946" w:author="Duncan Brumby" w:date="2018-05-03T14:05:00Z">
        <w:r w:rsidR="00B80AA4" w:rsidRPr="00835D90">
          <w:t xml:space="preserve">aimed </w:t>
        </w:r>
      </w:ins>
      <w:r w:rsidRPr="00835D90">
        <w:t xml:space="preserve">to investigate </w:t>
      </w:r>
      <w:r w:rsidR="00707516" w:rsidRPr="00835D90">
        <w:t>the applicability and use</w:t>
      </w:r>
      <w:r w:rsidRPr="00835D90">
        <w:t xml:space="preserve"> </w:t>
      </w:r>
      <w:r w:rsidR="00707516" w:rsidRPr="00835D90">
        <w:t xml:space="preserve">of </w:t>
      </w:r>
      <w:r w:rsidRPr="00835D90">
        <w:t xml:space="preserve">the notification for people’s own data entry work. </w:t>
      </w:r>
      <w:commentRangeStart w:id="947"/>
      <w:r w:rsidRPr="00835D90">
        <w:t xml:space="preserve">Nine office workers were asked to install and use a </w:t>
      </w:r>
      <w:commentRangeStart w:id="948"/>
      <w:r w:rsidRPr="00835D90">
        <w:t>browser extension which</w:t>
      </w:r>
      <w:r w:rsidR="006958C2" w:rsidRPr="00835D90">
        <w:t>, through a notification,</w:t>
      </w:r>
      <w:r w:rsidRPr="00835D90">
        <w:t xml:space="preserve"> </w:t>
      </w:r>
      <w:r w:rsidR="0064406C" w:rsidRPr="00835D90">
        <w:t>showed</w:t>
      </w:r>
      <w:r w:rsidRPr="00835D90">
        <w:t xml:space="preserve"> how long on average th</w:t>
      </w:r>
      <w:r w:rsidR="00942866" w:rsidRPr="00835D90">
        <w:t>ey switch</w:t>
      </w:r>
      <w:ins w:id="949" w:author="Anna Cox" w:date="2018-05-18T19:50:00Z">
        <w:r w:rsidR="00681990">
          <w:t>ed</w:t>
        </w:r>
      </w:ins>
      <w:r w:rsidR="00942866" w:rsidRPr="00835D90">
        <w:t xml:space="preserve"> away from </w:t>
      </w:r>
      <w:r w:rsidR="00F565EE" w:rsidRPr="00835D90">
        <w:t>a</w:t>
      </w:r>
      <w:r w:rsidR="00942866" w:rsidRPr="00835D90">
        <w:t xml:space="preserve"> </w:t>
      </w:r>
      <w:r w:rsidR="00B97B77" w:rsidRPr="00835D90">
        <w:t xml:space="preserve">specific </w:t>
      </w:r>
      <w:r w:rsidR="00942866" w:rsidRPr="00835D90">
        <w:t>task</w:t>
      </w:r>
      <w:commentRangeEnd w:id="947"/>
      <w:r w:rsidR="00B80AA4" w:rsidRPr="00835D90">
        <w:rPr>
          <w:rStyle w:val="CommentReference"/>
        </w:rPr>
        <w:commentReference w:id="947"/>
      </w:r>
      <w:r w:rsidR="00942866" w:rsidRPr="00835D90">
        <w:t xml:space="preserve">. After </w:t>
      </w:r>
      <w:commentRangeEnd w:id="948"/>
      <w:r w:rsidR="00AC7890" w:rsidRPr="00835D90">
        <w:rPr>
          <w:rStyle w:val="CommentReference"/>
        </w:rPr>
        <w:commentReference w:id="948"/>
      </w:r>
      <w:r w:rsidR="00942866" w:rsidRPr="00835D90">
        <w:t xml:space="preserve">two weeks, they </w:t>
      </w:r>
      <w:r w:rsidRPr="00835D90">
        <w:t xml:space="preserve">were interviewed on their experience </w:t>
      </w:r>
      <w:del w:id="950" w:author="Anna Cox" w:date="2018-05-18T19:50:00Z">
        <w:r w:rsidRPr="00835D90" w:rsidDel="00681990">
          <w:delText xml:space="preserve">in </w:delText>
        </w:r>
      </w:del>
      <w:ins w:id="951" w:author="Anna Cox" w:date="2018-05-18T19:50:00Z">
        <w:r w:rsidR="00681990">
          <w:t>of</w:t>
        </w:r>
        <w:r w:rsidR="00681990" w:rsidRPr="00835D90">
          <w:t xml:space="preserve"> </w:t>
        </w:r>
      </w:ins>
      <w:r w:rsidRPr="00835D90">
        <w:t xml:space="preserve">using the tool. The interviews aimed to explore if and how the extension could help people in managing interruptions, and being more focused on their work. </w:t>
      </w:r>
    </w:p>
    <w:p w14:paraId="7626C5A8" w14:textId="02BA4795" w:rsidR="00AB24E6" w:rsidRPr="00835D90" w:rsidRDefault="00AB24E6" w:rsidP="00E44E41">
      <w:pPr>
        <w:pStyle w:val="Heading2"/>
        <w:rPr>
          <w:lang w:val="en-GB"/>
        </w:rPr>
      </w:pPr>
      <w:r w:rsidRPr="00835D90">
        <w:rPr>
          <w:lang w:val="en-GB"/>
        </w:rPr>
        <w:t>Method</w:t>
      </w:r>
    </w:p>
    <w:p w14:paraId="563DBCEB" w14:textId="2D050A67" w:rsidR="001E443F" w:rsidRPr="00835D90" w:rsidRDefault="001E443F" w:rsidP="00E44E41">
      <w:pPr>
        <w:pStyle w:val="Heading3"/>
        <w:rPr>
          <w:lang w:val="en-GB"/>
        </w:rPr>
      </w:pPr>
      <w:r w:rsidRPr="00835D90">
        <w:rPr>
          <w:lang w:val="en-GB"/>
        </w:rPr>
        <w:t>Participants</w:t>
      </w:r>
    </w:p>
    <w:p w14:paraId="6D83F3C6" w14:textId="550627BB" w:rsidR="00AB5EE9" w:rsidRPr="00835D90" w:rsidRDefault="00E44E41" w:rsidP="00560870">
      <w:pPr>
        <w:pStyle w:val="Paragraph"/>
      </w:pPr>
      <w:r w:rsidRPr="00835D90">
        <w:t xml:space="preserve">Nine participants (six female) took part in the study. </w:t>
      </w:r>
      <w:r w:rsidR="008268DC" w:rsidRPr="00835D90">
        <w:t xml:space="preserve">They were office workers at finance administration offices at a public university, and were invited to participate via emails sent to departmental mailing lists and </w:t>
      </w:r>
      <w:del w:id="952" w:author="Anna Cox" w:date="2018-05-18T19:51:00Z">
        <w:r w:rsidR="008268DC" w:rsidRPr="00835D90" w:rsidDel="00681990">
          <w:delText>via participants who had already taken part in the study</w:delText>
        </w:r>
      </w:del>
      <w:ins w:id="953" w:author="Anna Cox" w:date="2018-05-18T19:51:00Z">
        <w:r w:rsidR="00681990">
          <w:t>snowballing</w:t>
        </w:r>
      </w:ins>
      <w:r w:rsidR="008268DC" w:rsidRPr="00835D90">
        <w:t xml:space="preserve">. Participants worked in an open plan office, and seven participants occasionally worked from home. Participants’ work included administrative and supportive tasks, such as processing payments, </w:t>
      </w:r>
      <w:r w:rsidR="00E04975" w:rsidRPr="00835D90">
        <w:t xml:space="preserve">expenses, </w:t>
      </w:r>
      <w:r w:rsidR="00370516" w:rsidRPr="00835D90">
        <w:t xml:space="preserve">managing budgets, </w:t>
      </w:r>
      <w:r w:rsidR="008268DC" w:rsidRPr="00835D90">
        <w:t xml:space="preserve">and responding to queries by university staff and students. </w:t>
      </w:r>
      <w:proofErr w:type="gramStart"/>
      <w:r w:rsidR="001B719A" w:rsidRPr="00835D90">
        <w:t>The majority of</w:t>
      </w:r>
      <w:proofErr w:type="gramEnd"/>
      <w:r w:rsidR="001B719A" w:rsidRPr="00835D90">
        <w:t xml:space="preserve"> participants’ work was carried out in a web browser, and revolved around a number of web-based data entry systems.</w:t>
      </w:r>
      <w:r w:rsidR="00844928" w:rsidRPr="00835D90">
        <w:t xml:space="preserve"> None of the participants had used a </w:t>
      </w:r>
      <w:r w:rsidR="00BC005E" w:rsidRPr="00835D90">
        <w:t xml:space="preserve">time </w:t>
      </w:r>
      <w:r w:rsidR="009A1838" w:rsidRPr="00835D90">
        <w:t>or</w:t>
      </w:r>
      <w:r w:rsidR="00061874" w:rsidRPr="00835D90">
        <w:t xml:space="preserve"> task </w:t>
      </w:r>
      <w:r w:rsidR="00BC005E" w:rsidRPr="00835D90">
        <w:t xml:space="preserve">management tool before. </w:t>
      </w:r>
      <w:r w:rsidR="008268DC" w:rsidRPr="00835D90">
        <w:t>Participants were reimbursed with a £20 Amazon voucher after completing the</w:t>
      </w:r>
      <w:r w:rsidR="002A1C1F" w:rsidRPr="00835D90">
        <w:t xml:space="preserve"> </w:t>
      </w:r>
      <w:r w:rsidR="002E5FBF" w:rsidRPr="00835D90">
        <w:t>study</w:t>
      </w:r>
      <w:r w:rsidR="008268DC" w:rsidRPr="00835D90">
        <w:t xml:space="preserve">. </w:t>
      </w:r>
    </w:p>
    <w:p w14:paraId="3CC371C7" w14:textId="1BCD781D" w:rsidR="008D6EC1" w:rsidRPr="00835D90" w:rsidRDefault="008D6EC1" w:rsidP="008D6EC1">
      <w:pPr>
        <w:pStyle w:val="Heading3"/>
        <w:rPr>
          <w:lang w:val="en-GB"/>
        </w:rPr>
      </w:pPr>
      <w:r w:rsidRPr="00835D90">
        <w:rPr>
          <w:lang w:val="en-GB"/>
        </w:rPr>
        <w:t>Materials</w:t>
      </w:r>
    </w:p>
    <w:p w14:paraId="64546BF3" w14:textId="4082ACF8" w:rsidR="004922A2" w:rsidRPr="00835D90" w:rsidRDefault="006B5553" w:rsidP="00560870">
      <w:pPr>
        <w:pStyle w:val="Paragraph"/>
      </w:pPr>
      <w:r w:rsidRPr="00835D90">
        <w:t>The notification was implemented as a Google Chr</w:t>
      </w:r>
      <w:r w:rsidR="00085499" w:rsidRPr="00835D90">
        <w:t>ome extension using HTML, JavaS</w:t>
      </w:r>
      <w:r w:rsidRPr="00835D90">
        <w:t xml:space="preserve">cript and CSS. </w:t>
      </w:r>
      <w:r w:rsidR="000C7518" w:rsidRPr="00835D90">
        <w:t>After</w:t>
      </w:r>
      <w:r w:rsidR="0093490B" w:rsidRPr="00835D90">
        <w:t xml:space="preserve"> installing the extension, an icon was permanently visible in </w:t>
      </w:r>
      <w:r w:rsidR="0084190D" w:rsidRPr="00835D90">
        <w:t>participants’</w:t>
      </w:r>
      <w:r w:rsidR="002C7390" w:rsidRPr="00835D90">
        <w:t xml:space="preserve"> browser</w:t>
      </w:r>
      <w:r w:rsidR="004D426E" w:rsidRPr="00835D90">
        <w:t xml:space="preserve"> (see </w:t>
      </w:r>
      <w:r w:rsidR="004D426E" w:rsidRPr="00835D90">
        <w:rPr>
          <w:color w:val="2F5496" w:themeColor="accent1" w:themeShade="BF"/>
        </w:rPr>
        <w:fldChar w:fldCharType="begin"/>
      </w:r>
      <w:r w:rsidR="004D426E" w:rsidRPr="00835D90">
        <w:rPr>
          <w:color w:val="2F5496" w:themeColor="accent1" w:themeShade="BF"/>
        </w:rPr>
        <w:instrText xml:space="preserve"> REF _Ref511305312 \h </w:instrText>
      </w:r>
      <w:r w:rsidR="004D426E" w:rsidRPr="00835D90">
        <w:rPr>
          <w:color w:val="2F5496" w:themeColor="accent1" w:themeShade="BF"/>
        </w:rPr>
      </w:r>
      <w:r w:rsidR="004D426E" w:rsidRPr="00835D90">
        <w:rPr>
          <w:color w:val="2F5496" w:themeColor="accent1" w:themeShade="BF"/>
        </w:rPr>
        <w:fldChar w:fldCharType="separate"/>
      </w:r>
      <w:ins w:id="954" w:author="Judith Borghouts" w:date="2018-07-05T15:44:00Z">
        <w:r w:rsidR="00B164BA" w:rsidRPr="00835D90">
          <w:t xml:space="preserve">Figure </w:t>
        </w:r>
        <w:r w:rsidR="00B164BA">
          <w:rPr>
            <w:noProof/>
          </w:rPr>
          <w:t>4</w:t>
        </w:r>
      </w:ins>
      <w:del w:id="955" w:author="Judith Borghouts" w:date="2018-07-05T15:44:00Z">
        <w:r w:rsidR="004D426E" w:rsidRPr="00835D90" w:rsidDel="00B164BA">
          <w:rPr>
            <w:color w:val="2F5496" w:themeColor="accent1" w:themeShade="BF"/>
          </w:rPr>
          <w:delText xml:space="preserve">Figure </w:delText>
        </w:r>
        <w:r w:rsidR="004D426E" w:rsidRPr="00835D90" w:rsidDel="00B164BA">
          <w:rPr>
            <w:noProof/>
            <w:color w:val="2F5496" w:themeColor="accent1" w:themeShade="BF"/>
          </w:rPr>
          <w:delText>7</w:delText>
        </w:r>
      </w:del>
      <w:r w:rsidR="004D426E" w:rsidRPr="00835D90">
        <w:rPr>
          <w:color w:val="2F5496" w:themeColor="accent1" w:themeShade="BF"/>
        </w:rPr>
        <w:fldChar w:fldCharType="end"/>
      </w:r>
      <w:r w:rsidR="004D426E" w:rsidRPr="00835D90">
        <w:t>)</w:t>
      </w:r>
      <w:r w:rsidR="002C7390" w:rsidRPr="00835D90">
        <w:t xml:space="preserve">. </w:t>
      </w:r>
      <w:r w:rsidRPr="00835D90">
        <w:t xml:space="preserve">To use the extension, participants had to navigate to </w:t>
      </w:r>
      <w:r w:rsidR="00092283" w:rsidRPr="00835D90">
        <w:t>a web page</w:t>
      </w:r>
      <w:r w:rsidRPr="00835D90">
        <w:t xml:space="preserve"> in their </w:t>
      </w:r>
      <w:r w:rsidR="00AB22A7" w:rsidRPr="00835D90">
        <w:t xml:space="preserve">web </w:t>
      </w:r>
      <w:r w:rsidRPr="00835D90">
        <w:t xml:space="preserve">browser </w:t>
      </w:r>
      <w:r w:rsidR="0040034E" w:rsidRPr="00835D90">
        <w:t>that they wanted to focus on</w:t>
      </w:r>
      <w:r w:rsidR="00075AFB" w:rsidRPr="00835D90">
        <w:t>,</w:t>
      </w:r>
      <w:r w:rsidRPr="00835D90">
        <w:t xml:space="preserve"> and click on the icon of the extension. </w:t>
      </w:r>
      <w:r w:rsidR="002C7390" w:rsidRPr="00835D90">
        <w:t xml:space="preserve">Upon clicking on the icon, </w:t>
      </w:r>
      <w:r w:rsidR="004D426E" w:rsidRPr="00835D90">
        <w:t>a</w:t>
      </w:r>
      <w:r w:rsidR="002C7390" w:rsidRPr="00835D90">
        <w:t xml:space="preserve"> </w:t>
      </w:r>
      <w:r w:rsidR="004922A2" w:rsidRPr="00835D90">
        <w:t>pop-up</w:t>
      </w:r>
      <w:r w:rsidR="002C7390" w:rsidRPr="00835D90">
        <w:t xml:space="preserve"> </w:t>
      </w:r>
      <w:r w:rsidR="004922A2" w:rsidRPr="00835D90">
        <w:t>appeared saying that the current web page was now the main task page</w:t>
      </w:r>
      <w:r w:rsidR="006305B0" w:rsidRPr="00835D90">
        <w:t>, which indicated the start of a task session</w:t>
      </w:r>
      <w:r w:rsidR="004922A2" w:rsidRPr="00835D90">
        <w:t>. Every time participants switched away</w:t>
      </w:r>
      <w:r w:rsidR="002F7332" w:rsidRPr="00835D90">
        <w:t xml:space="preserve"> during the session</w:t>
      </w:r>
      <w:r w:rsidR="004922A2" w:rsidRPr="00835D90">
        <w:t xml:space="preserve"> from this</w:t>
      </w:r>
      <w:r w:rsidR="00077434" w:rsidRPr="00835D90">
        <w:t xml:space="preserve"> web</w:t>
      </w:r>
      <w:r w:rsidR="004922A2" w:rsidRPr="00835D90">
        <w:t xml:space="preserve"> page</w:t>
      </w:r>
      <w:r w:rsidR="002F7332" w:rsidRPr="00835D90">
        <w:t xml:space="preserve"> to another computer window</w:t>
      </w:r>
      <w:r w:rsidR="004922A2" w:rsidRPr="00835D90">
        <w:t xml:space="preserve">, </w:t>
      </w:r>
      <w:r w:rsidR="00F66DDB" w:rsidRPr="00835D90">
        <w:t>such as</w:t>
      </w:r>
      <w:r w:rsidR="004F08E1" w:rsidRPr="00835D90">
        <w:t xml:space="preserve"> a different </w:t>
      </w:r>
      <w:r w:rsidR="00241436" w:rsidRPr="00835D90">
        <w:t>browser</w:t>
      </w:r>
      <w:r w:rsidR="004F08E1" w:rsidRPr="00835D90">
        <w:t xml:space="preserve"> </w:t>
      </w:r>
      <w:r w:rsidR="00840DC1" w:rsidRPr="00835D90">
        <w:t>window</w:t>
      </w:r>
      <w:r w:rsidR="004F08E1" w:rsidRPr="00835D90">
        <w:t xml:space="preserve">, </w:t>
      </w:r>
      <w:r w:rsidR="00566AEA" w:rsidRPr="00835D90">
        <w:t xml:space="preserve">a </w:t>
      </w:r>
      <w:r w:rsidR="004F08E1" w:rsidRPr="00835D90">
        <w:t xml:space="preserve">document or </w:t>
      </w:r>
      <w:r w:rsidR="00566AEA" w:rsidRPr="00835D90">
        <w:t xml:space="preserve">an </w:t>
      </w:r>
      <w:r w:rsidR="004F08E1" w:rsidRPr="00835D90">
        <w:t xml:space="preserve">application, </w:t>
      </w:r>
      <w:r w:rsidR="004922A2" w:rsidRPr="00835D90">
        <w:t xml:space="preserve">they received a notification indicating how long </w:t>
      </w:r>
      <w:r w:rsidR="00D56FCA" w:rsidRPr="00835D90">
        <w:t xml:space="preserve">on average they go away for when switching away from </w:t>
      </w:r>
      <w:r w:rsidR="00E757FD" w:rsidRPr="00835D90">
        <w:t>the main task</w:t>
      </w:r>
      <w:r w:rsidR="00D56FCA" w:rsidRPr="00835D90">
        <w:t xml:space="preserve"> page</w:t>
      </w:r>
      <w:r w:rsidR="004922A2" w:rsidRPr="00835D90">
        <w:t xml:space="preserve">. </w:t>
      </w:r>
      <w:r w:rsidR="006701CB" w:rsidRPr="00835D90">
        <w:t xml:space="preserve">If participants switched away from a page for the first time, the notification showed a message that no </w:t>
      </w:r>
      <w:r w:rsidR="001244DD" w:rsidRPr="00835D90">
        <w:t>switching</w:t>
      </w:r>
      <w:r w:rsidR="006701CB" w:rsidRPr="00835D90">
        <w:t xml:space="preserve"> data was available yet. </w:t>
      </w:r>
      <w:r w:rsidR="00116EE5" w:rsidRPr="00835D90">
        <w:t xml:space="preserve">To calculate the average </w:t>
      </w:r>
      <w:r w:rsidR="00065BD9" w:rsidRPr="00835D90">
        <w:t xml:space="preserve">switching </w:t>
      </w:r>
      <w:r w:rsidR="00116EE5" w:rsidRPr="00835D90">
        <w:t>duration</w:t>
      </w:r>
      <w:r w:rsidR="00400682" w:rsidRPr="00835D90">
        <w:t xml:space="preserve">, the extension recorded </w:t>
      </w:r>
      <w:r w:rsidR="004D426E" w:rsidRPr="00835D90">
        <w:t xml:space="preserve">and </w:t>
      </w:r>
      <w:r w:rsidR="00C640F1" w:rsidRPr="00835D90">
        <w:t>saved</w:t>
      </w:r>
      <w:r w:rsidR="004D426E" w:rsidRPr="00835D90">
        <w:t xml:space="preserve"> </w:t>
      </w:r>
      <w:r w:rsidR="00400682" w:rsidRPr="00835D90">
        <w:t>the number and duration of switches away from the main task page</w:t>
      </w:r>
      <w:r w:rsidR="00D224FE" w:rsidRPr="00835D90">
        <w:t xml:space="preserve"> </w:t>
      </w:r>
      <w:r w:rsidR="0063128A" w:rsidRPr="00835D90">
        <w:t>for the whole session</w:t>
      </w:r>
      <w:r w:rsidR="00400682" w:rsidRPr="00835D90">
        <w:t xml:space="preserve">. </w:t>
      </w:r>
      <w:r w:rsidR="004E4A64" w:rsidRPr="00835D90">
        <w:t>Participants ended a session by closing the page.</w:t>
      </w:r>
      <w:r w:rsidR="00F3123F" w:rsidRPr="00835D90">
        <w:t xml:space="preserve"> </w:t>
      </w:r>
      <w:r w:rsidR="00400682" w:rsidRPr="00835D90">
        <w:t xml:space="preserve">Due to </w:t>
      </w:r>
      <w:r w:rsidR="0041747D" w:rsidRPr="00835D90">
        <w:t xml:space="preserve">security restrictions </w:t>
      </w:r>
      <w:r w:rsidR="00732BFD" w:rsidRPr="00835D90">
        <w:t>of</w:t>
      </w:r>
      <w:r w:rsidR="0041747D" w:rsidRPr="00835D90">
        <w:t xml:space="preserve"> </w:t>
      </w:r>
      <w:r w:rsidR="00CD484D" w:rsidRPr="00835D90">
        <w:t xml:space="preserve">browser </w:t>
      </w:r>
      <w:r w:rsidR="00850D4B" w:rsidRPr="00835D90">
        <w:t>extension</w:t>
      </w:r>
      <w:r w:rsidR="00C06C01" w:rsidRPr="00835D90">
        <w:t>s</w:t>
      </w:r>
      <w:r w:rsidR="00BB5E10" w:rsidRPr="00835D90">
        <w:t>,</w:t>
      </w:r>
      <w:r w:rsidR="00400682" w:rsidRPr="00835D90">
        <w:t xml:space="preserve"> the extension was unable to </w:t>
      </w:r>
      <w:r w:rsidR="002A05E0" w:rsidRPr="00835D90">
        <w:t>save</w:t>
      </w:r>
      <w:r w:rsidR="00400682" w:rsidRPr="00835D90">
        <w:t xml:space="preserve"> any </w:t>
      </w:r>
      <w:r w:rsidR="00DE1AAA" w:rsidRPr="00835D90">
        <w:t>session</w:t>
      </w:r>
      <w:r w:rsidR="0005072B" w:rsidRPr="00835D90">
        <w:t xml:space="preserve"> </w:t>
      </w:r>
      <w:r w:rsidR="00400682" w:rsidRPr="00835D90">
        <w:t xml:space="preserve">data after </w:t>
      </w:r>
      <w:r w:rsidR="00894E81" w:rsidRPr="00835D90">
        <w:t>a</w:t>
      </w:r>
      <w:r w:rsidR="00400682" w:rsidRPr="00835D90">
        <w:t xml:space="preserve"> session had ended. </w:t>
      </w:r>
    </w:p>
    <w:p w14:paraId="3DACADE2" w14:textId="02BA2A0B" w:rsidR="008468D5" w:rsidRPr="00835D90" w:rsidRDefault="00D5451B" w:rsidP="00560870">
      <w:pPr>
        <w:pStyle w:val="Paragraph"/>
      </w:pPr>
      <w:r w:rsidRPr="00835D90">
        <w:t xml:space="preserve">The </w:t>
      </w:r>
      <w:r w:rsidR="002F7D35" w:rsidRPr="00835D90">
        <w:t xml:space="preserve">presentation of the </w:t>
      </w:r>
      <w:r w:rsidRPr="00835D90">
        <w:t xml:space="preserve">notification was </w:t>
      </w:r>
      <w:proofErr w:type="gramStart"/>
      <w:r w:rsidRPr="00835D90">
        <w:t>similar to</w:t>
      </w:r>
      <w:proofErr w:type="gramEnd"/>
      <w:r w:rsidRPr="00835D90">
        <w:t xml:space="preserve"> Study 1 but differed in one important aspect. Whereas the notification in Study 1 appeared once after every trial, in Study 2 it appeared upon every switch away from the task. </w:t>
      </w:r>
      <w:commentRangeStart w:id="956"/>
      <w:del w:id="957" w:author="Judith Borghouts" w:date="2018-05-19T18:38:00Z">
        <w:r w:rsidRPr="00835D90" w:rsidDel="00690F51">
          <w:delText xml:space="preserve">We </w:delText>
        </w:r>
      </w:del>
      <w:ins w:id="958" w:author="Judith Borghouts" w:date="2018-05-19T18:38:00Z">
        <w:r w:rsidR="00690F51">
          <w:t xml:space="preserve">Based on a prior </w:t>
        </w:r>
      </w:ins>
      <w:ins w:id="959" w:author="Judith Borghouts" w:date="2018-05-19T18:40:00Z">
        <w:r w:rsidR="00E1739A">
          <w:t xml:space="preserve">interview </w:t>
        </w:r>
      </w:ins>
      <w:ins w:id="960" w:author="Judith Borghouts" w:date="2018-05-19T18:38:00Z">
        <w:r w:rsidR="00690F51">
          <w:t>study</w:t>
        </w:r>
      </w:ins>
      <w:ins w:id="961" w:author="Judith Borghouts" w:date="2018-05-19T18:40:00Z">
        <w:r w:rsidR="00E1739A">
          <w:t xml:space="preserve"> we </w:t>
        </w:r>
        <w:r w:rsidR="005B7D70">
          <w:t>conducted</w:t>
        </w:r>
      </w:ins>
      <w:ins w:id="962" w:author="Judith Borghouts" w:date="2018-05-19T18:41:00Z">
        <w:r w:rsidR="00112F89">
          <w:t xml:space="preserve"> with data entry workers</w:t>
        </w:r>
      </w:ins>
      <w:ins w:id="963" w:author="Judith Borghouts" w:date="2018-05-19T18:43:00Z">
        <w:r w:rsidR="001512DC">
          <w:t xml:space="preserve"> in finance offices</w:t>
        </w:r>
      </w:ins>
      <w:ins w:id="964" w:author="Judith Borghouts" w:date="2018-05-19T18:38:00Z">
        <w:r w:rsidR="00690F51">
          <w:t xml:space="preserve"> </w:t>
        </w:r>
      </w:ins>
      <w:ins w:id="965" w:author="Judith Borghouts" w:date="2018-05-19T18:39:00Z">
        <w:r w:rsidR="00690F51">
          <w:fldChar w:fldCharType="begin" w:fldLock="1"/>
        </w:r>
      </w:ins>
      <w:r w:rsidR="003E34BB">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Understanding Data Entry in a Financial Office", "type" : "paper-conference" }, "uris" : [ "http://www.mendeley.com/documents/?uuid=e5b96d49-dfed-4554-85a3-e68d5ea651d3" ] } ], "mendeley" : { "formattedCitation" : "(Borghouts et al., 2017)", "plainTextFormattedCitation" : "(Borghouts et al., 2017)", "previouslyFormattedCitation" : "(Borghouts et al., 2017)" }, "properties" : { "noteIndex" : 0 }, "schema" : "https://github.com/citation-style-language/schema/raw/master/csl-citation.json" }</w:instrText>
      </w:r>
      <w:r w:rsidR="00690F51">
        <w:fldChar w:fldCharType="separate"/>
      </w:r>
      <w:r w:rsidR="00690F51" w:rsidRPr="00690F51">
        <w:rPr>
          <w:noProof/>
        </w:rPr>
        <w:t>(Borghouts et al., 2017)</w:t>
      </w:r>
      <w:ins w:id="966" w:author="Judith Borghouts" w:date="2018-05-19T18:39:00Z">
        <w:r w:rsidR="00690F51">
          <w:fldChar w:fldCharType="end"/>
        </w:r>
        <w:r w:rsidR="00690F51">
          <w:t>,</w:t>
        </w:r>
      </w:ins>
      <w:ins w:id="967" w:author="Judith Borghouts" w:date="2018-05-19T18:38:00Z">
        <w:r w:rsidR="00690F51">
          <w:t xml:space="preserve"> we anticipated </w:t>
        </w:r>
      </w:ins>
      <w:del w:id="968" w:author="Judith Borghouts" w:date="2018-05-19T18:38:00Z">
        <w:r w:rsidRPr="00835D90" w:rsidDel="00E57B33">
          <w:delText>assumed</w:delText>
        </w:r>
        <w:commentRangeEnd w:id="956"/>
        <w:r w:rsidR="00681990" w:rsidDel="00E57B33">
          <w:rPr>
            <w:rStyle w:val="CommentReference"/>
          </w:rPr>
          <w:commentReference w:id="956"/>
        </w:r>
        <w:r w:rsidRPr="00835D90" w:rsidDel="00E57B33">
          <w:delText xml:space="preserve"> </w:delText>
        </w:r>
      </w:del>
      <w:r w:rsidRPr="00835D90">
        <w:t>participants switched less frequently</w:t>
      </w:r>
      <w:r w:rsidR="003E0974" w:rsidRPr="00835D90">
        <w:t xml:space="preserve"> for their main work compared with the experimental task</w:t>
      </w:r>
      <w:r w:rsidRPr="00835D90">
        <w:t>, and</w:t>
      </w:r>
      <w:r w:rsidR="001D68B3" w:rsidRPr="00835D90">
        <w:t xml:space="preserve"> therefore</w:t>
      </w:r>
      <w:r w:rsidRPr="00835D90">
        <w:t xml:space="preserve"> a notifi</w:t>
      </w:r>
      <w:r w:rsidR="001D68B3" w:rsidRPr="00835D90">
        <w:t>cation at every switch was not considered to be too disruptive.</w:t>
      </w:r>
    </w:p>
    <w:p w14:paraId="0263C493" w14:textId="3998AD70" w:rsidR="005B528B" w:rsidRPr="00835D90" w:rsidRDefault="006E2924" w:rsidP="00EC19A5">
      <w:pPr>
        <w:pStyle w:val="Paragraph"/>
      </w:pPr>
      <w:r w:rsidRPr="00835D90">
        <w:t xml:space="preserve">To get an understanding </w:t>
      </w:r>
      <w:r w:rsidR="002F4478" w:rsidRPr="00835D90">
        <w:t xml:space="preserve">of people’s interruption and window switching behaviour, participants were also asked to install </w:t>
      </w:r>
      <w:proofErr w:type="spellStart"/>
      <w:r w:rsidR="002F4478" w:rsidRPr="00835D90">
        <w:t>ManicTime</w:t>
      </w:r>
      <w:proofErr w:type="spellEnd"/>
      <w:r w:rsidR="00B648B2" w:rsidRPr="00F46276">
        <w:rPr>
          <w:rStyle w:val="FootnoteReference"/>
        </w:rPr>
        <w:footnoteReference w:id="1"/>
      </w:r>
      <w:r w:rsidR="002F4478" w:rsidRPr="00835D90">
        <w:t>, a computer logging software which records</w:t>
      </w:r>
      <w:r w:rsidR="006E6673" w:rsidRPr="00835D90">
        <w:t xml:space="preserve"> and stores</w:t>
      </w:r>
      <w:r w:rsidR="002F4478" w:rsidRPr="00835D90">
        <w:t xml:space="preserve"> the time spent in </w:t>
      </w:r>
      <w:r w:rsidR="006632D7" w:rsidRPr="00835D90">
        <w:t xml:space="preserve">all </w:t>
      </w:r>
      <w:r w:rsidR="002F4478" w:rsidRPr="00835D90">
        <w:t>application windows.</w:t>
      </w:r>
      <w:r w:rsidR="00BD6C3F" w:rsidRPr="00835D90">
        <w:t xml:space="preserve"> </w:t>
      </w:r>
      <w:ins w:id="970" w:author="Judith Borghouts" w:date="2018-05-19T18:43:00Z">
        <w:r w:rsidR="00FC0F78">
          <w:t xml:space="preserve">We </w:t>
        </w:r>
      </w:ins>
      <w:ins w:id="971" w:author="Judith Borghouts" w:date="2018-05-19T18:48:00Z">
        <w:r w:rsidR="00D5572A">
          <w:t>initially</w:t>
        </w:r>
      </w:ins>
      <w:ins w:id="972" w:author="Judith Borghouts" w:date="2018-05-19T18:43:00Z">
        <w:r w:rsidR="00FC0F78">
          <w:t xml:space="preserve"> </w:t>
        </w:r>
        <w:r w:rsidR="007B730D">
          <w:t xml:space="preserve">intended to give the extension </w:t>
        </w:r>
      </w:ins>
      <w:ins w:id="973" w:author="Judith Borghouts" w:date="2018-05-19T18:44:00Z">
        <w:r w:rsidR="00351C2F">
          <w:t xml:space="preserve">to </w:t>
        </w:r>
      </w:ins>
      <w:ins w:id="974" w:author="Judith Borghouts" w:date="2018-05-19T18:49:00Z">
        <w:r w:rsidR="0071077C">
          <w:t xml:space="preserve">only </w:t>
        </w:r>
      </w:ins>
      <w:ins w:id="975" w:author="Judith Borghouts" w:date="2018-05-19T18:44:00Z">
        <w:r w:rsidR="00351C2F">
          <w:t xml:space="preserve">half of the </w:t>
        </w:r>
        <w:r w:rsidR="006E5E2A">
          <w:t xml:space="preserve">participants </w:t>
        </w:r>
        <w:r w:rsidR="00351C2F">
          <w:t xml:space="preserve">to see if there was a notable difference in interruption behaviour between </w:t>
        </w:r>
      </w:ins>
      <w:ins w:id="976" w:author="Judith Borghouts" w:date="2018-05-19T18:45:00Z">
        <w:r w:rsidR="00BF3281">
          <w:t>people who used the extension compared to people who did not</w:t>
        </w:r>
      </w:ins>
      <w:ins w:id="977" w:author="Judith Borghouts" w:date="2018-05-19T18:44:00Z">
        <w:r w:rsidR="00351C2F">
          <w:t xml:space="preserve">. </w:t>
        </w:r>
      </w:ins>
      <w:ins w:id="978" w:author="Judith Borghouts" w:date="2018-05-19T18:45:00Z">
        <w:r w:rsidR="002B0CDE">
          <w:t>However, f</w:t>
        </w:r>
      </w:ins>
      <w:del w:id="979" w:author="Judith Borghouts" w:date="2018-05-19T18:45:00Z">
        <w:r w:rsidR="00BD6C3F" w:rsidRPr="00835D90" w:rsidDel="002B0CDE">
          <w:delText>F</w:delText>
        </w:r>
      </w:del>
      <w:r w:rsidR="00BD6C3F" w:rsidRPr="00835D90">
        <w:t xml:space="preserve">ive participants </w:t>
      </w:r>
      <w:r w:rsidR="0097631A" w:rsidRPr="00835D90">
        <w:t xml:space="preserve">were </w:t>
      </w:r>
      <w:r w:rsidR="008F089A" w:rsidRPr="00835D90">
        <w:t>unable</w:t>
      </w:r>
      <w:r w:rsidR="0097631A" w:rsidRPr="00835D90">
        <w:t xml:space="preserve"> to install</w:t>
      </w:r>
      <w:r w:rsidR="00BD6C3F" w:rsidRPr="00835D90">
        <w:t xml:space="preserve"> </w:t>
      </w:r>
      <w:proofErr w:type="spellStart"/>
      <w:r w:rsidR="00BD6C3F" w:rsidRPr="00835D90">
        <w:t>ManicTime</w:t>
      </w:r>
      <w:proofErr w:type="spellEnd"/>
      <w:r w:rsidR="00BD6C3F" w:rsidRPr="00835D90">
        <w:t xml:space="preserve"> on their </w:t>
      </w:r>
      <w:r w:rsidR="00732BFD" w:rsidRPr="00835D90">
        <w:t xml:space="preserve">work </w:t>
      </w:r>
      <w:proofErr w:type="gramStart"/>
      <w:r w:rsidR="00BD6C3F" w:rsidRPr="00835D90">
        <w:t>computer, and</w:t>
      </w:r>
      <w:proofErr w:type="gramEnd"/>
      <w:r w:rsidR="00BD6C3F" w:rsidRPr="00835D90">
        <w:t xml:space="preserve"> </w:t>
      </w:r>
      <w:ins w:id="980" w:author="Judith Borghouts" w:date="2018-05-19T18:51:00Z">
        <w:r w:rsidR="00B26CD2">
          <w:t xml:space="preserve">could </w:t>
        </w:r>
      </w:ins>
      <w:r w:rsidR="00BD6C3F" w:rsidRPr="00835D90">
        <w:t>only use</w:t>
      </w:r>
      <w:del w:id="981" w:author="Judith Borghouts" w:date="2018-05-19T18:51:00Z">
        <w:r w:rsidR="00BD6C3F" w:rsidRPr="00835D90" w:rsidDel="00B26CD2">
          <w:delText>d</w:delText>
        </w:r>
      </w:del>
      <w:r w:rsidR="00BD6C3F" w:rsidRPr="00835D90">
        <w:t xml:space="preserve"> the extension. </w:t>
      </w:r>
      <w:ins w:id="982" w:author="Judith Borghouts" w:date="2018-05-19T18:48:00Z">
        <w:r w:rsidR="002A3306">
          <w:t xml:space="preserve">Due to this lack of quantitative data to make </w:t>
        </w:r>
        <w:r w:rsidR="00326064">
          <w:t xml:space="preserve">a </w:t>
        </w:r>
      </w:ins>
      <w:ins w:id="983" w:author="Judith Borghouts" w:date="2018-05-19T18:53:00Z">
        <w:r w:rsidR="00A30220">
          <w:t>fair</w:t>
        </w:r>
      </w:ins>
      <w:ins w:id="984" w:author="Judith Borghouts" w:date="2018-05-19T18:48:00Z">
        <w:r w:rsidR="00326064">
          <w:t xml:space="preserve"> comparison, we</w:t>
        </w:r>
      </w:ins>
      <w:ins w:id="985" w:author="Judith Borghouts" w:date="2018-05-19T18:45:00Z">
        <w:r w:rsidR="00E03247">
          <w:t xml:space="preserve"> therefore </w:t>
        </w:r>
      </w:ins>
      <w:ins w:id="986" w:author="Judith Borghouts" w:date="2018-05-19T18:47:00Z">
        <w:r w:rsidR="006C1CA0">
          <w:t>distributed the e</w:t>
        </w:r>
        <w:r w:rsidR="00165368">
          <w:t>xtension to all participants</w:t>
        </w:r>
      </w:ins>
      <w:ins w:id="987" w:author="Judith Borghouts" w:date="2018-05-19T18:50:00Z">
        <w:r w:rsidR="008D4EDF">
          <w:t xml:space="preserve"> </w:t>
        </w:r>
      </w:ins>
      <w:ins w:id="988" w:author="Judith Borghouts" w:date="2018-05-19T18:52:00Z">
        <w:r w:rsidR="007176E5">
          <w:t xml:space="preserve">and </w:t>
        </w:r>
      </w:ins>
      <w:ins w:id="989" w:author="Judith Borghouts" w:date="2018-05-19T18:54:00Z">
        <w:r w:rsidR="00F05A10">
          <w:t>mainly focused</w:t>
        </w:r>
      </w:ins>
      <w:ins w:id="990" w:author="Judith Borghouts" w:date="2018-05-19T18:52:00Z">
        <w:r w:rsidR="007176E5">
          <w:t xml:space="preserve"> on</w:t>
        </w:r>
      </w:ins>
      <w:ins w:id="991" w:author="Judith Borghouts" w:date="2018-05-19T18:54:00Z">
        <w:r w:rsidR="006424C0">
          <w:t xml:space="preserve"> the interviews and</w:t>
        </w:r>
      </w:ins>
      <w:ins w:id="992" w:author="Judith Borghouts" w:date="2018-05-19T18:52:00Z">
        <w:r w:rsidR="007176E5">
          <w:t xml:space="preserve"> </w:t>
        </w:r>
      </w:ins>
      <w:ins w:id="993" w:author="Judith Borghouts" w:date="2018-05-19T18:54:00Z">
        <w:r w:rsidR="00E73D41">
          <w:t xml:space="preserve">people’s </w:t>
        </w:r>
        <w:r w:rsidR="00754805">
          <w:t>experience</w:t>
        </w:r>
        <w:r w:rsidR="00C40237">
          <w:t xml:space="preserve"> </w:t>
        </w:r>
      </w:ins>
      <w:ins w:id="994" w:author="Judith Borghouts" w:date="2018-05-19T18:55:00Z">
        <w:r w:rsidR="00F80E03">
          <w:t xml:space="preserve">of </w:t>
        </w:r>
      </w:ins>
      <w:ins w:id="995" w:author="Judith Borghouts" w:date="2018-05-19T18:54:00Z">
        <w:r w:rsidR="00C40237">
          <w:t>using the tool</w:t>
        </w:r>
      </w:ins>
      <w:ins w:id="996" w:author="Judith Borghouts" w:date="2018-05-19T18:50:00Z">
        <w:r w:rsidR="00C05467">
          <w:t>.</w:t>
        </w:r>
      </w:ins>
      <w:ins w:id="997" w:author="Judith Borghouts" w:date="2018-05-19T18:47:00Z">
        <w:r w:rsidR="00165368">
          <w:t xml:space="preserve"> </w:t>
        </w:r>
      </w:ins>
      <w:r w:rsidR="007B685E" w:rsidRPr="00835D90">
        <w:t>A summary of</w:t>
      </w:r>
      <w:r w:rsidR="00BD6C3F" w:rsidRPr="00835D90">
        <w:t xml:space="preserve"> </w:t>
      </w:r>
      <w:proofErr w:type="spellStart"/>
      <w:r w:rsidR="00D458F1" w:rsidRPr="00835D90">
        <w:t>ManicTime</w:t>
      </w:r>
      <w:proofErr w:type="spellEnd"/>
      <w:r w:rsidR="00BD6C3F" w:rsidRPr="00835D90">
        <w:t xml:space="preserve"> data of the remaining four participants </w:t>
      </w:r>
      <w:r w:rsidR="00650CEE" w:rsidRPr="00835D90">
        <w:t>(P3, P4, P5 and P9)</w:t>
      </w:r>
      <w:r w:rsidR="00BD6C3F" w:rsidRPr="00835D90">
        <w:t xml:space="preserve"> is </w:t>
      </w:r>
      <w:r w:rsidR="007B685E" w:rsidRPr="00835D90">
        <w:t>included</w:t>
      </w:r>
      <w:r w:rsidR="00BD6C3F" w:rsidRPr="00835D90">
        <w:t xml:space="preserve"> in this paper </w:t>
      </w:r>
      <w:r w:rsidR="00AB5E2D" w:rsidRPr="00835D90">
        <w:t>and</w:t>
      </w:r>
      <w:r w:rsidR="00BD6C3F" w:rsidRPr="00835D90">
        <w:t xml:space="preserve"> used to complemen</w:t>
      </w:r>
      <w:r w:rsidR="002E25D3" w:rsidRPr="00835D90">
        <w:t xml:space="preserve">t </w:t>
      </w:r>
      <w:r w:rsidR="009B4970" w:rsidRPr="00835D90">
        <w:t>the qualitative interview data</w:t>
      </w:r>
      <w:ins w:id="998" w:author="Judith Borghouts" w:date="2018-05-19T18:45:00Z">
        <w:r w:rsidR="00132D5F">
          <w:t xml:space="preserve"> and give an insight in </w:t>
        </w:r>
      </w:ins>
      <w:ins w:id="999" w:author="Judith Borghouts" w:date="2018-05-19T18:50:00Z">
        <w:r w:rsidR="009B519B">
          <w:t>the fragmented nature of people’</w:t>
        </w:r>
        <w:r w:rsidR="00D61CED">
          <w:t>s work</w:t>
        </w:r>
      </w:ins>
      <w:ins w:id="1000" w:author="Judith Borghouts" w:date="2018-05-19T18:55:00Z">
        <w:r w:rsidR="00DF5871">
          <w:t>.</w:t>
        </w:r>
      </w:ins>
      <w:del w:id="1001" w:author="Judith Borghouts" w:date="2018-05-19T18:45:00Z">
        <w:r w:rsidR="009B4970" w:rsidRPr="00835D90" w:rsidDel="002979A8">
          <w:delText>.</w:delText>
        </w:r>
      </w:del>
    </w:p>
    <w:p w14:paraId="5054A5A5" w14:textId="746BA3AB" w:rsidR="007F450D" w:rsidRPr="00835D90" w:rsidRDefault="007F450D" w:rsidP="00560870">
      <w:pPr>
        <w:pStyle w:val="Paragraph"/>
      </w:pPr>
    </w:p>
    <w:p w14:paraId="69D8F60E" w14:textId="77777777" w:rsidR="006246BE" w:rsidRPr="00835D90" w:rsidRDefault="006246BE" w:rsidP="006246BE">
      <w:pPr>
        <w:pStyle w:val="Paragraph"/>
        <w:keepNext/>
        <w:jc w:val="center"/>
      </w:pPr>
      <w:r w:rsidRPr="00835D90">
        <w:rPr>
          <w:noProof/>
          <w:lang w:eastAsia="en-GB"/>
        </w:rPr>
        <w:drawing>
          <wp:inline distT="0" distB="0" distL="0" distR="0" wp14:anchorId="7179F760" wp14:editId="20031524">
            <wp:extent cx="5727700" cy="206311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7_tasksteps.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063115"/>
                    </a:xfrm>
                    <a:prstGeom prst="rect">
                      <a:avLst/>
                    </a:prstGeom>
                  </pic:spPr>
                </pic:pic>
              </a:graphicData>
            </a:graphic>
          </wp:inline>
        </w:drawing>
      </w:r>
    </w:p>
    <w:p w14:paraId="56D61821" w14:textId="605DD8CA" w:rsidR="00ED5F22" w:rsidRPr="00835D90" w:rsidRDefault="006246BE" w:rsidP="006246BE">
      <w:pPr>
        <w:pStyle w:val="Caption"/>
      </w:pPr>
      <w:bookmarkStart w:id="1002" w:name="_Ref511305312"/>
      <w:commentRangeStart w:id="1003"/>
      <w:r w:rsidRPr="00835D90">
        <w:t xml:space="preserve">Figure </w:t>
      </w:r>
      <w:fldSimple w:instr=" SEQ Figure \* ARABIC ">
        <w:ins w:id="1004" w:author="Judith Borghouts" w:date="2018-07-05T15:44:00Z">
          <w:r w:rsidR="00B164BA">
            <w:rPr>
              <w:noProof/>
            </w:rPr>
            <w:t>4</w:t>
          </w:r>
        </w:ins>
        <w:del w:id="1005" w:author="Judith Borghouts" w:date="2018-07-05T15:44:00Z">
          <w:r w:rsidRPr="00835D90" w:rsidDel="00B164BA">
            <w:rPr>
              <w:noProof/>
            </w:rPr>
            <w:delText>7</w:delText>
          </w:r>
        </w:del>
      </w:fldSimple>
      <w:bookmarkEnd w:id="1002"/>
      <w:r w:rsidRPr="00835D90">
        <w:t>. Participants selected a web page to focus on by clicking on the extension icon</w:t>
      </w:r>
      <w:r w:rsidR="00B82BE3" w:rsidRPr="00835D90">
        <w:t xml:space="preserve"> in their browser</w:t>
      </w:r>
      <w:r w:rsidR="008E7F5D" w:rsidRPr="00835D90">
        <w:t>, after which a popup appeared</w:t>
      </w:r>
      <w:r w:rsidR="00BB79AC" w:rsidRPr="00835D90">
        <w:t xml:space="preserve"> to confirm this was now the main task page</w:t>
      </w:r>
      <w:r w:rsidRPr="00835D90">
        <w:t xml:space="preserve">. Every time the participant switched to another window, </w:t>
      </w:r>
      <w:r w:rsidR="000419CB" w:rsidRPr="00835D90">
        <w:t xml:space="preserve">application or document, </w:t>
      </w:r>
      <w:r w:rsidR="005641E4" w:rsidRPr="00835D90">
        <w:t>a browser</w:t>
      </w:r>
      <w:r w:rsidRPr="00835D90">
        <w:t xml:space="preserve"> notification </w:t>
      </w:r>
      <w:r w:rsidR="001042F7" w:rsidRPr="00835D90">
        <w:t>showed</w:t>
      </w:r>
      <w:r w:rsidRPr="00835D90">
        <w:t xml:space="preserve"> how long on average they switch away from this page.</w:t>
      </w:r>
      <w:commentRangeEnd w:id="1003"/>
      <w:r w:rsidR="00681990">
        <w:rPr>
          <w:rStyle w:val="CommentReference"/>
          <w:rFonts w:ascii="Palatino" w:hAnsi="Palatino"/>
          <w:b w:val="0"/>
        </w:rPr>
        <w:commentReference w:id="1003"/>
      </w:r>
    </w:p>
    <w:p w14:paraId="52819C4F" w14:textId="75C81B0F" w:rsidR="00F54F31" w:rsidRPr="00835D90" w:rsidRDefault="00AB5EE9" w:rsidP="00E21DD5">
      <w:pPr>
        <w:pStyle w:val="Heading3"/>
        <w:rPr>
          <w:lang w:val="en-GB"/>
        </w:rPr>
      </w:pPr>
      <w:r w:rsidRPr="00835D90">
        <w:rPr>
          <w:lang w:val="en-GB"/>
        </w:rPr>
        <w:t>Procedure</w:t>
      </w:r>
    </w:p>
    <w:p w14:paraId="28B8A122" w14:textId="1979B864" w:rsidR="004C174C" w:rsidRDefault="00F54F31" w:rsidP="004C174C">
      <w:pPr>
        <w:pStyle w:val="Paragraph"/>
        <w:rPr>
          <w:ins w:id="1006" w:author="Judith Borghouts" w:date="2018-05-19T18:35:00Z"/>
        </w:rPr>
      </w:pPr>
      <w:commentRangeStart w:id="1007"/>
      <w:r w:rsidRPr="00835D90">
        <w:t xml:space="preserve">Participants who expressed interest </w:t>
      </w:r>
      <w:r w:rsidR="00F431AC" w:rsidRPr="00835D90">
        <w:t xml:space="preserve">to take part in the study </w:t>
      </w:r>
      <w:r w:rsidRPr="00835D90">
        <w:t xml:space="preserve">were sent an information sheet describing the full study details and consent form to read and sign. </w:t>
      </w:r>
      <w:r w:rsidR="000B7195" w:rsidRPr="00835D90">
        <w:t>After signing the consent form, they were sent</w:t>
      </w:r>
      <w:r w:rsidR="00D27B00" w:rsidRPr="00835D90">
        <w:t xml:space="preserve"> instructions to download and install </w:t>
      </w:r>
      <w:del w:id="1008" w:author="Judith Borghouts" w:date="2018-05-19T18:35:00Z">
        <w:r w:rsidR="00D27B00" w:rsidRPr="00835D90" w:rsidDel="00987E31">
          <w:delText>the extension</w:delText>
        </w:r>
        <w:r w:rsidR="00B55129" w:rsidRPr="00835D90" w:rsidDel="00987E31">
          <w:delText xml:space="preserve"> and </w:delText>
        </w:r>
      </w:del>
      <w:proofErr w:type="spellStart"/>
      <w:r w:rsidR="00B55129" w:rsidRPr="00835D90">
        <w:t>ManicTime</w:t>
      </w:r>
      <w:proofErr w:type="spellEnd"/>
      <w:r w:rsidRPr="00835D90">
        <w:t>, and</w:t>
      </w:r>
      <w:r w:rsidR="00015E12" w:rsidRPr="00835D90">
        <w:t xml:space="preserve"> an </w:t>
      </w:r>
      <w:r w:rsidRPr="00835D90">
        <w:t>interview was scheduled</w:t>
      </w:r>
      <w:r w:rsidR="007660F4" w:rsidRPr="00835D90">
        <w:t xml:space="preserve"> after two weeks</w:t>
      </w:r>
      <w:del w:id="1009" w:author="Judith Borghouts" w:date="2018-05-19T18:35:00Z">
        <w:r w:rsidR="007660F4" w:rsidRPr="00835D90" w:rsidDel="00987E31">
          <w:delText xml:space="preserve"> of using the tools</w:delText>
        </w:r>
      </w:del>
      <w:r w:rsidRPr="00835D90">
        <w:t xml:space="preserve">. </w:t>
      </w:r>
      <w:ins w:id="1010" w:author="Judith Borghouts" w:date="2018-05-19T18:34:00Z">
        <w:r w:rsidR="004C174C" w:rsidRPr="004C174C">
          <w:t xml:space="preserve"> The study was divided into </w:t>
        </w:r>
        <w:r w:rsidR="00463358">
          <w:t>two</w:t>
        </w:r>
        <w:r w:rsidR="004C174C" w:rsidRPr="004C174C">
          <w:t xml:space="preserve"> stages:</w:t>
        </w:r>
      </w:ins>
    </w:p>
    <w:p w14:paraId="52D021E6" w14:textId="77777777" w:rsidR="00987E31" w:rsidRPr="004C174C" w:rsidRDefault="00987E31" w:rsidP="004C174C">
      <w:pPr>
        <w:pStyle w:val="Paragraph"/>
        <w:rPr>
          <w:ins w:id="1011" w:author="Judith Borghouts" w:date="2018-05-19T18:34:00Z"/>
        </w:rPr>
      </w:pPr>
    </w:p>
    <w:p w14:paraId="59A96603" w14:textId="668CB66E" w:rsidR="004C174C" w:rsidRPr="004C174C" w:rsidRDefault="004C174C">
      <w:pPr>
        <w:pStyle w:val="Paragraph"/>
        <w:ind w:firstLine="0"/>
        <w:rPr>
          <w:ins w:id="1012" w:author="Judith Borghouts" w:date="2018-05-19T18:34:00Z"/>
        </w:rPr>
        <w:pPrChange w:id="1013" w:author="Judith Borghouts" w:date="2018-05-19T18:36:00Z">
          <w:pPr>
            <w:pStyle w:val="Paragraph"/>
          </w:pPr>
        </w:pPrChange>
      </w:pPr>
      <w:ins w:id="1014" w:author="Judith Borghouts" w:date="2018-05-19T18:34:00Z">
        <w:r w:rsidRPr="00463358">
          <w:rPr>
            <w:i/>
            <w:rPrChange w:id="1015" w:author="Judith Borghouts" w:date="2018-05-19T18:34:00Z">
              <w:rPr/>
            </w:rPrChange>
          </w:rPr>
          <w:t>Week 1:</w:t>
        </w:r>
        <w:r w:rsidRPr="005F4896">
          <w:rPr>
            <w:i/>
            <w:rPrChange w:id="1016" w:author="Judith Borghouts" w:date="2018-05-19T18:37:00Z">
              <w:rPr/>
            </w:rPrChange>
          </w:rPr>
          <w:t xml:space="preserve"> Install </w:t>
        </w:r>
        <w:proofErr w:type="spellStart"/>
        <w:r w:rsidRPr="005F4896">
          <w:rPr>
            <w:i/>
            <w:rPrChange w:id="1017" w:author="Judith Borghouts" w:date="2018-05-19T18:37:00Z">
              <w:rPr/>
            </w:rPrChange>
          </w:rPr>
          <w:t>ManicTime</w:t>
        </w:r>
        <w:proofErr w:type="spellEnd"/>
        <w:r w:rsidR="003F0399">
          <w:t>.</w:t>
        </w:r>
        <w:r w:rsidRPr="004C174C">
          <w:t xml:space="preserve"> In the first week, participants were sent instructions to install</w:t>
        </w:r>
      </w:ins>
      <w:ins w:id="1018" w:author="Judith Borghouts" w:date="2018-05-19T18:36:00Z">
        <w:r w:rsidR="00AE467E">
          <w:t xml:space="preserve"> </w:t>
        </w:r>
      </w:ins>
      <w:proofErr w:type="spellStart"/>
      <w:ins w:id="1019" w:author="Judith Borghouts" w:date="2018-05-19T18:34:00Z">
        <w:r w:rsidRPr="004C174C">
          <w:t>ManicTime</w:t>
        </w:r>
        <w:proofErr w:type="spellEnd"/>
        <w:r w:rsidRPr="004C174C">
          <w:t xml:space="preserve"> on their work computer. They were given the option to pause or stop the application</w:t>
        </w:r>
      </w:ins>
      <w:ins w:id="1020" w:author="Judith Borghouts" w:date="2018-05-19T18:36:00Z">
        <w:r w:rsidR="00AE467E">
          <w:t xml:space="preserve"> </w:t>
        </w:r>
      </w:ins>
      <w:ins w:id="1021" w:author="Judith Borghouts" w:date="2018-05-19T18:34:00Z">
        <w:r w:rsidRPr="004C174C">
          <w:t>from running at any time. They were told that they were free to choose if, when and how often</w:t>
        </w:r>
      </w:ins>
      <w:ins w:id="1022" w:author="Judith Borghouts" w:date="2018-05-19T18:36:00Z">
        <w:r w:rsidR="00AE467E">
          <w:t xml:space="preserve"> </w:t>
        </w:r>
      </w:ins>
      <w:ins w:id="1023" w:author="Judith Borghouts" w:date="2018-05-19T18:34:00Z">
        <w:r w:rsidRPr="004C174C">
          <w:t>to look at the information, but that it was important to complete at least one expenses task with</w:t>
        </w:r>
      </w:ins>
      <w:ins w:id="1024" w:author="Judith Borghouts" w:date="2018-05-19T18:36:00Z">
        <w:r w:rsidR="00AE467E">
          <w:t xml:space="preserve"> </w:t>
        </w:r>
      </w:ins>
      <w:ins w:id="1025" w:author="Judith Borghouts" w:date="2018-05-19T18:34:00Z">
        <w:r w:rsidRPr="004C174C">
          <w:t>the application running.</w:t>
        </w:r>
      </w:ins>
    </w:p>
    <w:p w14:paraId="3008A863" w14:textId="0A7201E6" w:rsidR="00D42676" w:rsidRPr="00835D90" w:rsidRDefault="004C174C">
      <w:pPr>
        <w:pStyle w:val="Paragraph"/>
        <w:ind w:firstLine="0"/>
        <w:pPrChange w:id="1026" w:author="Judith Borghouts" w:date="2018-05-19T18:36:00Z">
          <w:pPr>
            <w:pStyle w:val="Paragraph"/>
          </w:pPr>
        </w:pPrChange>
      </w:pPr>
      <w:ins w:id="1027" w:author="Judith Borghouts" w:date="2018-05-19T18:34:00Z">
        <w:r w:rsidRPr="00987E31">
          <w:rPr>
            <w:i/>
            <w:rPrChange w:id="1028" w:author="Judith Borghouts" w:date="2018-05-19T18:34:00Z">
              <w:rPr/>
            </w:rPrChange>
          </w:rPr>
          <w:t>Week 2:</w:t>
        </w:r>
        <w:r w:rsidRPr="004C174C">
          <w:t xml:space="preserve"> </w:t>
        </w:r>
        <w:r w:rsidRPr="005F4896">
          <w:rPr>
            <w:i/>
            <w:rPrChange w:id="1029" w:author="Judith Borghouts" w:date="2018-05-19T18:37:00Z">
              <w:rPr/>
            </w:rPrChange>
          </w:rPr>
          <w:t xml:space="preserve">Install </w:t>
        </w:r>
        <w:r w:rsidR="00987E31" w:rsidRPr="005F4896">
          <w:rPr>
            <w:i/>
            <w:rPrChange w:id="1030" w:author="Judith Borghouts" w:date="2018-05-19T18:37:00Z">
              <w:rPr/>
            </w:rPrChange>
          </w:rPr>
          <w:t>the browser extension.</w:t>
        </w:r>
        <w:r w:rsidRPr="004C174C">
          <w:t xml:space="preserve"> In the second week, participants were</w:t>
        </w:r>
      </w:ins>
      <w:ins w:id="1031" w:author="Judith Borghouts" w:date="2018-05-19T18:35:00Z">
        <w:r w:rsidR="00FE2A27">
          <w:t xml:space="preserve"> s</w:t>
        </w:r>
        <w:r w:rsidR="004B7E83">
          <w:t>ent instructions</w:t>
        </w:r>
      </w:ins>
      <w:ins w:id="1032" w:author="Judith Borghouts" w:date="2018-05-19T18:34:00Z">
        <w:r w:rsidRPr="004C174C">
          <w:t xml:space="preserve"> to install </w:t>
        </w:r>
      </w:ins>
      <w:ins w:id="1033" w:author="Judith Borghouts" w:date="2018-05-19T18:35:00Z">
        <w:r w:rsidR="004B7E83">
          <w:t>the browser extension</w:t>
        </w:r>
      </w:ins>
      <w:ins w:id="1034" w:author="Judith Borghouts" w:date="2018-05-19T18:34:00Z">
        <w:r w:rsidRPr="004C174C">
          <w:t>. Again, they were instructed that they were free to choose when and</w:t>
        </w:r>
      </w:ins>
      <w:ins w:id="1035" w:author="Judith Borghouts" w:date="2018-05-19T18:35:00Z">
        <w:r w:rsidR="00871FEE">
          <w:t xml:space="preserve"> </w:t>
        </w:r>
      </w:ins>
      <w:ins w:id="1036" w:author="Judith Borghouts" w:date="2018-05-19T18:34:00Z">
        <w:r w:rsidRPr="004C174C">
          <w:t xml:space="preserve">how often to use the extension, but that they had to use it for at least one expenses task. </w:t>
        </w:r>
        <w:r>
          <w:br/>
        </w:r>
        <w:r>
          <w:br/>
        </w:r>
      </w:ins>
      <w:r w:rsidR="00E21DD5" w:rsidRPr="00835D90">
        <w:t xml:space="preserve">Participants were free </w:t>
      </w:r>
      <w:r w:rsidR="00B15E1E" w:rsidRPr="00835D90">
        <w:t xml:space="preserve">to choose </w:t>
      </w:r>
      <w:r w:rsidR="001E5711" w:rsidRPr="00835D90">
        <w:t xml:space="preserve">when and </w:t>
      </w:r>
      <w:r w:rsidR="00B15E1E" w:rsidRPr="00835D90">
        <w:t>how often to</w:t>
      </w:r>
      <w:r w:rsidR="00E21DD5" w:rsidRPr="00835D90">
        <w:t xml:space="preserve"> use the extension, but were </w:t>
      </w:r>
      <w:r w:rsidR="009C43CF" w:rsidRPr="00835D90">
        <w:t>instructe</w:t>
      </w:r>
      <w:r w:rsidR="005C4EE9" w:rsidRPr="00835D90">
        <w:t>d</w:t>
      </w:r>
      <w:r w:rsidR="00E21DD5" w:rsidRPr="00835D90">
        <w:t xml:space="preserve"> to use it at least once </w:t>
      </w:r>
      <w:r w:rsidR="00994349" w:rsidRPr="00835D90">
        <w:t xml:space="preserve">a week during a data entry </w:t>
      </w:r>
      <w:r w:rsidR="00941608" w:rsidRPr="00835D90">
        <w:t>task.</w:t>
      </w:r>
      <w:r w:rsidR="001F72B5" w:rsidRPr="00835D90">
        <w:t xml:space="preserve"> </w:t>
      </w:r>
      <w:r w:rsidR="00B2560C" w:rsidRPr="00835D90">
        <w:rPr>
          <w:bCs/>
        </w:rPr>
        <w:t>Participants</w:t>
      </w:r>
      <w:r w:rsidR="00F54F31" w:rsidRPr="00835D90">
        <w:t xml:space="preserve"> </w:t>
      </w:r>
      <w:r w:rsidR="00AD7687" w:rsidRPr="00835D90">
        <w:t xml:space="preserve">had </w:t>
      </w:r>
      <w:r w:rsidR="00F54F31" w:rsidRPr="00835D90">
        <w:t xml:space="preserve">the option to pause or stop </w:t>
      </w:r>
      <w:proofErr w:type="spellStart"/>
      <w:r w:rsidR="00977CEB" w:rsidRPr="00835D90">
        <w:t>ManicTime</w:t>
      </w:r>
      <w:proofErr w:type="spellEnd"/>
      <w:r w:rsidR="00F54F31" w:rsidRPr="00835D90">
        <w:t xml:space="preserve"> from running </w:t>
      </w:r>
      <w:r w:rsidR="007E2B11" w:rsidRPr="00835D90">
        <w:t>if they did not wish their computer activity to be recorded</w:t>
      </w:r>
      <w:r w:rsidR="00E00023" w:rsidRPr="00835D90">
        <w:t xml:space="preserve"> at any time</w:t>
      </w:r>
      <w:r w:rsidR="001748C9" w:rsidRPr="00835D90">
        <w:t>, but</w:t>
      </w:r>
      <w:r w:rsidR="00044BEF" w:rsidRPr="00835D90">
        <w:t xml:space="preserve"> were asked</w:t>
      </w:r>
      <w:r w:rsidR="001748C9" w:rsidRPr="00835D90">
        <w:t xml:space="preserve"> to </w:t>
      </w:r>
      <w:r w:rsidR="004A4E23" w:rsidRPr="00835D90">
        <w:t>have</w:t>
      </w:r>
      <w:r w:rsidR="001748C9" w:rsidRPr="00835D90">
        <w:t xml:space="preserve"> it running </w:t>
      </w:r>
      <w:r w:rsidR="003E0C68" w:rsidRPr="00835D90">
        <w:t xml:space="preserve">at least once a week during a data </w:t>
      </w:r>
      <w:r w:rsidR="007E176D" w:rsidRPr="00835D90">
        <w:t xml:space="preserve">entry task. </w:t>
      </w:r>
      <w:commentRangeEnd w:id="1007"/>
      <w:r w:rsidR="00681990">
        <w:rPr>
          <w:rStyle w:val="CommentReference"/>
        </w:rPr>
        <w:commentReference w:id="1007"/>
      </w:r>
    </w:p>
    <w:p w14:paraId="515674E4" w14:textId="56C83D76" w:rsidR="00F54F31" w:rsidRPr="00835D90" w:rsidRDefault="00082638" w:rsidP="00560870">
      <w:pPr>
        <w:pStyle w:val="Paragraph"/>
      </w:pPr>
      <w:r w:rsidRPr="00835D90">
        <w:t xml:space="preserve">After two weeks of using the tool, </w:t>
      </w:r>
      <w:r w:rsidR="008E0D1C" w:rsidRPr="00835D90">
        <w:t>participants</w:t>
      </w:r>
      <w:r w:rsidRPr="00835D90">
        <w:t xml:space="preserve"> </w:t>
      </w:r>
      <w:r w:rsidR="001722B4" w:rsidRPr="00835D90">
        <w:t>were</w:t>
      </w:r>
      <w:r w:rsidR="00F54F31" w:rsidRPr="00835D90">
        <w:t xml:space="preserve"> interviewed</w:t>
      </w:r>
      <w:r w:rsidR="0095271F" w:rsidRPr="00835D90">
        <w:t xml:space="preserve"> at either the participant’s or the interviewer’s office</w:t>
      </w:r>
      <w:r w:rsidR="006A61DA" w:rsidRPr="00835D90">
        <w:t xml:space="preserve">. </w:t>
      </w:r>
      <w:r w:rsidR="00BD7F52" w:rsidRPr="00835D90">
        <w:t xml:space="preserve">The semi-structured interviews were structured around the following themes: </w:t>
      </w:r>
      <w:r w:rsidR="00F54F31" w:rsidRPr="00835D90">
        <w:t xml:space="preserve">how </w:t>
      </w:r>
      <w:r w:rsidR="00CA4F06" w:rsidRPr="00835D90">
        <w:t>participants</w:t>
      </w:r>
      <w:r w:rsidR="00F54F31" w:rsidRPr="00835D90">
        <w:t xml:space="preserve"> currently manage </w:t>
      </w:r>
      <w:r w:rsidR="00D27711" w:rsidRPr="00835D90">
        <w:t>interruptions, tasks, time and information</w:t>
      </w:r>
      <w:r w:rsidR="00FD4EE0" w:rsidRPr="00835D90">
        <w:t xml:space="preserve">, </w:t>
      </w:r>
      <w:r w:rsidR="006B0DE5" w:rsidRPr="00835D90">
        <w:t xml:space="preserve">the context of using the </w:t>
      </w:r>
      <w:r w:rsidR="000317C7" w:rsidRPr="00835D90">
        <w:t>extension</w:t>
      </w:r>
      <w:r w:rsidR="006B0DE5" w:rsidRPr="00835D90">
        <w:t xml:space="preserve">, </w:t>
      </w:r>
      <w:r w:rsidR="006778F2" w:rsidRPr="00835D90">
        <w:t>the usefulness of the information provide</w:t>
      </w:r>
      <w:r w:rsidR="00417D25" w:rsidRPr="00835D90">
        <w:t>d</w:t>
      </w:r>
      <w:r w:rsidR="006778F2" w:rsidRPr="00835D90">
        <w:t xml:space="preserve"> by the extension and </w:t>
      </w:r>
      <w:proofErr w:type="spellStart"/>
      <w:r w:rsidR="006778F2" w:rsidRPr="00835D90">
        <w:t>ManicTime</w:t>
      </w:r>
      <w:proofErr w:type="spellEnd"/>
      <w:r w:rsidR="006778F2" w:rsidRPr="00835D90">
        <w:t xml:space="preserve">, </w:t>
      </w:r>
      <w:r w:rsidR="00FD4EE0" w:rsidRPr="00835D90">
        <w:t>and whether they made any changes o</w:t>
      </w:r>
      <w:r w:rsidR="0087006E" w:rsidRPr="00835D90">
        <w:t xml:space="preserve">n how they </w:t>
      </w:r>
      <w:r w:rsidR="00AA1DE7" w:rsidRPr="00835D90">
        <w:t xml:space="preserve">managed their </w:t>
      </w:r>
      <w:r w:rsidR="0087006E" w:rsidRPr="00835D90">
        <w:t>work</w:t>
      </w:r>
      <w:r w:rsidR="00F54F31" w:rsidRPr="00835D90">
        <w:t xml:space="preserve">. </w:t>
      </w:r>
      <w:r w:rsidR="00D50F70" w:rsidRPr="00835D90">
        <w:t xml:space="preserve">Participants who did not install </w:t>
      </w:r>
      <w:proofErr w:type="spellStart"/>
      <w:r w:rsidR="00D50F70" w:rsidRPr="00835D90">
        <w:t>ManicTime</w:t>
      </w:r>
      <w:proofErr w:type="spellEnd"/>
      <w:r w:rsidR="00D50F70" w:rsidRPr="00835D90">
        <w:t xml:space="preserve"> were presented with screenshots during the interview, and discussed </w:t>
      </w:r>
      <w:r w:rsidR="00E87706" w:rsidRPr="00835D90">
        <w:t xml:space="preserve">the usefulness of this type of information compared to the time information of the extension. </w:t>
      </w:r>
      <w:r w:rsidR="00AE5F4D" w:rsidRPr="00835D90">
        <w:t>Participants</w:t>
      </w:r>
      <w:r w:rsidR="00F54F31" w:rsidRPr="00835D90">
        <w:t xml:space="preserve"> were asked to share their </w:t>
      </w:r>
      <w:proofErr w:type="spellStart"/>
      <w:r w:rsidR="00F54F31" w:rsidRPr="00835D90">
        <w:t>ManicT</w:t>
      </w:r>
      <w:r w:rsidR="00977CEB" w:rsidRPr="00835D90">
        <w:t>ime</w:t>
      </w:r>
      <w:proofErr w:type="spellEnd"/>
      <w:r w:rsidR="00977CEB" w:rsidRPr="00835D90">
        <w:t xml:space="preserve"> data</w:t>
      </w:r>
      <w:r w:rsidR="003C4A4D" w:rsidRPr="00835D90">
        <w:t xml:space="preserve"> for further analy</w:t>
      </w:r>
      <w:r w:rsidR="00F54F31" w:rsidRPr="00835D90">
        <w:t xml:space="preserve">sis. </w:t>
      </w:r>
      <w:r w:rsidR="00B95E3A" w:rsidRPr="00835D90">
        <w:t>They</w:t>
      </w:r>
      <w:r w:rsidR="00F54F31" w:rsidRPr="00835D90">
        <w:t xml:space="preserve"> were offered guidance and assistance on deleting or adapting any </w:t>
      </w:r>
      <w:r w:rsidR="00B6532B" w:rsidRPr="00835D90">
        <w:t>sensitive or confidential information</w:t>
      </w:r>
      <w:r w:rsidR="00552CF9" w:rsidRPr="00835D90">
        <w:t xml:space="preserve"> in their data</w:t>
      </w:r>
      <w:r w:rsidR="00F54F31" w:rsidRPr="00835D90">
        <w:t xml:space="preserve">, such as application and website names. </w:t>
      </w:r>
      <w:r w:rsidR="001A0633" w:rsidRPr="00835D90">
        <w:t>An interview</w:t>
      </w:r>
      <w:r w:rsidR="00F54F31" w:rsidRPr="00835D90">
        <w:t xml:space="preserve"> lasted about </w:t>
      </w:r>
      <w:r w:rsidR="00D42676" w:rsidRPr="00835D90">
        <w:t>60</w:t>
      </w:r>
      <w:r w:rsidR="00F54F31" w:rsidRPr="00835D90">
        <w:t xml:space="preserve"> minutes and </w:t>
      </w:r>
      <w:r w:rsidR="007F2B16" w:rsidRPr="00835D90">
        <w:t>was</w:t>
      </w:r>
      <w:r w:rsidR="00F54F31" w:rsidRPr="00835D90">
        <w:t xml:space="preserve"> audio recorded. </w:t>
      </w:r>
    </w:p>
    <w:p w14:paraId="14AD0E3C" w14:textId="3236E27F" w:rsidR="0093228A" w:rsidRPr="00835D90" w:rsidRDefault="00612149" w:rsidP="00497E07">
      <w:pPr>
        <w:pStyle w:val="Heading1"/>
      </w:pPr>
      <w:r w:rsidRPr="00835D90">
        <w:t>findings and discussion</w:t>
      </w:r>
    </w:p>
    <w:p w14:paraId="587F4410" w14:textId="17530EF1" w:rsidR="00E055C6" w:rsidRPr="00835D90" w:rsidRDefault="00373590" w:rsidP="00560870">
      <w:pPr>
        <w:pStyle w:val="Paragraph"/>
      </w:pPr>
      <w:commentRangeStart w:id="1037"/>
      <w:r w:rsidRPr="00835D90">
        <w:t xml:space="preserve">Interviews were transcribed verbatim, and a thematic analysis was used to analyse the interviews. We found that participants gained some insights to change their behaviour based on the </w:t>
      </w:r>
      <w:r w:rsidR="00162676" w:rsidRPr="00835D90">
        <w:t>information</w:t>
      </w:r>
      <w:r w:rsidRPr="00835D90">
        <w:t xml:space="preserve"> they received from the extension. </w:t>
      </w:r>
      <w:r w:rsidR="00EC54D0" w:rsidRPr="00835D90">
        <w:t xml:space="preserve">We first </w:t>
      </w:r>
      <w:r w:rsidR="006921F0" w:rsidRPr="00835D90">
        <w:t xml:space="preserve">briefly </w:t>
      </w:r>
      <w:r w:rsidR="00EC54D0" w:rsidRPr="00835D90">
        <w:t>describe people’s switching behaviour</w:t>
      </w:r>
      <w:r w:rsidR="003A6B54" w:rsidRPr="00835D90">
        <w:t xml:space="preserve"> as </w:t>
      </w:r>
      <w:r w:rsidR="00204CE0" w:rsidRPr="00835D90">
        <w:t xml:space="preserve">shown by the </w:t>
      </w:r>
      <w:proofErr w:type="spellStart"/>
      <w:r w:rsidR="00204CE0" w:rsidRPr="00835D90">
        <w:t>ManicTime</w:t>
      </w:r>
      <w:proofErr w:type="spellEnd"/>
      <w:r w:rsidR="00204CE0" w:rsidRPr="00835D90">
        <w:t xml:space="preserve"> data</w:t>
      </w:r>
      <w:r w:rsidR="00EC54D0" w:rsidRPr="00835D90">
        <w:t xml:space="preserve">. </w:t>
      </w:r>
      <w:r w:rsidRPr="00835D90">
        <w:t xml:space="preserve">We </w:t>
      </w:r>
      <w:r w:rsidR="009C3932" w:rsidRPr="00835D90">
        <w:t xml:space="preserve">then </w:t>
      </w:r>
      <w:r w:rsidRPr="00835D90">
        <w:t>discuss the usefulness of time feedback to manage interruptions around the following themes:</w:t>
      </w:r>
      <w:r w:rsidR="00B81201" w:rsidRPr="00835D90">
        <w:t xml:space="preserve"> </w:t>
      </w:r>
      <w:r w:rsidR="00A33439" w:rsidRPr="00835D90">
        <w:t xml:space="preserve">awareness and change of behaviour, </w:t>
      </w:r>
      <w:r w:rsidRPr="00835D90">
        <w:t xml:space="preserve">the type of interruptions, the </w:t>
      </w:r>
      <w:r w:rsidR="00A33439" w:rsidRPr="00835D90">
        <w:t>effort to record and use data</w:t>
      </w:r>
      <w:r w:rsidRPr="00835D90">
        <w:t xml:space="preserve">, </w:t>
      </w:r>
      <w:r w:rsidR="003A30A7" w:rsidRPr="00835D90">
        <w:t xml:space="preserve">setting goals, and </w:t>
      </w:r>
      <w:r w:rsidRPr="00835D90">
        <w:t>the work environment</w:t>
      </w:r>
      <w:r w:rsidR="003A30A7" w:rsidRPr="00835D90">
        <w:t>.</w:t>
      </w:r>
      <w:commentRangeEnd w:id="1037"/>
      <w:r w:rsidR="00681990">
        <w:rPr>
          <w:rStyle w:val="CommentReference"/>
        </w:rPr>
        <w:commentReference w:id="1037"/>
      </w:r>
    </w:p>
    <w:p w14:paraId="25630ACE" w14:textId="7B38988A" w:rsidR="00E055C6" w:rsidRPr="00835D90" w:rsidRDefault="00E055C6" w:rsidP="00E055C6">
      <w:pPr>
        <w:pStyle w:val="Heading2"/>
        <w:rPr>
          <w:lang w:val="en-GB"/>
        </w:rPr>
      </w:pPr>
      <w:r w:rsidRPr="00835D90">
        <w:rPr>
          <w:lang w:val="en-GB"/>
        </w:rPr>
        <w:t xml:space="preserve">Switching </w:t>
      </w:r>
      <w:r w:rsidR="0030707B" w:rsidRPr="00835D90">
        <w:rPr>
          <w:lang w:val="en-GB"/>
        </w:rPr>
        <w:t>behavio</w:t>
      </w:r>
      <w:r w:rsidR="00680950" w:rsidRPr="00835D90">
        <w:rPr>
          <w:lang w:val="en-GB"/>
        </w:rPr>
        <w:t>u</w:t>
      </w:r>
      <w:r w:rsidR="0030707B" w:rsidRPr="00835D90">
        <w:rPr>
          <w:lang w:val="en-GB"/>
        </w:rPr>
        <w:t>r</w:t>
      </w:r>
    </w:p>
    <w:moveFromRangeStart w:id="1038" w:author="Anna Cox" w:date="2018-05-18T19:58:00Z" w:name="move514436843"/>
    <w:p w14:paraId="63F86594" w14:textId="108CCBD4" w:rsidR="00681990" w:rsidRDefault="00300FB6" w:rsidP="00560870">
      <w:pPr>
        <w:pStyle w:val="Paragraph"/>
        <w:rPr>
          <w:ins w:id="1039" w:author="Anna Cox" w:date="2018-05-18T19:58:00Z"/>
        </w:rPr>
      </w:pPr>
      <w:moveFrom w:id="1040" w:author="Anna Cox" w:date="2018-05-18T19:58:00Z">
        <w:r w:rsidRPr="00835D90" w:rsidDel="00681990">
          <w:rPr>
            <w:color w:val="4472C4" w:themeColor="accent1"/>
          </w:rPr>
          <w:fldChar w:fldCharType="begin"/>
        </w:r>
        <w:r w:rsidRPr="00835D90" w:rsidDel="00681990">
          <w:rPr>
            <w:color w:val="4472C4" w:themeColor="accent1"/>
          </w:rPr>
          <w:instrText xml:space="preserve"> REF _Ref503272422 \h </w:instrText>
        </w:r>
      </w:moveFrom>
      <w:del w:id="1041" w:author="Anna Cox" w:date="2018-05-18T19:58:00Z">
        <w:r w:rsidRPr="00835D90" w:rsidDel="00681990">
          <w:rPr>
            <w:color w:val="4472C4" w:themeColor="accent1"/>
          </w:rPr>
        </w:r>
      </w:del>
      <w:moveFrom w:id="1042" w:author="Anna Cox" w:date="2018-05-18T19:58:00Z">
        <w:r w:rsidRPr="00835D90" w:rsidDel="00681990">
          <w:rPr>
            <w:color w:val="4472C4" w:themeColor="accent1"/>
          </w:rPr>
          <w:fldChar w:fldCharType="separate"/>
        </w:r>
        <w:r w:rsidR="005E1E9A" w:rsidRPr="00835D90" w:rsidDel="00681990">
          <w:rPr>
            <w:color w:val="4472C4" w:themeColor="accent1"/>
          </w:rPr>
          <w:t xml:space="preserve">Table </w:t>
        </w:r>
        <w:r w:rsidR="005E1E9A" w:rsidRPr="00835D90" w:rsidDel="00681990">
          <w:rPr>
            <w:noProof/>
            <w:color w:val="4472C4" w:themeColor="accent1"/>
          </w:rPr>
          <w:t>4</w:t>
        </w:r>
        <w:r w:rsidRPr="00835D90" w:rsidDel="00681990">
          <w:rPr>
            <w:color w:val="4472C4" w:themeColor="accent1"/>
          </w:rPr>
          <w:fldChar w:fldCharType="end"/>
        </w:r>
        <w:r w:rsidRPr="00835D90" w:rsidDel="00681990">
          <w:rPr>
            <w:color w:val="4472C4" w:themeColor="accent1"/>
          </w:rPr>
          <w:t xml:space="preserve"> </w:t>
        </w:r>
        <w:r w:rsidR="00523D46" w:rsidRPr="00835D90" w:rsidDel="00681990">
          <w:t>summarises</w:t>
        </w:r>
        <w:r w:rsidR="0030707B" w:rsidRPr="00835D90" w:rsidDel="00681990">
          <w:t xml:space="preserve"> the </w:t>
        </w:r>
        <w:r w:rsidR="00127E2D" w:rsidRPr="00835D90" w:rsidDel="00681990">
          <w:t xml:space="preserve">average number and duration of </w:t>
        </w:r>
        <w:r w:rsidR="00F91CD7" w:rsidRPr="00835D90" w:rsidDel="00681990">
          <w:t xml:space="preserve">focus on a </w:t>
        </w:r>
        <w:r w:rsidR="00E72C71" w:rsidRPr="00835D90" w:rsidDel="00681990">
          <w:t xml:space="preserve">computer </w:t>
        </w:r>
        <w:r w:rsidR="00F91CD7" w:rsidRPr="00835D90" w:rsidDel="00681990">
          <w:t xml:space="preserve">window screen. </w:t>
        </w:r>
        <w:r w:rsidR="001D3387" w:rsidRPr="00835D90" w:rsidDel="00681990">
          <w:t>The me</w:t>
        </w:r>
        <w:r w:rsidR="00B62E93" w:rsidRPr="00835D90" w:rsidDel="00681990">
          <w:t>an duration of focus is about 34</w:t>
        </w:r>
        <w:r w:rsidR="001D3387" w:rsidRPr="00835D90" w:rsidDel="00681990">
          <w:t xml:space="preserve"> seconds, </w:t>
        </w:r>
        <w:r w:rsidR="00100143" w:rsidRPr="00835D90" w:rsidDel="00681990">
          <w:t>with the longest</w:t>
        </w:r>
        <w:r w:rsidR="00FA44D6" w:rsidRPr="00835D90" w:rsidDel="00681990">
          <w:t xml:space="preserve"> focus </w:t>
        </w:r>
        <w:r w:rsidR="007E211B" w:rsidRPr="00835D90" w:rsidDel="00681990">
          <w:t>being</w:t>
        </w:r>
        <w:r w:rsidR="00FA44D6" w:rsidRPr="00835D90" w:rsidDel="00681990">
          <w:t xml:space="preserve"> </w:t>
        </w:r>
        <w:r w:rsidR="00F56D4D" w:rsidRPr="00835D90" w:rsidDel="00681990">
          <w:t xml:space="preserve">48 minutes (2893 seconds). </w:t>
        </w:r>
      </w:moveFrom>
      <w:moveFromRangeEnd w:id="1038"/>
      <w:r w:rsidR="000B62A5" w:rsidRPr="00835D90">
        <w:t>Participants’</w:t>
      </w:r>
      <w:r w:rsidR="0077336C" w:rsidRPr="00835D90">
        <w:t xml:space="preserve"> work</w:t>
      </w:r>
      <w:r w:rsidR="00802201" w:rsidRPr="00835D90">
        <w:t>ing hours differed</w:t>
      </w:r>
      <w:r w:rsidR="00023301" w:rsidRPr="00835D90">
        <w:t xml:space="preserve"> slightly</w:t>
      </w:r>
      <w:r w:rsidR="00802201" w:rsidRPr="00835D90">
        <w:t xml:space="preserve">, but </w:t>
      </w:r>
      <w:r w:rsidR="00B74F99" w:rsidRPr="00835D90">
        <w:t>all participants worked at least ten hours per day during the stu</w:t>
      </w:r>
      <w:r w:rsidR="00F442AC" w:rsidRPr="00835D90">
        <w:t>dy. To make the data comparable</w:t>
      </w:r>
      <w:r w:rsidR="00B74F99" w:rsidRPr="00835D90">
        <w:t xml:space="preserve"> between participants, we only considered data between 9am and 7pm, during which all participants </w:t>
      </w:r>
      <w:r w:rsidR="002E1172" w:rsidRPr="00835D90">
        <w:t>were at work</w:t>
      </w:r>
      <w:r w:rsidR="00B74F99" w:rsidRPr="00835D90">
        <w:t xml:space="preserve">. </w:t>
      </w:r>
    </w:p>
    <w:moveToRangeStart w:id="1043" w:author="Anna Cox" w:date="2018-05-18T19:58:00Z" w:name="move514436843"/>
    <w:p w14:paraId="63739930" w14:textId="0474468E" w:rsidR="001B5227" w:rsidRPr="00835D90" w:rsidRDefault="00681990" w:rsidP="00560870">
      <w:pPr>
        <w:pStyle w:val="Paragraph"/>
      </w:pPr>
      <w:moveTo w:id="1044" w:author="Anna Cox" w:date="2018-05-18T19:58:00Z">
        <w:r w:rsidRPr="00835D90">
          <w:rPr>
            <w:color w:val="4472C4" w:themeColor="accent1"/>
          </w:rPr>
          <w:fldChar w:fldCharType="begin"/>
        </w:r>
        <w:r w:rsidRPr="00835D90">
          <w:rPr>
            <w:color w:val="4472C4" w:themeColor="accent1"/>
          </w:rPr>
          <w:instrText xml:space="preserve"> REF _Ref503272422 \h </w:instrText>
        </w:r>
      </w:moveTo>
      <w:r w:rsidRPr="00835D90">
        <w:rPr>
          <w:color w:val="4472C4" w:themeColor="accent1"/>
        </w:rPr>
      </w:r>
      <w:moveTo w:id="1045" w:author="Anna Cox" w:date="2018-05-18T19:58:00Z">
        <w:r w:rsidRPr="00835D90">
          <w:rPr>
            <w:color w:val="4472C4" w:themeColor="accent1"/>
          </w:rPr>
          <w:fldChar w:fldCharType="separate"/>
        </w:r>
      </w:moveTo>
      <w:ins w:id="1046" w:author="Judith Borghouts" w:date="2018-07-05T15:44:00Z">
        <w:r w:rsidR="00B164BA" w:rsidRPr="00835D90">
          <w:t xml:space="preserve">Table </w:t>
        </w:r>
        <w:r w:rsidR="00B164BA">
          <w:rPr>
            <w:noProof/>
          </w:rPr>
          <w:t>4</w:t>
        </w:r>
      </w:ins>
      <w:moveTo w:id="1047" w:author="Anna Cox" w:date="2018-05-18T19:58:00Z">
        <w:del w:id="1048" w:author="Judith Borghouts" w:date="2018-07-05T15:44:00Z">
          <w:r w:rsidRPr="00835D90" w:rsidDel="00B164BA">
            <w:rPr>
              <w:color w:val="4472C4" w:themeColor="accent1"/>
            </w:rPr>
            <w:delText xml:space="preserve">Table </w:delText>
          </w:r>
          <w:r w:rsidRPr="00835D90" w:rsidDel="00B164BA">
            <w:rPr>
              <w:noProof/>
              <w:color w:val="4472C4" w:themeColor="accent1"/>
            </w:rPr>
            <w:delText>4</w:delText>
          </w:r>
        </w:del>
        <w:r w:rsidRPr="00835D90">
          <w:rPr>
            <w:color w:val="4472C4" w:themeColor="accent1"/>
          </w:rPr>
          <w:fldChar w:fldCharType="end"/>
        </w:r>
        <w:r w:rsidRPr="00835D90">
          <w:rPr>
            <w:color w:val="4472C4" w:themeColor="accent1"/>
          </w:rPr>
          <w:t xml:space="preserve"> </w:t>
        </w:r>
        <w:r w:rsidRPr="00835D90">
          <w:t xml:space="preserve">summarises the average number and duration of focus on a computer window screen. The mean duration of focus is about 34 seconds, with the longest focus being 48 minutes (2893 seconds). </w:t>
        </w:r>
      </w:moveTo>
      <w:moveToRangeEnd w:id="1043"/>
      <w:r w:rsidR="003F16FC" w:rsidRPr="00835D90">
        <w:t xml:space="preserve">On average, participants made </w:t>
      </w:r>
      <w:r w:rsidR="009E62C4" w:rsidRPr="00835D90">
        <w:t>8</w:t>
      </w:r>
      <w:r w:rsidR="00255A76" w:rsidRPr="00835D90">
        <w:t>30</w:t>
      </w:r>
      <w:r w:rsidR="003F16FC" w:rsidRPr="00835D90">
        <w:t xml:space="preserve"> computer window switches </w:t>
      </w:r>
      <w:r w:rsidR="00FA2C17" w:rsidRPr="00835D90">
        <w:t>per working</w:t>
      </w:r>
      <w:r w:rsidR="00816EEE" w:rsidRPr="00835D90">
        <w:t xml:space="preserve"> day.</w:t>
      </w:r>
      <w:r w:rsidR="00625B70" w:rsidRPr="00835D90">
        <w:t xml:space="preserve"> </w:t>
      </w:r>
      <w:r w:rsidR="00341DCB" w:rsidRPr="00835D90">
        <w:t>The</w:t>
      </w:r>
      <w:r w:rsidR="00981FF8" w:rsidRPr="00835D90">
        <w:t xml:space="preserve"> distribution of window focus durations </w:t>
      </w:r>
      <w:r w:rsidR="00341DCB" w:rsidRPr="00835D90">
        <w:t xml:space="preserve">was positively skewed with a long tail: 95% of the distribution </w:t>
      </w:r>
      <w:r w:rsidR="00981FF8" w:rsidRPr="00835D90">
        <w:t>is plotted in</w:t>
      </w:r>
      <w:r w:rsidR="00BC38B1" w:rsidRPr="00835D90">
        <w:t xml:space="preserve"> </w:t>
      </w:r>
      <w:r w:rsidR="00BC38B1" w:rsidRPr="00835D90">
        <w:fldChar w:fldCharType="begin"/>
      </w:r>
      <w:r w:rsidR="00BC38B1" w:rsidRPr="00835D90">
        <w:instrText xml:space="preserve"> REF _Ref503272305 \h </w:instrText>
      </w:r>
      <w:r w:rsidR="00BC38B1" w:rsidRPr="00835D90">
        <w:fldChar w:fldCharType="separate"/>
      </w:r>
      <w:ins w:id="1049" w:author="Judith Borghouts" w:date="2018-07-05T15:44:00Z">
        <w:r w:rsidR="00B164BA" w:rsidRPr="00835D90">
          <w:t xml:space="preserve">Figure </w:t>
        </w:r>
        <w:r w:rsidR="00B164BA">
          <w:rPr>
            <w:noProof/>
          </w:rPr>
          <w:t>5</w:t>
        </w:r>
      </w:ins>
      <w:del w:id="1050" w:author="Judith Borghouts" w:date="2018-07-05T15:44:00Z">
        <w:r w:rsidR="00BC38B1" w:rsidRPr="00835D90" w:rsidDel="00B164BA">
          <w:delText xml:space="preserve">Figure </w:delText>
        </w:r>
        <w:r w:rsidR="00BC38B1" w:rsidRPr="00835D90" w:rsidDel="00B164BA">
          <w:rPr>
            <w:noProof/>
          </w:rPr>
          <w:delText>8</w:delText>
        </w:r>
      </w:del>
      <w:r w:rsidR="00BC38B1" w:rsidRPr="00835D90">
        <w:fldChar w:fldCharType="end"/>
      </w:r>
      <w:r w:rsidR="00BC38B1" w:rsidRPr="00835D90">
        <w:t>, ill</w:t>
      </w:r>
      <w:r w:rsidR="00981FF8" w:rsidRPr="00835D90">
        <w:t>ustrating that participants were rarely focused on a window for more than a minute.</w:t>
      </w:r>
      <w:r w:rsidR="001B5227" w:rsidRPr="00835D90">
        <w:t xml:space="preserve"> </w:t>
      </w:r>
      <w:r w:rsidR="000E1BBF" w:rsidRPr="00835D90">
        <w:t>Together with the interview findings, the</w:t>
      </w:r>
      <w:r w:rsidR="00222AFB" w:rsidRPr="00835D90">
        <w:t xml:space="preserve"> data </w:t>
      </w:r>
      <w:r w:rsidR="00B36770" w:rsidRPr="00835D90">
        <w:t>shows</w:t>
      </w:r>
      <w:r w:rsidR="00222AFB" w:rsidRPr="00835D90">
        <w:t xml:space="preserve"> that participants’ work was </w:t>
      </w:r>
      <w:r w:rsidR="00FE4D53" w:rsidRPr="00835D90">
        <w:t>characteris</w:t>
      </w:r>
      <w:r w:rsidR="00222AFB" w:rsidRPr="00835D90">
        <w:t>ed by short durations of focus and frequent win</w:t>
      </w:r>
      <w:r w:rsidR="00C94799" w:rsidRPr="00835D90">
        <w:t>dow switches</w:t>
      </w:r>
      <w:r w:rsidR="000E1BBF" w:rsidRPr="00835D90">
        <w:t>.</w:t>
      </w:r>
      <w:r w:rsidR="00B11FEC" w:rsidRPr="00835D90">
        <w:t xml:space="preserve"> </w:t>
      </w:r>
      <w:commentRangeStart w:id="1051"/>
      <w:r w:rsidR="00B11FEC" w:rsidRPr="00835D90">
        <w:rPr>
          <w:color w:val="2E74B5" w:themeColor="accent5" w:themeShade="BF"/>
        </w:rPr>
        <w:fldChar w:fldCharType="begin"/>
      </w:r>
      <w:r w:rsidR="00B11FEC" w:rsidRPr="00835D90">
        <w:rPr>
          <w:color w:val="2E74B5" w:themeColor="accent5" w:themeShade="BF"/>
        </w:rPr>
        <w:instrText xml:space="preserve"> REF _Ref510885223 \h  \* MERGEFORMAT </w:instrText>
      </w:r>
      <w:r w:rsidR="00B11FEC" w:rsidRPr="00835D90">
        <w:rPr>
          <w:color w:val="2E74B5" w:themeColor="accent5" w:themeShade="BF"/>
        </w:rPr>
      </w:r>
      <w:r w:rsidR="00B11FEC" w:rsidRPr="00835D90">
        <w:rPr>
          <w:color w:val="2E74B5" w:themeColor="accent5" w:themeShade="BF"/>
        </w:rPr>
        <w:fldChar w:fldCharType="separate"/>
      </w:r>
      <w:ins w:id="1052" w:author="Judith Borghouts" w:date="2018-07-05T15:44:00Z">
        <w:r w:rsidR="00B164BA" w:rsidRPr="00B164BA">
          <w:rPr>
            <w:color w:val="2E74B5" w:themeColor="accent5" w:themeShade="BF"/>
            <w:rPrChange w:id="1053" w:author="Judith Borghouts" w:date="2018-07-05T15:44:00Z">
              <w:rPr/>
            </w:rPrChange>
          </w:rPr>
          <w:t>Figure 6</w:t>
        </w:r>
      </w:ins>
      <w:del w:id="1054" w:author="Judith Borghouts" w:date="2018-07-05T15:44:00Z">
        <w:r w:rsidR="00294BB8" w:rsidRPr="00835D90" w:rsidDel="00B164BA">
          <w:rPr>
            <w:color w:val="2E74B5" w:themeColor="accent5" w:themeShade="BF"/>
          </w:rPr>
          <w:delText>Figure 9</w:delText>
        </w:r>
      </w:del>
      <w:r w:rsidR="00B11FEC" w:rsidRPr="00835D90">
        <w:rPr>
          <w:color w:val="2E74B5" w:themeColor="accent5" w:themeShade="BF"/>
        </w:rPr>
        <w:fldChar w:fldCharType="end"/>
      </w:r>
      <w:r w:rsidR="00294BB8" w:rsidRPr="00835D90">
        <w:rPr>
          <w:color w:val="2E74B5" w:themeColor="accent5" w:themeShade="BF"/>
        </w:rPr>
        <w:t xml:space="preserve"> </w:t>
      </w:r>
      <w:r w:rsidR="00294BB8" w:rsidRPr="00835D90">
        <w:lastRenderedPageBreak/>
        <w:t>and</w:t>
      </w:r>
      <w:r w:rsidR="00294BB8" w:rsidRPr="00835D90">
        <w:rPr>
          <w:color w:val="2E74B5" w:themeColor="accent5" w:themeShade="BF"/>
        </w:rPr>
        <w:t xml:space="preserve"> </w:t>
      </w:r>
      <w:commentRangeStart w:id="1055"/>
      <w:r w:rsidR="00B11FEC" w:rsidRPr="00835D90">
        <w:rPr>
          <w:color w:val="2E74B5" w:themeColor="accent5" w:themeShade="BF"/>
        </w:rPr>
        <w:fldChar w:fldCharType="begin"/>
      </w:r>
      <w:r w:rsidR="00B11FEC" w:rsidRPr="00835D90">
        <w:rPr>
          <w:color w:val="2E74B5" w:themeColor="accent5" w:themeShade="BF"/>
        </w:rPr>
        <w:instrText xml:space="preserve"> REF _Ref510885232 \h  \* MERGEFORMAT </w:instrText>
      </w:r>
      <w:r w:rsidR="00B11FEC" w:rsidRPr="00835D90">
        <w:rPr>
          <w:color w:val="2E74B5" w:themeColor="accent5" w:themeShade="BF"/>
        </w:rPr>
      </w:r>
      <w:r w:rsidR="00B11FEC" w:rsidRPr="00835D90">
        <w:rPr>
          <w:color w:val="2E74B5" w:themeColor="accent5" w:themeShade="BF"/>
        </w:rPr>
        <w:fldChar w:fldCharType="separate"/>
      </w:r>
      <w:ins w:id="1056" w:author="Judith Borghouts" w:date="2018-07-05T15:44:00Z">
        <w:r w:rsidR="00B164BA" w:rsidRPr="00B164BA">
          <w:rPr>
            <w:color w:val="2E74B5" w:themeColor="accent5" w:themeShade="BF"/>
            <w:rPrChange w:id="1057" w:author="Judith Borghouts" w:date="2018-07-05T15:44:00Z">
              <w:rPr/>
            </w:rPrChange>
          </w:rPr>
          <w:t>Figure 7</w:t>
        </w:r>
      </w:ins>
      <w:del w:id="1058" w:author="Judith Borghouts" w:date="2018-07-05T15:44:00Z">
        <w:r w:rsidR="00294BB8" w:rsidRPr="00835D90" w:rsidDel="00B164BA">
          <w:rPr>
            <w:color w:val="2E74B5" w:themeColor="accent5" w:themeShade="BF"/>
          </w:rPr>
          <w:delText>Figure 10</w:delText>
        </w:r>
      </w:del>
      <w:r w:rsidR="00B11FEC" w:rsidRPr="00835D90">
        <w:rPr>
          <w:color w:val="2E74B5" w:themeColor="accent5" w:themeShade="BF"/>
        </w:rPr>
        <w:fldChar w:fldCharType="end"/>
      </w:r>
      <w:r w:rsidR="00B11FEC" w:rsidRPr="00835D90">
        <w:rPr>
          <w:color w:val="2E74B5" w:themeColor="accent5" w:themeShade="BF"/>
        </w:rPr>
        <w:t xml:space="preserve"> </w:t>
      </w:r>
      <w:r w:rsidR="00B11FEC" w:rsidRPr="00835D90">
        <w:t>sh</w:t>
      </w:r>
      <w:r w:rsidR="00BC4191" w:rsidRPr="00835D90">
        <w:t>ow</w:t>
      </w:r>
      <w:r w:rsidR="00B11FEC" w:rsidRPr="00835D90">
        <w:t xml:space="preserve"> the average </w:t>
      </w:r>
      <w:r w:rsidR="006450ED" w:rsidRPr="00835D90">
        <w:t xml:space="preserve">number of </w:t>
      </w:r>
      <w:r w:rsidR="00715C47" w:rsidRPr="00835D90">
        <w:t>daily</w:t>
      </w:r>
      <w:r w:rsidR="00631967" w:rsidRPr="00835D90">
        <w:t xml:space="preserve"> window</w:t>
      </w:r>
      <w:r w:rsidR="00B11FEC" w:rsidRPr="00835D90">
        <w:t xml:space="preserve"> switches and </w:t>
      </w:r>
      <w:r w:rsidR="005F6A00" w:rsidRPr="00835D90">
        <w:t xml:space="preserve">focus </w:t>
      </w:r>
      <w:r w:rsidR="00B11FEC" w:rsidRPr="00835D90">
        <w:t>durations over the ten days of the study.</w:t>
      </w:r>
      <w:commentRangeEnd w:id="1051"/>
      <w:r w:rsidR="00B04020" w:rsidRPr="00835D90">
        <w:rPr>
          <w:rStyle w:val="CommentReference"/>
        </w:rPr>
        <w:commentReference w:id="1051"/>
      </w:r>
      <w:commentRangeEnd w:id="1055"/>
      <w:r w:rsidR="003E38E3" w:rsidRPr="00835D90">
        <w:rPr>
          <w:rStyle w:val="CommentReference"/>
        </w:rPr>
        <w:commentReference w:id="1055"/>
      </w:r>
    </w:p>
    <w:p w14:paraId="64C8BBD0" w14:textId="1B2CA3A4" w:rsidR="001B5227" w:rsidRPr="00835D90" w:rsidRDefault="001B5227" w:rsidP="00560870">
      <w:pPr>
        <w:pStyle w:val="Paragraph"/>
      </w:pPr>
      <w:r w:rsidRPr="00835D90">
        <w:t>In addition to computer window switches, participants also made a smaller number of non-digital interruptions, for example when taking a break or attending a meeting</w:t>
      </w:r>
      <w:r w:rsidR="001A0592" w:rsidRPr="00835D90">
        <w:t xml:space="preserve"> (see </w:t>
      </w:r>
      <w:r w:rsidR="005E1E9A" w:rsidRPr="00835D90">
        <w:rPr>
          <w:color w:val="4472C4" w:themeColor="accent1"/>
        </w:rPr>
        <w:fldChar w:fldCharType="begin"/>
      </w:r>
      <w:r w:rsidR="005E1E9A" w:rsidRPr="00835D90">
        <w:rPr>
          <w:color w:val="4472C4" w:themeColor="accent1"/>
        </w:rPr>
        <w:instrText xml:space="preserve"> REF _Ref503272422 \h </w:instrText>
      </w:r>
      <w:r w:rsidR="005E1E9A" w:rsidRPr="00835D90">
        <w:rPr>
          <w:color w:val="4472C4" w:themeColor="accent1"/>
        </w:rPr>
      </w:r>
      <w:r w:rsidR="005E1E9A" w:rsidRPr="00835D90">
        <w:rPr>
          <w:color w:val="4472C4" w:themeColor="accent1"/>
        </w:rPr>
        <w:fldChar w:fldCharType="separate"/>
      </w:r>
      <w:ins w:id="1059" w:author="Judith Borghouts" w:date="2018-07-05T15:44:00Z">
        <w:r w:rsidR="00B164BA" w:rsidRPr="00835D90">
          <w:t xml:space="preserve">Table </w:t>
        </w:r>
        <w:r w:rsidR="00B164BA">
          <w:rPr>
            <w:noProof/>
          </w:rPr>
          <w:t>4</w:t>
        </w:r>
      </w:ins>
      <w:del w:id="1060" w:author="Judith Borghouts" w:date="2018-07-05T15:44:00Z">
        <w:r w:rsidR="005E1E9A" w:rsidRPr="00835D90" w:rsidDel="00B164BA">
          <w:rPr>
            <w:color w:val="4472C4" w:themeColor="accent1"/>
          </w:rPr>
          <w:delText xml:space="preserve">Table </w:delText>
        </w:r>
        <w:r w:rsidR="005E1E9A" w:rsidRPr="00835D90" w:rsidDel="00B164BA">
          <w:rPr>
            <w:noProof/>
            <w:color w:val="4472C4" w:themeColor="accent1"/>
          </w:rPr>
          <w:delText>4</w:delText>
        </w:r>
      </w:del>
      <w:r w:rsidR="005E1E9A" w:rsidRPr="00835D90">
        <w:rPr>
          <w:color w:val="4472C4" w:themeColor="accent1"/>
        </w:rPr>
        <w:fldChar w:fldCharType="end"/>
      </w:r>
      <w:r w:rsidR="005E1E9A" w:rsidRPr="00835D90">
        <w:t xml:space="preserve">). </w:t>
      </w:r>
      <w:r w:rsidRPr="00835D90">
        <w:t xml:space="preserve">On average participants made </w:t>
      </w:r>
      <w:r w:rsidR="00476816" w:rsidRPr="00835D90">
        <w:t>three</w:t>
      </w:r>
      <w:r w:rsidRPr="00835D90">
        <w:t xml:space="preserve"> daily non-digital interruptions which lasted about </w:t>
      </w:r>
      <w:r w:rsidR="00476816" w:rsidRPr="00835D90">
        <w:t>2</w:t>
      </w:r>
      <w:r w:rsidR="003E1DEC" w:rsidRPr="00835D90">
        <w:t>9 minutes</w:t>
      </w:r>
      <w:r w:rsidRPr="00835D90">
        <w:t xml:space="preserve"> (</w:t>
      </w:r>
      <w:r w:rsidR="00476816" w:rsidRPr="00835D90">
        <w:t>1741</w:t>
      </w:r>
      <w:r w:rsidRPr="00835D90">
        <w:t xml:space="preserve"> seconds). </w:t>
      </w:r>
    </w:p>
    <w:p w14:paraId="63232605" w14:textId="1D341FE9" w:rsidR="00CD1DF8" w:rsidRPr="00835D90" w:rsidRDefault="00CD1DF8" w:rsidP="00560870">
      <w:pPr>
        <w:pStyle w:val="Paragraph"/>
      </w:pPr>
    </w:p>
    <w:p w14:paraId="62824E84" w14:textId="339BCDD5" w:rsidR="00664A30" w:rsidRPr="00835D90" w:rsidRDefault="00222AFB" w:rsidP="00E221CB">
      <w:pPr>
        <w:pStyle w:val="Paragraph"/>
      </w:pPr>
      <w:r w:rsidRPr="00835D90">
        <w:t xml:space="preserve"> </w:t>
      </w:r>
    </w:p>
    <w:p w14:paraId="268B58BD" w14:textId="45D5D265" w:rsidR="00F76D45" w:rsidRPr="00835D90" w:rsidRDefault="00F76D45" w:rsidP="006246BE">
      <w:pPr>
        <w:pStyle w:val="Caption"/>
      </w:pPr>
      <w:bookmarkStart w:id="1061" w:name="_Ref503272422"/>
      <w:r w:rsidRPr="00835D90">
        <w:t xml:space="preserve">Table </w:t>
      </w:r>
      <w:fldSimple w:instr=" SEQ Table \* ARABIC ">
        <w:ins w:id="1062" w:author="Judith Borghouts" w:date="2018-07-05T16:54:00Z">
          <w:r w:rsidR="000A4571">
            <w:rPr>
              <w:noProof/>
            </w:rPr>
            <w:t>5</w:t>
          </w:r>
        </w:ins>
        <w:del w:id="1063" w:author="Judith Borghouts" w:date="2018-07-05T16:54:00Z">
          <w:r w:rsidR="00B164BA" w:rsidDel="000A4571">
            <w:rPr>
              <w:noProof/>
            </w:rPr>
            <w:delText>4</w:delText>
          </w:r>
        </w:del>
      </w:fldSimple>
      <w:bookmarkEnd w:id="1061"/>
      <w:r w:rsidRPr="00835D90">
        <w:t xml:space="preserve">. </w:t>
      </w:r>
      <w:r w:rsidR="00734401" w:rsidRPr="00835D90">
        <w:t xml:space="preserve">Average window focus durations (s) and </w:t>
      </w:r>
      <w:r w:rsidR="00265EF0" w:rsidRPr="00835D90">
        <w:t xml:space="preserve">number of </w:t>
      </w:r>
      <w:r w:rsidR="00310A50" w:rsidRPr="00835D90">
        <w:t xml:space="preserve">daily </w:t>
      </w:r>
      <w:r w:rsidR="00734401" w:rsidRPr="00835D90">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rsidRPr="00835D90" w14:paraId="1992D6B8" w14:textId="77777777" w:rsidTr="00BD27A6">
        <w:trPr>
          <w:trHeight w:val="476"/>
        </w:trPr>
        <w:tc>
          <w:tcPr>
            <w:tcW w:w="1802" w:type="dxa"/>
            <w:tcBorders>
              <w:bottom w:val="single" w:sz="4" w:space="0" w:color="auto"/>
              <w:right w:val="nil"/>
            </w:tcBorders>
          </w:tcPr>
          <w:p w14:paraId="15A97E12" w14:textId="32683570" w:rsidR="00664A30" w:rsidRPr="00835D90" w:rsidRDefault="00664A30" w:rsidP="00560870">
            <w:pPr>
              <w:pStyle w:val="Paragraph"/>
            </w:pPr>
          </w:p>
        </w:tc>
        <w:tc>
          <w:tcPr>
            <w:tcW w:w="1802" w:type="dxa"/>
            <w:tcBorders>
              <w:left w:val="nil"/>
              <w:bottom w:val="single" w:sz="4" w:space="0" w:color="auto"/>
              <w:right w:val="nil"/>
            </w:tcBorders>
          </w:tcPr>
          <w:p w14:paraId="22563B9A" w14:textId="2AF57B00" w:rsidR="00664A30" w:rsidRPr="00835D90" w:rsidRDefault="00BD27A6" w:rsidP="00560870">
            <w:pPr>
              <w:pStyle w:val="Paragraph"/>
            </w:pPr>
            <w:r w:rsidRPr="00835D90">
              <w:t>Mean (SD)</w:t>
            </w:r>
          </w:p>
        </w:tc>
        <w:tc>
          <w:tcPr>
            <w:tcW w:w="1802" w:type="dxa"/>
            <w:tcBorders>
              <w:left w:val="nil"/>
              <w:bottom w:val="single" w:sz="4" w:space="0" w:color="auto"/>
              <w:right w:val="nil"/>
            </w:tcBorders>
          </w:tcPr>
          <w:p w14:paraId="61394C39" w14:textId="3B9DD8A0" w:rsidR="00664A30" w:rsidRPr="00835D90" w:rsidRDefault="00BD27A6" w:rsidP="00560870">
            <w:pPr>
              <w:pStyle w:val="Paragraph"/>
            </w:pPr>
            <w:r w:rsidRPr="00835D90">
              <w:t>Med</w:t>
            </w:r>
            <w:r w:rsidR="00F8773D" w:rsidRPr="00835D90">
              <w:t>i</w:t>
            </w:r>
            <w:r w:rsidRPr="00835D90">
              <w:t>an</w:t>
            </w:r>
          </w:p>
        </w:tc>
        <w:tc>
          <w:tcPr>
            <w:tcW w:w="1802" w:type="dxa"/>
            <w:tcBorders>
              <w:left w:val="nil"/>
              <w:bottom w:val="single" w:sz="4" w:space="0" w:color="auto"/>
              <w:right w:val="nil"/>
            </w:tcBorders>
          </w:tcPr>
          <w:p w14:paraId="6E2E1945" w14:textId="4B6952DC" w:rsidR="00664A30" w:rsidRPr="00835D90" w:rsidRDefault="00BD27A6" w:rsidP="00560870">
            <w:pPr>
              <w:pStyle w:val="Paragraph"/>
            </w:pPr>
            <w:r w:rsidRPr="00835D90">
              <w:t>Min</w:t>
            </w:r>
          </w:p>
        </w:tc>
        <w:tc>
          <w:tcPr>
            <w:tcW w:w="1802" w:type="dxa"/>
            <w:tcBorders>
              <w:left w:val="nil"/>
              <w:bottom w:val="single" w:sz="4" w:space="0" w:color="auto"/>
            </w:tcBorders>
          </w:tcPr>
          <w:p w14:paraId="798C61DA" w14:textId="6E9A27CB" w:rsidR="00664A30" w:rsidRPr="00835D90" w:rsidRDefault="00BD27A6" w:rsidP="00560870">
            <w:pPr>
              <w:pStyle w:val="Paragraph"/>
            </w:pPr>
            <w:r w:rsidRPr="00835D90">
              <w:t>Max</w:t>
            </w:r>
          </w:p>
        </w:tc>
      </w:tr>
      <w:tr w:rsidR="00664A30" w:rsidRPr="00835D90" w14:paraId="5E41B8A9" w14:textId="77777777" w:rsidTr="003C2D17">
        <w:trPr>
          <w:trHeight w:val="458"/>
        </w:trPr>
        <w:tc>
          <w:tcPr>
            <w:tcW w:w="1802" w:type="dxa"/>
            <w:tcBorders>
              <w:bottom w:val="nil"/>
              <w:right w:val="nil"/>
            </w:tcBorders>
          </w:tcPr>
          <w:p w14:paraId="31440153" w14:textId="280DBF14" w:rsidR="00664A30" w:rsidRPr="00835D90" w:rsidRDefault="00826642" w:rsidP="00560870">
            <w:pPr>
              <w:pStyle w:val="Paragraph"/>
              <w:ind w:firstLine="0"/>
            </w:pPr>
            <w:r w:rsidRPr="00835D90">
              <w:t>Window focus duration</w:t>
            </w:r>
            <w:r w:rsidR="00BD27A6" w:rsidRPr="00835D90">
              <w:t xml:space="preserve"> (s)</w:t>
            </w:r>
          </w:p>
        </w:tc>
        <w:tc>
          <w:tcPr>
            <w:tcW w:w="1802" w:type="dxa"/>
            <w:tcBorders>
              <w:left w:val="nil"/>
              <w:bottom w:val="nil"/>
              <w:right w:val="nil"/>
            </w:tcBorders>
          </w:tcPr>
          <w:p w14:paraId="18F394A3" w14:textId="7DEBC82E" w:rsidR="00664A30" w:rsidRPr="00835D90" w:rsidRDefault="00BD27A6" w:rsidP="00560870">
            <w:pPr>
              <w:pStyle w:val="Paragraph"/>
            </w:pPr>
            <w:r w:rsidRPr="00835D90">
              <w:t>33.88 (80.74)</w:t>
            </w:r>
          </w:p>
        </w:tc>
        <w:tc>
          <w:tcPr>
            <w:tcW w:w="1802" w:type="dxa"/>
            <w:tcBorders>
              <w:left w:val="nil"/>
              <w:bottom w:val="nil"/>
              <w:right w:val="nil"/>
            </w:tcBorders>
          </w:tcPr>
          <w:p w14:paraId="5399EFA1" w14:textId="51E52811" w:rsidR="00664A30" w:rsidRPr="00835D90" w:rsidRDefault="00F8773D" w:rsidP="00560870">
            <w:pPr>
              <w:pStyle w:val="Paragraph"/>
            </w:pPr>
            <w:r w:rsidRPr="00835D90">
              <w:t>11.0</w:t>
            </w:r>
            <w:r w:rsidR="000D5980" w:rsidRPr="00835D90">
              <w:t>0</w:t>
            </w:r>
          </w:p>
        </w:tc>
        <w:tc>
          <w:tcPr>
            <w:tcW w:w="1802" w:type="dxa"/>
            <w:tcBorders>
              <w:left w:val="nil"/>
              <w:bottom w:val="nil"/>
              <w:right w:val="nil"/>
            </w:tcBorders>
          </w:tcPr>
          <w:p w14:paraId="538AD917" w14:textId="69E49E14" w:rsidR="00664A30" w:rsidRPr="00835D90" w:rsidRDefault="00826642" w:rsidP="00560870">
            <w:pPr>
              <w:pStyle w:val="Paragraph"/>
            </w:pPr>
            <w:r w:rsidRPr="00835D90">
              <w:t>1.00</w:t>
            </w:r>
          </w:p>
        </w:tc>
        <w:tc>
          <w:tcPr>
            <w:tcW w:w="1802" w:type="dxa"/>
            <w:tcBorders>
              <w:left w:val="nil"/>
              <w:bottom w:val="nil"/>
            </w:tcBorders>
          </w:tcPr>
          <w:p w14:paraId="10B72CE3" w14:textId="3CA70923" w:rsidR="00664A30" w:rsidRPr="00835D90" w:rsidRDefault="00826642" w:rsidP="00560870">
            <w:pPr>
              <w:pStyle w:val="Paragraph"/>
            </w:pPr>
            <w:r w:rsidRPr="00835D90">
              <w:t>2893</w:t>
            </w:r>
          </w:p>
        </w:tc>
      </w:tr>
      <w:tr w:rsidR="00664A30" w:rsidRPr="00835D90" w14:paraId="030AFE47" w14:textId="77777777" w:rsidTr="00CC21B2">
        <w:tc>
          <w:tcPr>
            <w:tcW w:w="1802" w:type="dxa"/>
            <w:tcBorders>
              <w:top w:val="nil"/>
              <w:bottom w:val="nil"/>
              <w:right w:val="nil"/>
            </w:tcBorders>
          </w:tcPr>
          <w:p w14:paraId="1A560E14" w14:textId="0BDAC55E" w:rsidR="00664A30" w:rsidRPr="00835D90" w:rsidRDefault="00BB1B35" w:rsidP="00560870">
            <w:pPr>
              <w:pStyle w:val="Paragraph"/>
              <w:ind w:firstLine="0"/>
            </w:pPr>
            <w:r w:rsidRPr="00835D90">
              <w:t>Daily switches between windows</w:t>
            </w:r>
          </w:p>
        </w:tc>
        <w:tc>
          <w:tcPr>
            <w:tcW w:w="1802" w:type="dxa"/>
            <w:tcBorders>
              <w:top w:val="nil"/>
              <w:left w:val="nil"/>
              <w:bottom w:val="nil"/>
              <w:right w:val="nil"/>
            </w:tcBorders>
          </w:tcPr>
          <w:p w14:paraId="7266D135" w14:textId="6834737E" w:rsidR="00664A30" w:rsidRPr="00835D90" w:rsidRDefault="00561421" w:rsidP="00560870">
            <w:pPr>
              <w:pStyle w:val="Paragraph"/>
            </w:pPr>
            <w:r w:rsidRPr="00835D90">
              <w:t>829.5</w:t>
            </w:r>
            <w:r w:rsidR="00BF43B6" w:rsidRPr="00835D90">
              <w:t xml:space="preserve"> (</w:t>
            </w:r>
            <w:r w:rsidRPr="00835D90">
              <w:t>422.85</w:t>
            </w:r>
            <w:r w:rsidR="00BF43B6" w:rsidRPr="00835D90">
              <w:t>)</w:t>
            </w:r>
          </w:p>
        </w:tc>
        <w:tc>
          <w:tcPr>
            <w:tcW w:w="1802" w:type="dxa"/>
            <w:tcBorders>
              <w:top w:val="nil"/>
              <w:left w:val="nil"/>
              <w:bottom w:val="nil"/>
              <w:right w:val="nil"/>
            </w:tcBorders>
          </w:tcPr>
          <w:p w14:paraId="6D74C414" w14:textId="24AB2638" w:rsidR="00664A30" w:rsidRPr="00835D90" w:rsidRDefault="00B64123" w:rsidP="00560870">
            <w:pPr>
              <w:pStyle w:val="Paragraph"/>
            </w:pPr>
            <w:r w:rsidRPr="00835D90">
              <w:t>843</w:t>
            </w:r>
          </w:p>
        </w:tc>
        <w:tc>
          <w:tcPr>
            <w:tcW w:w="1802" w:type="dxa"/>
            <w:tcBorders>
              <w:top w:val="nil"/>
              <w:left w:val="nil"/>
              <w:bottom w:val="nil"/>
              <w:right w:val="nil"/>
            </w:tcBorders>
          </w:tcPr>
          <w:p w14:paraId="33932DC6" w14:textId="0EB72119" w:rsidR="00664A30" w:rsidRPr="00835D90" w:rsidRDefault="00B64123" w:rsidP="00560870">
            <w:pPr>
              <w:pStyle w:val="Paragraph"/>
            </w:pPr>
            <w:r w:rsidRPr="00835D90">
              <w:t>9</w:t>
            </w:r>
          </w:p>
        </w:tc>
        <w:tc>
          <w:tcPr>
            <w:tcW w:w="1802" w:type="dxa"/>
            <w:tcBorders>
              <w:top w:val="nil"/>
              <w:left w:val="nil"/>
              <w:bottom w:val="nil"/>
            </w:tcBorders>
          </w:tcPr>
          <w:p w14:paraId="304FDE2C" w14:textId="6852098D" w:rsidR="00664A30" w:rsidRPr="00835D90" w:rsidRDefault="00B64123" w:rsidP="00560870">
            <w:pPr>
              <w:pStyle w:val="Paragraph"/>
            </w:pPr>
            <w:r w:rsidRPr="00835D90">
              <w:t>1741</w:t>
            </w:r>
          </w:p>
        </w:tc>
      </w:tr>
      <w:tr w:rsidR="00CC21B2" w:rsidRPr="00835D90" w14:paraId="07E480E5" w14:textId="77777777" w:rsidTr="002F35E1">
        <w:tc>
          <w:tcPr>
            <w:tcW w:w="1802" w:type="dxa"/>
            <w:tcBorders>
              <w:top w:val="nil"/>
              <w:bottom w:val="nil"/>
              <w:right w:val="nil"/>
            </w:tcBorders>
          </w:tcPr>
          <w:p w14:paraId="0A6C10A3" w14:textId="57E0B611" w:rsidR="00CC21B2" w:rsidRPr="00835D90" w:rsidRDefault="00CC21B2" w:rsidP="00560870">
            <w:pPr>
              <w:pStyle w:val="Paragraph"/>
              <w:ind w:firstLine="0"/>
            </w:pPr>
            <w:r w:rsidRPr="00835D90">
              <w:t>Non-digital interruption durations (s)</w:t>
            </w:r>
          </w:p>
        </w:tc>
        <w:tc>
          <w:tcPr>
            <w:tcW w:w="1802" w:type="dxa"/>
            <w:tcBorders>
              <w:top w:val="nil"/>
              <w:left w:val="nil"/>
              <w:bottom w:val="nil"/>
              <w:right w:val="nil"/>
            </w:tcBorders>
          </w:tcPr>
          <w:p w14:paraId="6EC6F3AF" w14:textId="0E3278BF" w:rsidR="00CC21B2" w:rsidRPr="00835D90" w:rsidRDefault="00BE2976" w:rsidP="00560870">
            <w:pPr>
              <w:pStyle w:val="Paragraph"/>
            </w:pPr>
            <w:r w:rsidRPr="00835D90">
              <w:t>1741.09</w:t>
            </w:r>
            <w:r w:rsidR="00150624" w:rsidRPr="00835D90">
              <w:t xml:space="preserve"> </w:t>
            </w:r>
            <w:r w:rsidR="001905A4" w:rsidRPr="00835D90">
              <w:t>(</w:t>
            </w:r>
            <w:r w:rsidRPr="00835D90">
              <w:t>1886.17</w:t>
            </w:r>
            <w:r w:rsidR="001905A4" w:rsidRPr="00835D90">
              <w:t>)</w:t>
            </w:r>
          </w:p>
        </w:tc>
        <w:tc>
          <w:tcPr>
            <w:tcW w:w="1802" w:type="dxa"/>
            <w:tcBorders>
              <w:top w:val="nil"/>
              <w:left w:val="nil"/>
              <w:bottom w:val="nil"/>
              <w:right w:val="nil"/>
            </w:tcBorders>
          </w:tcPr>
          <w:p w14:paraId="617F82CC" w14:textId="477B101B" w:rsidR="00CC21B2" w:rsidRPr="00835D90" w:rsidRDefault="002436E3" w:rsidP="00560870">
            <w:pPr>
              <w:pStyle w:val="Paragraph"/>
            </w:pPr>
            <w:r w:rsidRPr="00835D90">
              <w:t>992</w:t>
            </w:r>
            <w:r w:rsidR="003A4AB3" w:rsidRPr="00835D90">
              <w:t>.5</w:t>
            </w:r>
          </w:p>
        </w:tc>
        <w:tc>
          <w:tcPr>
            <w:tcW w:w="1802" w:type="dxa"/>
            <w:tcBorders>
              <w:top w:val="nil"/>
              <w:left w:val="nil"/>
              <w:bottom w:val="nil"/>
              <w:right w:val="nil"/>
            </w:tcBorders>
          </w:tcPr>
          <w:p w14:paraId="73C9C09F" w14:textId="707190AC" w:rsidR="00CC21B2" w:rsidRPr="00835D90" w:rsidRDefault="00F40B26" w:rsidP="00560870">
            <w:pPr>
              <w:pStyle w:val="Paragraph"/>
            </w:pPr>
            <w:r w:rsidRPr="00835D90">
              <w:t>47</w:t>
            </w:r>
            <w:r w:rsidR="009E133A" w:rsidRPr="00835D90">
              <w:t>.00</w:t>
            </w:r>
          </w:p>
        </w:tc>
        <w:tc>
          <w:tcPr>
            <w:tcW w:w="1802" w:type="dxa"/>
            <w:tcBorders>
              <w:top w:val="nil"/>
              <w:left w:val="nil"/>
              <w:bottom w:val="nil"/>
            </w:tcBorders>
          </w:tcPr>
          <w:p w14:paraId="1DEF7EE9" w14:textId="74B3E4CE" w:rsidR="00CC21B2" w:rsidRPr="00835D90" w:rsidRDefault="002436E3" w:rsidP="00560870">
            <w:pPr>
              <w:pStyle w:val="Paragraph"/>
            </w:pPr>
            <w:r w:rsidRPr="00835D90">
              <w:t>10457</w:t>
            </w:r>
          </w:p>
        </w:tc>
      </w:tr>
      <w:tr w:rsidR="002F35E1" w:rsidRPr="00835D90" w14:paraId="7595ABAA" w14:textId="77777777" w:rsidTr="00CE1EE1">
        <w:tc>
          <w:tcPr>
            <w:tcW w:w="1802" w:type="dxa"/>
            <w:tcBorders>
              <w:top w:val="nil"/>
              <w:right w:val="nil"/>
            </w:tcBorders>
          </w:tcPr>
          <w:p w14:paraId="775D31B4" w14:textId="09E780D6" w:rsidR="002F35E1" w:rsidRPr="00835D90" w:rsidRDefault="002F35E1" w:rsidP="00560870">
            <w:pPr>
              <w:pStyle w:val="Paragraph"/>
              <w:ind w:firstLine="0"/>
            </w:pPr>
            <w:r w:rsidRPr="00835D90">
              <w:t>Daily non-digital interruptions</w:t>
            </w:r>
          </w:p>
        </w:tc>
        <w:tc>
          <w:tcPr>
            <w:tcW w:w="1802" w:type="dxa"/>
            <w:tcBorders>
              <w:top w:val="nil"/>
              <w:left w:val="nil"/>
              <w:right w:val="nil"/>
            </w:tcBorders>
          </w:tcPr>
          <w:p w14:paraId="4D48C552" w14:textId="2CF80913" w:rsidR="002F35E1" w:rsidRPr="00835D90" w:rsidRDefault="009070AF" w:rsidP="00560870">
            <w:pPr>
              <w:pStyle w:val="Paragraph"/>
            </w:pPr>
            <w:r w:rsidRPr="00835D90">
              <w:t>2.74 (1.96)</w:t>
            </w:r>
          </w:p>
        </w:tc>
        <w:tc>
          <w:tcPr>
            <w:tcW w:w="1802" w:type="dxa"/>
            <w:tcBorders>
              <w:top w:val="nil"/>
              <w:left w:val="nil"/>
              <w:right w:val="nil"/>
            </w:tcBorders>
          </w:tcPr>
          <w:p w14:paraId="7BC6A93C" w14:textId="4280E23D" w:rsidR="002F35E1" w:rsidRPr="00835D90" w:rsidRDefault="009070AF" w:rsidP="00560870">
            <w:pPr>
              <w:pStyle w:val="Paragraph"/>
            </w:pPr>
            <w:r w:rsidRPr="00835D90">
              <w:t>2</w:t>
            </w:r>
          </w:p>
        </w:tc>
        <w:tc>
          <w:tcPr>
            <w:tcW w:w="1802" w:type="dxa"/>
            <w:tcBorders>
              <w:top w:val="nil"/>
              <w:left w:val="nil"/>
              <w:right w:val="nil"/>
            </w:tcBorders>
          </w:tcPr>
          <w:p w14:paraId="0F5769D2" w14:textId="2FCFA06F" w:rsidR="002F35E1" w:rsidRPr="00835D90" w:rsidRDefault="009070AF" w:rsidP="00560870">
            <w:pPr>
              <w:pStyle w:val="Paragraph"/>
            </w:pPr>
            <w:r w:rsidRPr="00835D90">
              <w:t>1</w:t>
            </w:r>
          </w:p>
        </w:tc>
        <w:tc>
          <w:tcPr>
            <w:tcW w:w="1802" w:type="dxa"/>
            <w:tcBorders>
              <w:top w:val="nil"/>
              <w:left w:val="nil"/>
            </w:tcBorders>
          </w:tcPr>
          <w:p w14:paraId="27835D0E" w14:textId="65740ACF" w:rsidR="002F35E1" w:rsidRPr="00835D90" w:rsidRDefault="009070AF" w:rsidP="00560870">
            <w:pPr>
              <w:pStyle w:val="Paragraph"/>
            </w:pPr>
            <w:r w:rsidRPr="00835D90">
              <w:t>7</w:t>
            </w:r>
          </w:p>
        </w:tc>
      </w:tr>
    </w:tbl>
    <w:p w14:paraId="5E242A01" w14:textId="6772957D" w:rsidR="0026285E" w:rsidRPr="00835D90" w:rsidRDefault="00C00FB5" w:rsidP="007C08EA">
      <w:pPr>
        <w:jc w:val="center"/>
      </w:pPr>
      <w:r w:rsidRPr="00835D90">
        <w:rPr>
          <w:noProof/>
          <w:lang w:eastAsia="en-GB"/>
        </w:rPr>
        <w:drawing>
          <wp:inline distT="0" distB="0" distL="0" distR="0" wp14:anchorId="31DDDB91" wp14:editId="3AC865B7">
            <wp:extent cx="3808918" cy="2067951"/>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9817" cy="2073868"/>
                    </a:xfrm>
                    <a:prstGeom prst="rect">
                      <a:avLst/>
                    </a:prstGeom>
                  </pic:spPr>
                </pic:pic>
              </a:graphicData>
            </a:graphic>
          </wp:inline>
        </w:drawing>
      </w:r>
    </w:p>
    <w:p w14:paraId="4812C292" w14:textId="29352296" w:rsidR="00FB0C62" w:rsidRPr="00835D90" w:rsidRDefault="0026285E" w:rsidP="006246BE">
      <w:pPr>
        <w:pStyle w:val="Caption"/>
      </w:pPr>
      <w:bookmarkStart w:id="1064" w:name="_Ref503272305"/>
      <w:r w:rsidRPr="00835D90">
        <w:t xml:space="preserve">Figure </w:t>
      </w:r>
      <w:fldSimple w:instr=" SEQ Figure \* ARABIC ">
        <w:ins w:id="1065" w:author="Judith Borghouts" w:date="2018-07-05T15:44:00Z">
          <w:r w:rsidR="00B164BA">
            <w:rPr>
              <w:noProof/>
            </w:rPr>
            <w:t>5</w:t>
          </w:r>
        </w:ins>
        <w:del w:id="1066" w:author="Judith Borghouts" w:date="2018-07-05T15:44:00Z">
          <w:r w:rsidR="006246BE" w:rsidRPr="00835D90" w:rsidDel="00B164BA">
            <w:rPr>
              <w:noProof/>
            </w:rPr>
            <w:delText>8</w:delText>
          </w:r>
        </w:del>
      </w:fldSimple>
      <w:bookmarkEnd w:id="1064"/>
      <w:r w:rsidRPr="00835D90">
        <w:t xml:space="preserve">. </w:t>
      </w:r>
      <w:r w:rsidR="0081669A" w:rsidRPr="00835D90">
        <w:t xml:space="preserve">Distribution of </w:t>
      </w:r>
      <w:r w:rsidR="00BB79AC" w:rsidRPr="00835D90">
        <w:t>9</w:t>
      </w:r>
      <w:r w:rsidR="00A51C5D" w:rsidRPr="00835D90">
        <w:t>5</w:t>
      </w:r>
      <w:r w:rsidR="00BB79AC" w:rsidRPr="00835D90">
        <w:t xml:space="preserve">% of window focus durations; </w:t>
      </w:r>
      <w:r w:rsidR="00B77459" w:rsidRPr="00835D90">
        <w:t xml:space="preserve">the total distribution </w:t>
      </w:r>
      <w:r w:rsidR="00DC46B0" w:rsidRPr="00835D90">
        <w:t>goes</w:t>
      </w:r>
      <w:r w:rsidR="009750B5" w:rsidRPr="00835D90">
        <w:t xml:space="preserve"> up to 2893 seconds (48 minutes). </w:t>
      </w:r>
    </w:p>
    <w:p w14:paraId="7A18D739" w14:textId="77777777" w:rsidR="002D3485" w:rsidRPr="00835D90" w:rsidRDefault="00527946" w:rsidP="002D3485">
      <w:pPr>
        <w:keepNext/>
        <w:jc w:val="center"/>
      </w:pPr>
      <w:r w:rsidRPr="00835D90">
        <w:rPr>
          <w:noProof/>
          <w:lang w:eastAsia="en-GB"/>
        </w:rPr>
        <w:drawing>
          <wp:inline distT="0" distB="0" distL="0" distR="0" wp14:anchorId="61EB5DBC" wp14:editId="3E9EE983">
            <wp:extent cx="3221501" cy="179361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20">
                      <a:extLst>
                        <a:ext uri="{28A0092B-C50C-407E-A947-70E740481C1C}">
                          <a14:useLocalDpi xmlns:a14="http://schemas.microsoft.com/office/drawing/2010/main" val="0"/>
                        </a:ext>
                      </a:extLst>
                    </a:blip>
                    <a:stretch>
                      <a:fillRect/>
                    </a:stretch>
                  </pic:blipFill>
                  <pic:spPr>
                    <a:xfrm>
                      <a:off x="0" y="0"/>
                      <a:ext cx="3231958" cy="1799434"/>
                    </a:xfrm>
                    <a:prstGeom prst="rect">
                      <a:avLst/>
                    </a:prstGeom>
                  </pic:spPr>
                </pic:pic>
              </a:graphicData>
            </a:graphic>
          </wp:inline>
        </w:drawing>
      </w:r>
    </w:p>
    <w:p w14:paraId="20D2DFA2" w14:textId="391FC31E" w:rsidR="006863B3" w:rsidRPr="00835D90" w:rsidRDefault="002D3485" w:rsidP="006246BE">
      <w:pPr>
        <w:pStyle w:val="Caption"/>
      </w:pPr>
      <w:bookmarkStart w:id="1067" w:name="_Ref510885223"/>
      <w:r w:rsidRPr="00835D90">
        <w:t xml:space="preserve">Figure </w:t>
      </w:r>
      <w:fldSimple w:instr=" SEQ Figure \* ARABIC ">
        <w:ins w:id="1068" w:author="Judith Borghouts" w:date="2018-07-05T15:44:00Z">
          <w:r w:rsidR="00B164BA">
            <w:rPr>
              <w:noProof/>
            </w:rPr>
            <w:t>6</w:t>
          </w:r>
        </w:ins>
        <w:del w:id="1069" w:author="Judith Borghouts" w:date="2018-07-05T15:44:00Z">
          <w:r w:rsidR="006246BE" w:rsidRPr="00835D90" w:rsidDel="00B164BA">
            <w:rPr>
              <w:noProof/>
            </w:rPr>
            <w:delText>9</w:delText>
          </w:r>
        </w:del>
      </w:fldSimple>
      <w:bookmarkEnd w:id="1067"/>
      <w:r w:rsidR="00FA0B90" w:rsidRPr="00835D90">
        <w:t>. Average w</w:t>
      </w:r>
      <w:r w:rsidRPr="00835D90">
        <w:t>indow focus durations during the study.</w:t>
      </w:r>
    </w:p>
    <w:p w14:paraId="5E8B371A" w14:textId="77777777" w:rsidR="007B7F60" w:rsidRPr="00835D90" w:rsidRDefault="00527946" w:rsidP="007B7F60">
      <w:pPr>
        <w:keepNext/>
        <w:jc w:val="center"/>
      </w:pPr>
      <w:commentRangeStart w:id="1070"/>
      <w:r w:rsidRPr="00835D90">
        <w:rPr>
          <w:noProof/>
          <w:lang w:eastAsia="en-GB"/>
        </w:rPr>
        <w:lastRenderedPageBreak/>
        <w:drawing>
          <wp:inline distT="0" distB="0" distL="0" distR="0" wp14:anchorId="06A200B6" wp14:editId="2BE3F2CE">
            <wp:extent cx="3220427" cy="1939396"/>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21">
                      <a:extLst>
                        <a:ext uri="{28A0092B-C50C-407E-A947-70E740481C1C}">
                          <a14:useLocalDpi xmlns:a14="http://schemas.microsoft.com/office/drawing/2010/main" val="0"/>
                        </a:ext>
                      </a:extLst>
                    </a:blip>
                    <a:stretch>
                      <a:fillRect/>
                    </a:stretch>
                  </pic:blipFill>
                  <pic:spPr>
                    <a:xfrm>
                      <a:off x="0" y="0"/>
                      <a:ext cx="3258341" cy="1962228"/>
                    </a:xfrm>
                    <a:prstGeom prst="rect">
                      <a:avLst/>
                    </a:prstGeom>
                  </pic:spPr>
                </pic:pic>
              </a:graphicData>
            </a:graphic>
          </wp:inline>
        </w:drawing>
      </w:r>
      <w:commentRangeEnd w:id="1070"/>
      <w:r w:rsidR="00AD3238" w:rsidRPr="00835D90">
        <w:rPr>
          <w:rStyle w:val="CommentReference"/>
        </w:rPr>
        <w:commentReference w:id="1070"/>
      </w:r>
    </w:p>
    <w:p w14:paraId="16E0BABB" w14:textId="5D68BD4D" w:rsidR="00527946" w:rsidRPr="00835D90" w:rsidRDefault="007B7F60" w:rsidP="006246BE">
      <w:pPr>
        <w:pStyle w:val="Caption"/>
      </w:pPr>
      <w:bookmarkStart w:id="1071" w:name="_Ref510885232"/>
      <w:r w:rsidRPr="00835D90">
        <w:t xml:space="preserve">Figure </w:t>
      </w:r>
      <w:fldSimple w:instr=" SEQ Figure \* ARABIC ">
        <w:ins w:id="1072" w:author="Judith Borghouts" w:date="2018-07-05T15:44:00Z">
          <w:r w:rsidR="00B164BA">
            <w:rPr>
              <w:noProof/>
            </w:rPr>
            <w:t>7</w:t>
          </w:r>
        </w:ins>
        <w:del w:id="1073" w:author="Judith Borghouts" w:date="2018-07-05T15:44:00Z">
          <w:r w:rsidR="006246BE" w:rsidRPr="00835D90" w:rsidDel="00B164BA">
            <w:rPr>
              <w:noProof/>
            </w:rPr>
            <w:delText>10</w:delText>
          </w:r>
        </w:del>
      </w:fldSimple>
      <w:bookmarkEnd w:id="1071"/>
      <w:r w:rsidRPr="00835D90">
        <w:t xml:space="preserve">. </w:t>
      </w:r>
      <w:r w:rsidR="00796E52" w:rsidRPr="00835D90">
        <w:t>Average number</w:t>
      </w:r>
      <w:r w:rsidRPr="00835D90">
        <w:t xml:space="preserve"> of daily window switches during the study.</w:t>
      </w:r>
    </w:p>
    <w:p w14:paraId="46D059A8" w14:textId="45DCFEFE" w:rsidR="00B8521F" w:rsidRPr="00835D90" w:rsidRDefault="006F77CF" w:rsidP="00B50CF0">
      <w:pPr>
        <w:pStyle w:val="Heading2"/>
        <w:rPr>
          <w:lang w:val="en-GB"/>
        </w:rPr>
      </w:pPr>
      <w:commentRangeStart w:id="1074"/>
      <w:r w:rsidRPr="00835D90">
        <w:rPr>
          <w:lang w:val="en-GB"/>
        </w:rPr>
        <w:t xml:space="preserve">Awareness </w:t>
      </w:r>
      <w:commentRangeEnd w:id="1074"/>
      <w:r w:rsidR="009C5A47">
        <w:rPr>
          <w:rStyle w:val="CommentReference"/>
          <w:rFonts w:ascii="Palatino" w:eastAsiaTheme="minorHAnsi" w:hAnsi="Palatino" w:cstheme="minorBidi"/>
          <w:b w:val="0"/>
          <w:kern w:val="0"/>
          <w:lang w:val="en-GB"/>
        </w:rPr>
        <w:commentReference w:id="1074"/>
      </w:r>
      <w:del w:id="1075" w:author="Judith Borghouts" w:date="2018-07-05T15:40:00Z">
        <w:r w:rsidRPr="00835D90" w:rsidDel="00AA0A87">
          <w:rPr>
            <w:lang w:val="en-GB"/>
          </w:rPr>
          <w:delText xml:space="preserve">and </w:delText>
        </w:r>
        <w:r w:rsidR="008D133B" w:rsidRPr="00835D90" w:rsidDel="00AA0A87">
          <w:rPr>
            <w:lang w:val="en-GB"/>
          </w:rPr>
          <w:delText>changing behaviour</w:delText>
        </w:r>
      </w:del>
      <w:ins w:id="1076" w:author="Judith Borghouts" w:date="2018-07-05T15:40:00Z">
        <w:r w:rsidR="00AA0A87">
          <w:rPr>
            <w:lang w:val="en-GB"/>
          </w:rPr>
          <w:t>of interruption behaviour</w:t>
        </w:r>
      </w:ins>
    </w:p>
    <w:p w14:paraId="5E5CB7AB" w14:textId="77777777" w:rsidR="00AA0A87" w:rsidRDefault="00C26106" w:rsidP="00AA0A87">
      <w:pPr>
        <w:pStyle w:val="Paragraph"/>
        <w:rPr>
          <w:ins w:id="1077" w:author="Judith Borghouts" w:date="2018-07-05T15:41:00Z"/>
        </w:rPr>
      </w:pPr>
      <w:r w:rsidRPr="00835D90">
        <w:t xml:space="preserve">Participants </w:t>
      </w:r>
      <w:r w:rsidR="00BC17A0" w:rsidRPr="00835D90">
        <w:t>were largely aware they in</w:t>
      </w:r>
      <w:r w:rsidR="00DF3326" w:rsidRPr="00835D90">
        <w:t>terrupted their work frequently</w:t>
      </w:r>
      <w:r w:rsidR="00BC17A0" w:rsidRPr="00835D90">
        <w:t xml:space="preserve"> and </w:t>
      </w:r>
      <w:r w:rsidRPr="00835D90">
        <w:t xml:space="preserve">considered </w:t>
      </w:r>
      <w:r w:rsidR="003F3886" w:rsidRPr="00835D90">
        <w:t>it the nature</w:t>
      </w:r>
      <w:r w:rsidR="0057459A" w:rsidRPr="00835D90">
        <w:t xml:space="preserve"> of their job:</w:t>
      </w:r>
      <w:r w:rsidRPr="00835D90">
        <w:t xml:space="preserve"> they </w:t>
      </w:r>
      <w:r w:rsidR="00B75FC8" w:rsidRPr="00835D90">
        <w:t xml:space="preserve">regularly </w:t>
      </w:r>
      <w:r w:rsidR="00DF3326" w:rsidRPr="00835D90">
        <w:t>had to stop</w:t>
      </w:r>
      <w:r w:rsidR="00B75FC8" w:rsidRPr="00835D90">
        <w:t xml:space="preserve"> their work</w:t>
      </w:r>
      <w:r w:rsidRPr="00835D90">
        <w:t xml:space="preserve"> to look up t</w:t>
      </w:r>
      <w:r w:rsidR="0054257C" w:rsidRPr="00835D90">
        <w:t xml:space="preserve">ask-related information, and had to </w:t>
      </w:r>
      <w:r w:rsidRPr="00835D90">
        <w:t xml:space="preserve">address ad-hoc queries and requests from their department. </w:t>
      </w:r>
      <w:ins w:id="1078" w:author="Judith Borghouts" w:date="2018-07-05T15:40:00Z">
        <w:r w:rsidR="00AA0A87" w:rsidRPr="00AA0A87">
          <w:t xml:space="preserve">The extension made participants realise however that they were unaware of the length of some of these interruptions. The average interruption time was considered much longer than they thought. </w:t>
        </w:r>
      </w:ins>
    </w:p>
    <w:p w14:paraId="4D96CFBD" w14:textId="2C678A1B" w:rsidR="0039642A" w:rsidRPr="0039642A" w:rsidRDefault="0039642A" w:rsidP="0039642A">
      <w:pPr>
        <w:pStyle w:val="Paragraph"/>
        <w:rPr>
          <w:ins w:id="1079" w:author="Judith Borghouts" w:date="2018-07-05T15:41:00Z"/>
        </w:rPr>
      </w:pPr>
      <w:ins w:id="1080" w:author="Judith Borghouts" w:date="2018-07-05T15:41:00Z">
        <w:r w:rsidRPr="0039642A">
          <w:t>Interview results suggest that common reasons for these long interruptions were distractions and chains of diversion</w:t>
        </w:r>
        <w:r w:rsidR="005E7B2A">
          <w:t xml:space="preserve"> </w:t>
        </w:r>
        <w:r w:rsidR="00517681">
          <w:fldChar w:fldCharType="begin" w:fldLock="1"/>
        </w:r>
      </w:ins>
      <w:r w:rsidR="00627726">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DOI" : "10.1145/1240624.1240730", "ISBN" : "9781595935939", "PMID" : "916", "abstract" : "We report on a field study of the multitasking behavior of computer users focused on the suspension and resumption of tasks. Data was collected with a tool that logged users\u2019 interactions with software applications and their associated windows, as well as incoming instant messaging and email alerts. We describe methods, summarize results, and discuss design guidelines suggested by the findings.", "author" : [ { "dropping-particle" : "", "family" : "Iqbal", "given" : "Shamsi T.", "non-dropping-particle" : "", "parse-names" : false, "suffix" : "" }, { "dropping-particle" : "", "family" : "Horvitz", "given" : "Eric", "non-dropping-particle" : "", "parse-names" : false, "suffix" : "" } ], "container-title" : "CHI '07", "id" : "ITEM-2", "issued" : { "date-parts" : [ [ "2007" ] ] }, "page" : "677--686", "publisher-place" : "San Jose, California, USA", "title" : "Disruption and recovery of computing tasks: field study, analysis, and directions", "type" : "paper-conference" }, "uris" : [ "http://www.mendeley.com/documents/?uuid=8327d574-aea2-435f-b76a-d67802a506fb" ] } ], "mendeley" : { "formattedCitation" : "(Hanrahan &amp; P\u00e9rez-Qu, 2015; Iqbal &amp; Horvitz, 2007)", "plainTextFormattedCitation" : "(Hanrahan &amp; P\u00e9rez-Qu, 2015; Iqbal &amp; Horvitz, 2007)", "previouslyFormattedCitation" : "(Hanrahan &amp; P\u00e9rez-Qu, 2015; Iqbal &amp; Horvitz, 2007)" }, "properties" : { "noteIndex" : 0 }, "schema" : "https://github.com/citation-style-language/schema/raw/master/csl-citation.json" }</w:instrText>
      </w:r>
      <w:r w:rsidR="00517681">
        <w:fldChar w:fldCharType="separate"/>
      </w:r>
      <w:r w:rsidR="00517681" w:rsidRPr="00517681">
        <w:rPr>
          <w:noProof/>
        </w:rPr>
        <w:t>(Hanrahan &amp; Pérez-Qu, 2015; Iqbal &amp; Horvitz, 2007)</w:t>
      </w:r>
      <w:ins w:id="1081" w:author="Judith Borghouts" w:date="2018-07-05T15:41:00Z">
        <w:r w:rsidR="00517681">
          <w:fldChar w:fldCharType="end"/>
        </w:r>
        <w:r w:rsidRPr="0039642A">
          <w:t>, where the user further self-interrupts for other tasks. Participants tried to avoid interruptions during work that were completely unrelated, but after they had interrupted themselves for work purposes, there were opportunities to further self-interrupt for other off-task activities. The notification made people more aware of the effect this had on the duration of their interruptions:</w:t>
        </w:r>
      </w:ins>
    </w:p>
    <w:p w14:paraId="7E4B0E8E" w14:textId="77777777" w:rsidR="0039642A" w:rsidRPr="00AA0A87" w:rsidRDefault="0039642A" w:rsidP="00AA0A87">
      <w:pPr>
        <w:pStyle w:val="Paragraph"/>
        <w:rPr>
          <w:ins w:id="1082" w:author="Judith Borghouts" w:date="2018-07-05T15:40:00Z"/>
        </w:rPr>
      </w:pPr>
    </w:p>
    <w:p w14:paraId="774DBA9D" w14:textId="753EBBF4" w:rsidR="00C26106" w:rsidRPr="00835D90" w:rsidDel="00A32E26" w:rsidRDefault="00A32E26" w:rsidP="0020087F">
      <w:pPr>
        <w:pStyle w:val="Paragraph"/>
        <w:ind w:firstLine="0"/>
        <w:rPr>
          <w:del w:id="1083" w:author="Judith Borghouts" w:date="2018-07-05T15:42:00Z"/>
        </w:rPr>
      </w:pPr>
      <w:ins w:id="1084" w:author="Judith Borghouts" w:date="2018-07-05T15:42:00Z">
        <w:r w:rsidRPr="00835D90" w:rsidDel="00235880">
          <w:t xml:space="preserve"> </w:t>
        </w:r>
      </w:ins>
      <w:del w:id="1085" w:author="Judith Borghouts" w:date="2018-07-05T15:42:00Z">
        <w:r w:rsidR="00F8267C" w:rsidRPr="00835D90" w:rsidDel="00235880">
          <w:delText>Some interruptions were hard to avoid because they were urgent, important, or necessary to progress with work</w:delText>
        </w:r>
        <w:r w:rsidR="00F8267C" w:rsidRPr="00835D90" w:rsidDel="00A32E26">
          <w:delText xml:space="preserve">. </w:delText>
        </w:r>
        <w:r w:rsidR="00C26106" w:rsidRPr="00835D90" w:rsidDel="00A32E26">
          <w:delText xml:space="preserve">The extension however made participants realise </w:delText>
        </w:r>
        <w:r w:rsidR="00276C72" w:rsidRPr="00835D90" w:rsidDel="00A32E26">
          <w:delText>they were unaware</w:delText>
        </w:r>
        <w:r w:rsidR="00C26106" w:rsidRPr="00835D90" w:rsidDel="00A32E26">
          <w:delText xml:space="preserve"> </w:delText>
        </w:r>
        <w:r w:rsidR="005052A0" w:rsidRPr="00835D90" w:rsidDel="00A32E26">
          <w:delText xml:space="preserve">these interruptions were </w:delText>
        </w:r>
        <w:r w:rsidR="00C26106" w:rsidRPr="00835D90" w:rsidDel="00A32E26">
          <w:delText>much longer than they</w:delText>
        </w:r>
        <w:r w:rsidR="002F5251" w:rsidRPr="00835D90" w:rsidDel="00A32E26">
          <w:delText xml:space="preserve"> </w:delText>
        </w:r>
        <w:r w:rsidR="00CA72B2" w:rsidRPr="00835D90" w:rsidDel="00A32E26">
          <w:delText>considered</w:delText>
        </w:r>
        <w:r w:rsidR="002F5251" w:rsidRPr="00835D90" w:rsidDel="00A32E26">
          <w:delText xml:space="preserve"> </w:delText>
        </w:r>
        <w:r w:rsidR="00E403FF" w:rsidRPr="00835D90" w:rsidDel="00A32E26">
          <w:delText>necessary</w:delText>
        </w:r>
        <w:r w:rsidR="00C26106" w:rsidRPr="00835D90" w:rsidDel="00A32E26">
          <w:delText>. The notification was a trigger to then reflect on the reasons for this:</w:delText>
        </w:r>
      </w:del>
    </w:p>
    <w:p w14:paraId="7BFD0EBF" w14:textId="0B119409" w:rsidR="00C26106" w:rsidRPr="00835D90" w:rsidRDefault="00C26106" w:rsidP="00281E91">
      <w:pPr>
        <w:pStyle w:val="Quote"/>
      </w:pPr>
      <w:r w:rsidRPr="00835D90">
        <w:t xml:space="preserve">“It's a shock, because I knew it was bad, I didn't think it was that bad. (…) </w:t>
      </w:r>
      <w:proofErr w:type="gramStart"/>
      <w:r w:rsidRPr="00835D90">
        <w:t>So</w:t>
      </w:r>
      <w:proofErr w:type="gramEnd"/>
      <w:r w:rsidRPr="00835D90">
        <w:t xml:space="preserve"> it's reflecting on, actually, a two-minute task is turning into a 15-20 minute task - why is that? (…) Why? But again, it's distractions.” (P9)</w:t>
      </w:r>
    </w:p>
    <w:p w14:paraId="1377EE41" w14:textId="70942C71" w:rsidR="00A32E26" w:rsidRPr="00835D90" w:rsidRDefault="00A32E26" w:rsidP="00A32E26">
      <w:pPr>
        <w:pStyle w:val="Quote"/>
      </w:pPr>
      <w:moveToRangeStart w:id="1086" w:author="Judith Borghouts" w:date="2018-07-05T15:42:00Z" w:name="move518568691"/>
      <w:moveTo w:id="1087" w:author="Judith Borghouts" w:date="2018-07-05T15:42:00Z">
        <w:r w:rsidRPr="00835D90">
          <w:t>“It made me realise how long I was spending, spending/wasting, doing other stuff</w:t>
        </w:r>
        <w:del w:id="1088" w:author="Judith Borghouts" w:date="2018-07-05T15:42:00Z">
          <w:r w:rsidRPr="00835D90" w:rsidDel="00A32E26">
            <w:delText>. I think it affected me in the sense that I wanted to take fewer breaks. Well, by breaks I mean,</w:delText>
          </w:r>
        </w:del>
      </w:moveTo>
      <w:ins w:id="1089" w:author="Judith Borghouts" w:date="2018-07-05T15:42:00Z">
        <w:r>
          <w:t xml:space="preserve">. (…) </w:t>
        </w:r>
      </w:ins>
      <w:moveTo w:id="1090" w:author="Judith Borghouts" w:date="2018-07-05T15:42:00Z">
        <w:r w:rsidRPr="00835D90">
          <w:t xml:space="preserve"> it’s just going to do something and then ending up chatting with someone.” (P3)</w:t>
        </w:r>
      </w:moveTo>
    </w:p>
    <w:moveToRangeEnd w:id="1086"/>
    <w:p w14:paraId="362B9D03" w14:textId="1D27AE9E" w:rsidR="00C26106" w:rsidRPr="00835D90" w:rsidDel="00841A9E" w:rsidRDefault="009654B8" w:rsidP="00560870">
      <w:pPr>
        <w:pStyle w:val="Paragraph"/>
        <w:rPr>
          <w:del w:id="1091" w:author="Judith Borghouts" w:date="2018-07-05T16:15:00Z"/>
        </w:rPr>
      </w:pPr>
      <w:del w:id="1092" w:author="Judith Borghouts" w:date="2018-07-05T16:15:00Z">
        <w:r w:rsidRPr="00835D90" w:rsidDel="00841A9E">
          <w:delText xml:space="preserve">If they realised </w:delText>
        </w:r>
        <w:r w:rsidR="007B0C80" w:rsidRPr="00835D90" w:rsidDel="00841A9E">
          <w:delText>upon ref</w:delText>
        </w:r>
        <w:r w:rsidR="001A0B38" w:rsidRPr="00835D90" w:rsidDel="00841A9E">
          <w:delText xml:space="preserve">lection that </w:delText>
        </w:r>
        <w:r w:rsidR="004F092D" w:rsidRPr="00835D90" w:rsidDel="00841A9E">
          <w:delText xml:space="preserve">they were distracted by irrelevant activities </w:delText>
        </w:r>
        <w:r w:rsidR="00892341" w:rsidRPr="00835D90" w:rsidDel="00841A9E">
          <w:delText>during these interruptions</w:delText>
        </w:r>
        <w:r w:rsidR="007B0C80" w:rsidRPr="00835D90" w:rsidDel="00841A9E">
          <w:delText>,</w:delText>
        </w:r>
        <w:r w:rsidR="00E621DC" w:rsidRPr="00835D90" w:rsidDel="00841A9E">
          <w:delText xml:space="preserve"> participants tried to </w:delText>
        </w:r>
        <w:r w:rsidR="001A0B38" w:rsidRPr="00835D90" w:rsidDel="00841A9E">
          <w:delText xml:space="preserve">avoid these activities and </w:delText>
        </w:r>
        <w:r w:rsidR="00AB011A" w:rsidRPr="00835D90" w:rsidDel="00841A9E">
          <w:delText>focus</w:delText>
        </w:r>
        <w:r w:rsidR="00B174B2" w:rsidRPr="00835D90" w:rsidDel="00841A9E">
          <w:delText xml:space="preserve"> on the goal of the interruption, </w:delText>
        </w:r>
        <w:r w:rsidR="00BC1C16" w:rsidRPr="00835D90" w:rsidDel="00841A9E">
          <w:delText>for example by</w:delText>
        </w:r>
        <w:r w:rsidR="00B174B2" w:rsidRPr="00835D90" w:rsidDel="00841A9E">
          <w:delText xml:space="preserve"> set</w:delText>
        </w:r>
        <w:r w:rsidR="00BC1C16" w:rsidRPr="00835D90" w:rsidDel="00841A9E">
          <w:delText>ting</w:delText>
        </w:r>
        <w:r w:rsidR="00B174B2" w:rsidRPr="00835D90" w:rsidDel="00841A9E">
          <w:delText xml:space="preserve"> a</w:delText>
        </w:r>
        <w:r w:rsidR="00EC4E9C" w:rsidRPr="00835D90" w:rsidDel="00841A9E">
          <w:delText>n explicit</w:delText>
        </w:r>
        <w:r w:rsidR="00B174B2" w:rsidRPr="00835D90" w:rsidDel="00841A9E">
          <w:delText xml:space="preserve"> time limit for themselves</w:delText>
        </w:r>
        <w:r w:rsidR="0080323A" w:rsidRPr="00835D90" w:rsidDel="00841A9E">
          <w:delText>:</w:delText>
        </w:r>
      </w:del>
    </w:p>
    <w:p w14:paraId="63CEC712" w14:textId="4E57DDDD" w:rsidR="005052A0" w:rsidRPr="00835D90" w:rsidDel="00841A9E" w:rsidRDefault="00951EDE" w:rsidP="005052A0">
      <w:pPr>
        <w:pStyle w:val="Quote"/>
        <w:rPr>
          <w:del w:id="1093" w:author="Judith Borghouts" w:date="2018-07-05T16:15:00Z"/>
        </w:rPr>
      </w:pPr>
      <w:del w:id="1094" w:author="Judith Borghouts" w:date="2018-07-05T16:15:00Z">
        <w:r w:rsidRPr="00835D90" w:rsidDel="00841A9E">
          <w:delText xml:space="preserve"> “It </w:delText>
        </w:r>
        <w:r w:rsidR="005052A0" w:rsidRPr="00835D90" w:rsidDel="00841A9E">
          <w:delTex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delText>
        </w:r>
        <w:r w:rsidR="00512FF7" w:rsidRPr="00835D90" w:rsidDel="00841A9E">
          <w:delText xml:space="preserve"> on Google.” </w:delText>
        </w:r>
        <w:r w:rsidR="005052A0" w:rsidRPr="00835D90" w:rsidDel="00841A9E">
          <w:delText>(P6)</w:delText>
        </w:r>
      </w:del>
    </w:p>
    <w:p w14:paraId="7EDA66EE" w14:textId="4EC8218B" w:rsidR="00C26106" w:rsidRPr="00835D90" w:rsidDel="004A161A" w:rsidRDefault="00F8267C" w:rsidP="00560870">
      <w:pPr>
        <w:pStyle w:val="Paragraph"/>
        <w:rPr>
          <w:del w:id="1095" w:author="Judith Borghouts" w:date="2018-07-05T15:46:00Z"/>
        </w:rPr>
      </w:pPr>
      <w:del w:id="1096" w:author="Judith Borghouts" w:date="2018-07-05T15:46:00Z">
        <w:r w:rsidRPr="00835D90" w:rsidDel="004A161A">
          <w:delText xml:space="preserve">Some interruptions were not urgent, but participants were used to addressing them </w:delText>
        </w:r>
        <w:r w:rsidR="00963328" w:rsidRPr="00835D90" w:rsidDel="004A161A">
          <w:delText>anyway</w:delText>
        </w:r>
        <w:r w:rsidRPr="00835D90" w:rsidDel="004A161A">
          <w:delText xml:space="preserve"> </w:delText>
        </w:r>
        <w:r w:rsidR="007E0C52" w:rsidRPr="00835D90" w:rsidDel="004A161A">
          <w:delText>if</w:delText>
        </w:r>
        <w:r w:rsidRPr="00835D90" w:rsidDel="004A161A">
          <w:delText xml:space="preserve"> they were presumed to be ‘quick and easy’, so they did not have to remind themselves to attend to it later</w:delText>
        </w:r>
        <w:r w:rsidR="003D1320" w:rsidRPr="00835D90" w:rsidDel="004A161A">
          <w:delText>.</w:delText>
        </w:r>
        <w:r w:rsidR="00C26106" w:rsidRPr="00835D90" w:rsidDel="004A161A">
          <w:delText xml:space="preserve"> </w:delText>
        </w:r>
        <w:r w:rsidR="003D171B" w:rsidRPr="00835D90" w:rsidDel="004A161A">
          <w:delText xml:space="preserve">The </w:delText>
        </w:r>
        <w:r w:rsidR="000118D0" w:rsidRPr="00835D90" w:rsidDel="004A161A">
          <w:delText>notification</w:delText>
        </w:r>
        <w:r w:rsidR="003D171B" w:rsidRPr="00835D90" w:rsidDel="004A161A">
          <w:delText xml:space="preserve"> however made participants </w:delText>
        </w:r>
        <w:r w:rsidR="00B9556F" w:rsidRPr="00835D90" w:rsidDel="004A161A">
          <w:delText>reflect on the occurrence</w:delText>
        </w:r>
        <w:r w:rsidR="00B0413E" w:rsidRPr="00835D90" w:rsidDel="004A161A">
          <w:delText xml:space="preserve"> and actual length</w:delText>
        </w:r>
        <w:r w:rsidR="00B9556F" w:rsidRPr="00835D90" w:rsidDel="004A161A">
          <w:delText xml:space="preserve"> of these interruptions, and</w:delText>
        </w:r>
        <w:r w:rsidR="00C26106" w:rsidRPr="00835D90" w:rsidDel="004A161A">
          <w:delText xml:space="preserve"> whether they always needed to addre</w:delText>
        </w:r>
        <w:r w:rsidR="00261435" w:rsidRPr="00835D90" w:rsidDel="004A161A">
          <w:delText>ss each interruption immediately</w:delText>
        </w:r>
        <w:r w:rsidR="00BC1391" w:rsidRPr="00835D90" w:rsidDel="004A161A">
          <w:delText>:</w:delText>
        </w:r>
      </w:del>
    </w:p>
    <w:p w14:paraId="32587818" w14:textId="5D73E712" w:rsidR="006A21A4" w:rsidRPr="00835D90" w:rsidDel="004A161A" w:rsidRDefault="00EA1A26" w:rsidP="006A21A4">
      <w:pPr>
        <w:pStyle w:val="Quote"/>
        <w:rPr>
          <w:del w:id="1097" w:author="Judith Borghouts" w:date="2018-07-05T15:46:00Z"/>
        </w:rPr>
      </w:pPr>
      <w:moveFromRangeStart w:id="1098" w:author="Judith Borghouts" w:date="2018-07-05T15:42:00Z" w:name="move518568691"/>
      <w:moveFrom w:id="1099" w:author="Judith Borghouts" w:date="2018-07-05T15:42:00Z">
        <w:del w:id="1100" w:author="Judith Borghouts" w:date="2018-07-05T15:46:00Z">
          <w:r w:rsidRPr="00835D90" w:rsidDel="004A161A">
            <w:delText xml:space="preserve"> </w:delText>
          </w:r>
          <w:r w:rsidR="006A21A4" w:rsidRPr="00835D90" w:rsidDel="004A161A">
            <w:delText>“</w:delText>
          </w:r>
          <w:r w:rsidR="00F23D1D" w:rsidRPr="00835D90" w:rsidDel="004A161A">
            <w:delText xml:space="preserve">It made me realise how long I was spending, spending/wasting, doing other stuff. </w:delText>
          </w:r>
          <w:r w:rsidR="006A21A4" w:rsidRPr="00835D90" w:rsidDel="004A161A">
            <w:delText>I think it affected me in the sense that I wanted to take fewer breaks. Well, by breaks I mean, it’s just going to do something and then ending up chatting with someone.” (P3)</w:delText>
          </w:r>
        </w:del>
      </w:moveFrom>
    </w:p>
    <w:moveFromRangeEnd w:id="1098"/>
    <w:p w14:paraId="4AF59E92" w14:textId="1DF6E015" w:rsidR="00352BBE" w:rsidRPr="00835D90" w:rsidDel="004A161A" w:rsidRDefault="00352BBE" w:rsidP="00352BBE">
      <w:pPr>
        <w:pStyle w:val="Quote"/>
        <w:rPr>
          <w:del w:id="1101" w:author="Judith Borghouts" w:date="2018-07-05T15:46:00Z"/>
        </w:rPr>
      </w:pPr>
      <w:del w:id="1102" w:author="Judith Borghouts" w:date="2018-07-05T15:46:00Z">
        <w:r w:rsidRPr="00835D90" w:rsidDel="004A161A">
          <w:delText>“I need to work on time management and (…) not spending my whole day answering irrelevant queries.” (P9)</w:delText>
        </w:r>
      </w:del>
    </w:p>
    <w:p w14:paraId="613FC339" w14:textId="3DB12AE3" w:rsidR="00235880" w:rsidRDefault="00235880" w:rsidP="003B76DB">
      <w:pPr>
        <w:pStyle w:val="Heading2"/>
        <w:rPr>
          <w:ins w:id="1103" w:author="Judith Borghouts" w:date="2018-07-05T15:42:00Z"/>
          <w:lang w:val="en-GB"/>
        </w:rPr>
      </w:pPr>
      <w:ins w:id="1104" w:author="Judith Borghouts" w:date="2018-07-05T15:41:00Z">
        <w:r>
          <w:rPr>
            <w:lang w:val="en-GB"/>
          </w:rPr>
          <w:t xml:space="preserve">Reflecting on actions </w:t>
        </w:r>
      </w:ins>
      <w:ins w:id="1105" w:author="Judith Borghouts" w:date="2018-07-05T15:42:00Z">
        <w:r>
          <w:rPr>
            <w:lang w:val="en-GB"/>
          </w:rPr>
          <w:t>during interruptions</w:t>
        </w:r>
      </w:ins>
    </w:p>
    <w:p w14:paraId="423C9C53" w14:textId="77777777" w:rsidR="007C56BF" w:rsidRPr="007C56BF" w:rsidRDefault="007C56BF" w:rsidP="007C56BF">
      <w:pPr>
        <w:pStyle w:val="Paragraph"/>
        <w:rPr>
          <w:ins w:id="1106" w:author="Judith Borghouts" w:date="2018-07-05T16:17:00Z"/>
        </w:rPr>
      </w:pPr>
      <w:ins w:id="1107" w:author="Judith Borghouts" w:date="2018-07-05T16:17:00Z">
        <w:r w:rsidRPr="007C56BF">
          <w:t xml:space="preserve">The increased awareness of time spent on interruptions caused people to reflect on what they were doing during past interruptions. Some interruptions were urgent, important, or necessary to progress with work, and therefore hard to avoid altogether. However, reflecting on the exact actions during the interruptions made people realise that some interruptions could be shortened, as participants often ended up getting diverted from the original goal of the interruption. For example, upon switching to their email inbox to retrieve information, participants would get diverted by reading and responding to other unread messages instead. To help remember what was happening during an interruption, P9 combined the extension with the data of </w:t>
        </w:r>
        <w:proofErr w:type="spellStart"/>
        <w:r w:rsidRPr="007C56BF">
          <w:t>ManicTime</w:t>
        </w:r>
        <w:proofErr w:type="spellEnd"/>
        <w:r w:rsidRPr="007C56BF">
          <w:t>:</w:t>
        </w:r>
      </w:ins>
    </w:p>
    <w:p w14:paraId="6B29A78E" w14:textId="7D675642" w:rsidR="00392BED" w:rsidRPr="00835D90" w:rsidRDefault="007C56BF" w:rsidP="00392BED">
      <w:pPr>
        <w:pStyle w:val="Quote"/>
      </w:pPr>
      <w:ins w:id="1108" w:author="Judith Borghouts" w:date="2018-07-05T16:17:00Z">
        <w:r w:rsidRPr="00835D90">
          <w:t xml:space="preserve"> </w:t>
        </w:r>
      </w:ins>
      <w:moveToRangeStart w:id="1109" w:author="Judith Borghouts" w:date="2018-07-05T15:44:00Z" w:name="move518568774"/>
      <w:moveTo w:id="1110" w:author="Judith Borghouts" w:date="2018-07-05T15:44:00Z">
        <w:r w:rsidR="00392BED" w:rsidRPr="00835D90">
          <w:t>“[The extension] popped up and it said</w:t>
        </w:r>
        <w:proofErr w:type="gramStart"/>
        <w:r w:rsidR="00392BED" w:rsidRPr="00835D90">
          <w:t>: ”You</w:t>
        </w:r>
        <w:proofErr w:type="gramEnd"/>
        <w:r w:rsidR="00392BED" w:rsidRPr="00835D90">
          <w:t xml:space="preserve"> go away for 7 minutes and 33 seconds. I would then have a browse [in </w:t>
        </w:r>
        <w:proofErr w:type="spellStart"/>
        <w:r w:rsidR="00392BED" w:rsidRPr="00835D90">
          <w:t>ManicTime</w:t>
        </w:r>
        <w:proofErr w:type="spellEnd"/>
        <w:r w:rsidR="00392BED" w:rsidRPr="00835D90">
          <w:t xml:space="preserve">] And then I think: </w:t>
        </w:r>
        <w:proofErr w:type="gramStart"/>
        <w:r w:rsidR="00392BED" w:rsidRPr="00835D90">
          <w:t>oh</w:t>
        </w:r>
        <w:proofErr w:type="gramEnd"/>
        <w:r w:rsidR="00392BED" w:rsidRPr="00835D90">
          <w:t xml:space="preserve"> my gosh, I've been on emails for an hour! I haven't got anything done. So yeah, I checked it quite a lot. More so because I was so shocked. And so, I'm so interested to know</w:t>
        </w:r>
        <w:proofErr w:type="gramStart"/>
        <w:r w:rsidR="00392BED" w:rsidRPr="00835D90">
          <w:t>, actually, what</w:t>
        </w:r>
        <w:proofErr w:type="gramEnd"/>
        <w:r w:rsidR="00392BED" w:rsidRPr="00835D90">
          <w:t xml:space="preserve"> I'm doing at work.” (P9)</w:t>
        </w:r>
      </w:moveTo>
    </w:p>
    <w:moveToRangeEnd w:id="1109"/>
    <w:p w14:paraId="2B70961D" w14:textId="77777777" w:rsidR="00901B19" w:rsidRPr="00835D90" w:rsidRDefault="00B164BA" w:rsidP="00901B19">
      <w:pPr>
        <w:pStyle w:val="Paragraph"/>
      </w:pPr>
      <w:ins w:id="1111" w:author="Judith Borghouts" w:date="2018-07-05T15:44:00Z">
        <w:r w:rsidRPr="00B164BA">
          <w:t xml:space="preserve">Having this insight of their actions, participants tried to be more focused on the goal of subsequent interruptions and be </w:t>
        </w:r>
        <w:proofErr w:type="gramStart"/>
        <w:r w:rsidRPr="00B164BA">
          <w:t>more wary</w:t>
        </w:r>
        <w:proofErr w:type="gramEnd"/>
        <w:r w:rsidRPr="00B164BA">
          <w:t xml:space="preserve"> of potential distractions. It also happened that the duration of an interruption was considered long, but justified. </w:t>
        </w:r>
      </w:ins>
      <w:moveToRangeStart w:id="1112" w:author="Judith Borghouts" w:date="2018-07-05T15:44:00Z" w:name="move518568809"/>
      <w:moveTo w:id="1113" w:author="Judith Borghouts" w:date="2018-07-05T15:44:00Z">
        <w:r w:rsidR="00901B19" w:rsidRPr="00835D90">
          <w:t xml:space="preserve">P7 was the only participant who, upon viewing the time information, was not surprised by the time she spent on work-related interruptions. She considered the amount of time necessary to complete her work and did not see any room to improve on this: </w:t>
        </w:r>
      </w:moveTo>
    </w:p>
    <w:p w14:paraId="193B9554" w14:textId="77777777" w:rsidR="00901B19" w:rsidRDefault="00901B19" w:rsidP="00901B19">
      <w:pPr>
        <w:pStyle w:val="Quote"/>
        <w:rPr>
          <w:ins w:id="1114" w:author="Judith Borghouts" w:date="2018-07-05T15:45:00Z"/>
        </w:rPr>
      </w:pPr>
      <w:moveTo w:id="1115" w:author="Judith Borghouts" w:date="2018-07-05T15:44:00Z">
        <w:r w:rsidRPr="00835D90">
          <w:t>“To me, it doesn't kind of make me think: '</w:t>
        </w:r>
        <w:proofErr w:type="spellStart"/>
        <w:r w:rsidRPr="00835D90">
          <w:t>Oeh</w:t>
        </w:r>
        <w:proofErr w:type="spellEnd"/>
        <w:r w:rsidRPr="00835D90">
          <w:t xml:space="preserve">, I've been away too long'. I just think: OK, well I'm roughly aware that I've been away for an hour (…), I don't see how it kind of links with being more productive. Unless I suppose, you're really easily </w:t>
        </w:r>
        <w:proofErr w:type="gramStart"/>
        <w:r w:rsidRPr="00835D90">
          <w:t>distracted.“</w:t>
        </w:r>
        <w:proofErr w:type="gramEnd"/>
        <w:r w:rsidRPr="00835D90">
          <w:t xml:space="preserve"> (P7)</w:t>
        </w:r>
      </w:moveTo>
    </w:p>
    <w:p w14:paraId="5CE8FC27" w14:textId="241E1105" w:rsidR="004A161A" w:rsidRPr="00FA6347" w:rsidDel="004A161A" w:rsidRDefault="004A161A">
      <w:pPr>
        <w:rPr>
          <w:del w:id="1116" w:author="Judith Borghouts" w:date="2018-07-05T15:45:00Z"/>
        </w:rPr>
        <w:pPrChange w:id="1117" w:author="Judith Borghouts" w:date="2018-07-05T15:45:00Z">
          <w:pPr>
            <w:pStyle w:val="Quote"/>
          </w:pPr>
        </w:pPrChange>
      </w:pPr>
      <w:ins w:id="1118" w:author="Judith Borghouts" w:date="2018-07-05T15:45:00Z">
        <w:r w:rsidRPr="004A161A">
          <w:t xml:space="preserve">These findings show that awareness of time spent on interruptions can improve focus on the intention of interruption, and make people </w:t>
        </w:r>
        <w:proofErr w:type="gramStart"/>
        <w:r w:rsidRPr="004A161A">
          <w:t>more wary</w:t>
        </w:r>
        <w:proofErr w:type="gramEnd"/>
        <w:r w:rsidRPr="004A161A">
          <w:t xml:space="preserve"> of potential distractions. It also indicates that people may </w:t>
        </w:r>
        <w:proofErr w:type="gramStart"/>
        <w:r w:rsidRPr="004A161A">
          <w:t>in particular benefit</w:t>
        </w:r>
        <w:proofErr w:type="gramEnd"/>
        <w:r w:rsidRPr="004A161A">
          <w:t xml:space="preserve"> of feedback during interruptions where they are likely to get distracted, such as communication tools. </w:t>
        </w:r>
      </w:ins>
    </w:p>
    <w:moveToRangeEnd w:id="1112"/>
    <w:p w14:paraId="5E258769" w14:textId="3FAF3283" w:rsidR="00235880" w:rsidRPr="00235880" w:rsidRDefault="00235880">
      <w:pPr>
        <w:pStyle w:val="Paragraph"/>
        <w:ind w:firstLine="0"/>
        <w:rPr>
          <w:ins w:id="1119" w:author="Judith Borghouts" w:date="2018-07-05T15:41:00Z"/>
        </w:rPr>
        <w:pPrChange w:id="1120" w:author="Judith Borghouts" w:date="2018-07-05T16:16:00Z">
          <w:pPr>
            <w:pStyle w:val="Heading2"/>
          </w:pPr>
        </w:pPrChange>
      </w:pPr>
    </w:p>
    <w:p w14:paraId="1DD11EFA" w14:textId="3D6ED4DC" w:rsidR="004A161A" w:rsidRDefault="004A161A" w:rsidP="003B76DB">
      <w:pPr>
        <w:pStyle w:val="Heading2"/>
        <w:rPr>
          <w:ins w:id="1121" w:author="Judith Borghouts" w:date="2018-07-05T15:45:00Z"/>
          <w:lang w:val="en-GB"/>
        </w:rPr>
      </w:pPr>
      <w:ins w:id="1122" w:author="Judith Borghouts" w:date="2018-07-05T15:45:00Z">
        <w:r>
          <w:rPr>
            <w:lang w:val="en-GB"/>
          </w:rPr>
          <w:t>Reflecting on the relevance of interruptions</w:t>
        </w:r>
      </w:ins>
    </w:p>
    <w:p w14:paraId="22FF58CD" w14:textId="404CDA96" w:rsidR="004A161A" w:rsidRPr="00835D90" w:rsidRDefault="004A161A" w:rsidP="00FA6347">
      <w:pPr>
        <w:pStyle w:val="Paragraph"/>
        <w:rPr>
          <w:ins w:id="1123" w:author="Judith Borghouts" w:date="2018-07-05T15:46:00Z"/>
        </w:rPr>
      </w:pPr>
      <w:ins w:id="1124" w:author="Judith Borghouts" w:date="2018-07-05T15:46:00Z">
        <w:r w:rsidRPr="00835D90">
          <w:t xml:space="preserve">Some </w:t>
        </w:r>
        <w:r>
          <w:t xml:space="preserve">work-related </w:t>
        </w:r>
        <w:r w:rsidRPr="00835D90">
          <w:t xml:space="preserve">interruptions were not urgent, but participants were used to addressing them anyway if they were </w:t>
        </w:r>
        <w:r>
          <w:t>presumed to be ‘quick and easy’.</w:t>
        </w:r>
        <w:r w:rsidRPr="00835D90">
          <w:t xml:space="preserve"> </w:t>
        </w:r>
        <w:r w:rsidRPr="004A161A">
          <w:t xml:space="preserve">These were addressed immediately so participants </w:t>
        </w:r>
        <w:r w:rsidRPr="00835D90">
          <w:t>did not have to remind themselves to attend to it later</w:t>
        </w:r>
        <w:r w:rsidRPr="004A161A">
          <w:t>, and it made them feel more productive if they completed more tasks</w:t>
        </w:r>
        <w:r w:rsidRPr="00835D90">
          <w:t xml:space="preserve">. The notification made </w:t>
        </w:r>
        <w:r w:rsidR="00184CC2">
          <w:t>them more</w:t>
        </w:r>
        <w:r w:rsidRPr="00835D90">
          <w:t xml:space="preserve"> </w:t>
        </w:r>
      </w:ins>
      <w:ins w:id="1125" w:author="Judith Borghouts" w:date="2018-07-05T15:47:00Z">
        <w:r w:rsidR="00184CC2">
          <w:t>aware</w:t>
        </w:r>
      </w:ins>
      <w:ins w:id="1126" w:author="Judith Borghouts" w:date="2018-07-05T15:46:00Z">
        <w:r w:rsidR="00184CC2">
          <w:t xml:space="preserve"> of</w:t>
        </w:r>
        <w:r w:rsidRPr="00835D90">
          <w:t xml:space="preserve"> the occurrence and actual length of these interruptions, </w:t>
        </w:r>
      </w:ins>
      <w:ins w:id="1127" w:author="Judith Borghouts" w:date="2018-07-05T15:47:00Z">
        <w:r w:rsidR="00184CC2" w:rsidRPr="00184CC2">
          <w:t>and that they weren’t as quick as they thought</w:t>
        </w:r>
        <w:r w:rsidR="00184CC2">
          <w:t xml:space="preserve">. </w:t>
        </w:r>
        <w:r w:rsidR="00184CC2" w:rsidRPr="00184CC2">
          <w:t xml:space="preserve">For future interruptions, people tried to consider whether they needed to address the interruption immediately: </w:t>
        </w:r>
      </w:ins>
    </w:p>
    <w:p w14:paraId="3A99E83A" w14:textId="442AEAE0" w:rsidR="004A161A" w:rsidRPr="00FA6347" w:rsidRDefault="004A161A">
      <w:pPr>
        <w:pStyle w:val="Quote"/>
        <w:rPr>
          <w:ins w:id="1128" w:author="Judith Borghouts" w:date="2018-07-05T15:45:00Z"/>
        </w:rPr>
        <w:pPrChange w:id="1129" w:author="Judith Borghouts" w:date="2018-07-05T15:48:00Z">
          <w:pPr>
            <w:pStyle w:val="Heading2"/>
          </w:pPr>
        </w:pPrChange>
      </w:pPr>
      <w:ins w:id="1130" w:author="Judith Borghouts" w:date="2018-07-05T15:46:00Z">
        <w:r w:rsidRPr="00835D90" w:rsidDel="00A32E26">
          <w:t xml:space="preserve"> </w:t>
        </w:r>
        <w:r w:rsidRPr="00835D90">
          <w:t>“I need to work on time management and (…) not spending my whole day answering irrelevant queries.” (P9)</w:t>
        </w:r>
      </w:ins>
    </w:p>
    <w:p w14:paraId="4F398545" w14:textId="107CB5AF" w:rsidR="00643F44" w:rsidRPr="00835D90" w:rsidDel="00F71B4B" w:rsidRDefault="00A36EBB" w:rsidP="003B76DB">
      <w:pPr>
        <w:pStyle w:val="Heading2"/>
        <w:rPr>
          <w:del w:id="1131" w:author="Judith Borghouts" w:date="2018-07-05T15:47:00Z"/>
          <w:lang w:val="en-GB"/>
        </w:rPr>
      </w:pPr>
      <w:del w:id="1132" w:author="Judith Borghouts" w:date="2018-07-05T15:47:00Z">
        <w:r w:rsidRPr="00835D90" w:rsidDel="00F71B4B">
          <w:rPr>
            <w:lang w:val="en-GB"/>
          </w:rPr>
          <w:lastRenderedPageBreak/>
          <w:delText>Effectiveness</w:delText>
        </w:r>
        <w:r w:rsidR="00AE7015" w:rsidRPr="00835D90" w:rsidDel="00F71B4B">
          <w:rPr>
            <w:lang w:val="en-GB"/>
          </w:rPr>
          <w:delText xml:space="preserve"> of time feedback for different types </w:delText>
        </w:r>
        <w:r w:rsidR="003B76DB" w:rsidRPr="00835D90" w:rsidDel="00F71B4B">
          <w:rPr>
            <w:lang w:val="en-GB"/>
          </w:rPr>
          <w:delText>of i</w:delText>
        </w:r>
        <w:r w:rsidR="00643F44" w:rsidRPr="00835D90" w:rsidDel="00F71B4B">
          <w:rPr>
            <w:lang w:val="en-GB"/>
          </w:rPr>
          <w:delText>nterruption</w:delText>
        </w:r>
      </w:del>
    </w:p>
    <w:p w14:paraId="0BEE4E9C" w14:textId="77777777" w:rsidR="00F71B4B" w:rsidRPr="00F71B4B" w:rsidRDefault="00F71B4B" w:rsidP="00F71B4B">
      <w:pPr>
        <w:pStyle w:val="Paragraph"/>
        <w:rPr>
          <w:ins w:id="1133" w:author="Judith Borghouts" w:date="2018-07-05T15:47:00Z"/>
        </w:rPr>
      </w:pPr>
      <w:ins w:id="1134" w:author="Judith Borghouts" w:date="2018-07-05T15:47:00Z">
        <w:r w:rsidRPr="00F71B4B">
          <w:t>Participants mentioned several sources they knew to be distracting, such as email, their phone, and colleagues. Some sources of distraction were not essential for work, and generally participants did not self-interrupt their work often with the intention to access these sources: for example, several participants said they did not check social media at work. However, other distracting sources were used both for work and non-work purposes, such as search engines, instant messaging tools and email. It was therefore difficult to simply eliminate these distracting sources from the work environment:</w:t>
        </w:r>
      </w:ins>
    </w:p>
    <w:p w14:paraId="3B710F1D" w14:textId="504A6DF8" w:rsidR="003B77A9" w:rsidRPr="00835D90" w:rsidDel="00F71B4B" w:rsidRDefault="00F71B4B" w:rsidP="00F71B4B">
      <w:pPr>
        <w:pStyle w:val="Paragraph"/>
        <w:ind w:firstLine="0"/>
        <w:rPr>
          <w:del w:id="1135" w:author="Judith Borghouts" w:date="2018-07-05T15:47:00Z"/>
        </w:rPr>
      </w:pPr>
      <w:ins w:id="1136" w:author="Judith Borghouts" w:date="2018-07-05T15:47:00Z">
        <w:r w:rsidRPr="00F71B4B" w:rsidDel="00F71B4B">
          <w:t xml:space="preserve"> </w:t>
        </w:r>
      </w:ins>
      <w:del w:id="1137" w:author="Judith Borghouts" w:date="2018-07-05T15:47:00Z">
        <w:r w:rsidR="003A3C00" w:rsidRPr="00835D90" w:rsidDel="00F71B4B">
          <w:delText>P</w:delText>
        </w:r>
        <w:r w:rsidR="00E1127F" w:rsidRPr="00835D90" w:rsidDel="00F71B4B">
          <w:delText xml:space="preserve">articipants found the feedback </w:delText>
        </w:r>
        <w:r w:rsidR="004613B9" w:rsidRPr="00835D90" w:rsidDel="00F71B4B">
          <w:delText xml:space="preserve">especially </w:delText>
        </w:r>
        <w:r w:rsidR="00E1127F" w:rsidRPr="00835D90" w:rsidDel="00F71B4B">
          <w:delText>useful</w:delText>
        </w:r>
        <w:r w:rsidR="00B65C77" w:rsidRPr="00835D90" w:rsidDel="00F71B4B">
          <w:delText xml:space="preserve"> </w:delText>
        </w:r>
        <w:r w:rsidR="006D0DD0" w:rsidRPr="00835D90" w:rsidDel="00F71B4B">
          <w:delText>when they switched to</w:delText>
        </w:r>
        <w:r w:rsidR="00B65C77" w:rsidRPr="00835D90" w:rsidDel="00F71B4B">
          <w:delText xml:space="preserve"> sources</w:delText>
        </w:r>
        <w:r w:rsidR="00F7362F" w:rsidRPr="00835D90" w:rsidDel="00F71B4B">
          <w:delText xml:space="preserve"> they knew </w:delText>
        </w:r>
        <w:r w:rsidR="00701E1F" w:rsidRPr="00835D90" w:rsidDel="00F71B4B">
          <w:delText>were</w:delText>
        </w:r>
        <w:r w:rsidR="00F7362F" w:rsidRPr="00835D90" w:rsidDel="00F71B4B">
          <w:delText xml:space="preserve"> distracting</w:delText>
        </w:r>
        <w:r w:rsidR="003B77A9" w:rsidRPr="00835D90" w:rsidDel="00F71B4B">
          <w:delText xml:space="preserve">, </w:delText>
        </w:r>
        <w:r w:rsidR="00634A1C" w:rsidRPr="00835D90" w:rsidDel="00F71B4B">
          <w:delText>for example</w:delText>
        </w:r>
        <w:r w:rsidR="001435CF" w:rsidRPr="00835D90" w:rsidDel="00F71B4B">
          <w:delText xml:space="preserve"> </w:delText>
        </w:r>
        <w:r w:rsidR="00C37A7D" w:rsidRPr="00835D90" w:rsidDel="00F71B4B">
          <w:delText>search engines, instan</w:delText>
        </w:r>
        <w:r w:rsidR="003B77A9" w:rsidRPr="00835D90" w:rsidDel="00F71B4B">
          <w:delText>t messaging tools</w:delText>
        </w:r>
        <w:r w:rsidR="001435CF" w:rsidRPr="00835D90" w:rsidDel="00F71B4B">
          <w:delText xml:space="preserve">, </w:delText>
        </w:r>
        <w:r w:rsidR="006523FE" w:rsidRPr="00835D90" w:rsidDel="00F71B4B">
          <w:delText>and</w:delText>
        </w:r>
        <w:r w:rsidR="001435CF" w:rsidRPr="00835D90" w:rsidDel="00F71B4B">
          <w:delText xml:space="preserve"> email</w:delText>
        </w:r>
        <w:r w:rsidR="00FB7A70" w:rsidRPr="00835D90" w:rsidDel="00F71B4B">
          <w:delText xml:space="preserve">. </w:delText>
        </w:r>
        <w:r w:rsidR="007F0455" w:rsidRPr="00835D90" w:rsidDel="00F71B4B">
          <w:delText>P</w:delText>
        </w:r>
        <w:r w:rsidR="00964C5D" w:rsidRPr="00835D90" w:rsidDel="00F71B4B">
          <w:delText>articipants needed to access these sources</w:delText>
        </w:r>
        <w:r w:rsidR="00FB7A70" w:rsidRPr="00835D90" w:rsidDel="00F71B4B">
          <w:delText xml:space="preserve"> for work, </w:delText>
        </w:r>
        <w:r w:rsidR="007F0455" w:rsidRPr="00835D90" w:rsidDel="00F71B4B">
          <w:delText xml:space="preserve">so </w:delText>
        </w:r>
        <w:r w:rsidR="00476238" w:rsidRPr="00835D90" w:rsidDel="00F71B4B">
          <w:delText>it was difficult to</w:delText>
        </w:r>
        <w:r w:rsidR="00371497" w:rsidRPr="00835D90" w:rsidDel="00F71B4B">
          <w:delText xml:space="preserve"> </w:delText>
        </w:r>
        <w:r w:rsidR="00852AB9" w:rsidRPr="00835D90" w:rsidDel="00F71B4B">
          <w:delText>avoid</w:delText>
        </w:r>
        <w:r w:rsidR="00BF2107" w:rsidRPr="00835D90" w:rsidDel="00F71B4B">
          <w:delText xml:space="preserve"> </w:delText>
        </w:r>
        <w:r w:rsidR="001B027B" w:rsidRPr="00835D90" w:rsidDel="00F71B4B">
          <w:delText>them</w:delText>
        </w:r>
        <w:r w:rsidR="00B65C77" w:rsidRPr="00835D90" w:rsidDel="00F71B4B">
          <w:delText>:</w:delText>
        </w:r>
      </w:del>
    </w:p>
    <w:p w14:paraId="58296A1F" w14:textId="160DE391" w:rsidR="008C16BB" w:rsidRDefault="003B77A9" w:rsidP="001435CF">
      <w:pPr>
        <w:pStyle w:val="Quote"/>
        <w:rPr>
          <w:ins w:id="1138" w:author="Judith Borghouts" w:date="2018-07-05T15:48:00Z"/>
        </w:rPr>
      </w:pPr>
      <w:r w:rsidRPr="00835D90">
        <w:t>“As everyone says,</w:t>
      </w:r>
      <w:r w:rsidR="001435CF" w:rsidRPr="00835D90">
        <w:t xml:space="preserve"> </w:t>
      </w:r>
      <w:r w:rsidR="006523FE" w:rsidRPr="00835D90">
        <w:t>‘</w:t>
      </w:r>
      <w:r w:rsidR="001435CF" w:rsidRPr="00835D90">
        <w:t>we’ll just switch email off</w:t>
      </w:r>
      <w:r w:rsidR="006523FE" w:rsidRPr="00835D90">
        <w:t>’</w:t>
      </w:r>
      <w:r w:rsidRPr="00835D90">
        <w:t xml:space="preserve"> </w:t>
      </w:r>
      <w:r w:rsidR="001435CF" w:rsidRPr="00835D90">
        <w:t xml:space="preserve">(…). </w:t>
      </w:r>
      <w:r w:rsidRPr="00835D90">
        <w:t xml:space="preserve">But you can bet your life that there will come a moment in whatever task you’re doing you think: Oh! I </w:t>
      </w:r>
      <w:proofErr w:type="gramStart"/>
      <w:r w:rsidRPr="00835D90">
        <w:t>have to</w:t>
      </w:r>
      <w:proofErr w:type="gramEnd"/>
      <w:r w:rsidRPr="00835D90">
        <w:t xml:space="preserve"> open up email. And the moment you </w:t>
      </w:r>
      <w:proofErr w:type="gramStart"/>
      <w:r w:rsidRPr="00835D90">
        <w:t>open up</w:t>
      </w:r>
      <w:proofErr w:type="gramEnd"/>
      <w:r w:rsidRPr="00835D90">
        <w:t xml:space="preserve"> your email, that’s it.” (P2)</w:t>
      </w:r>
    </w:p>
    <w:p w14:paraId="20F4BBE9" w14:textId="32075BD9" w:rsidR="004408AD" w:rsidRPr="00835D90" w:rsidRDefault="004408AD" w:rsidP="004408AD">
      <w:pPr>
        <w:pStyle w:val="Quote"/>
      </w:pPr>
      <w:moveToRangeStart w:id="1139" w:author="Judith Borghouts" w:date="2018-07-05T15:48:00Z" w:name="move518569019"/>
      <w:moveTo w:id="1140" w:author="Judith Borghouts" w:date="2018-07-05T15:48:00Z">
        <w:r w:rsidRPr="00835D90">
          <w:t xml:space="preserve">“My phone is a distraction for me. (…) I put my phone in a tray under a load of documents. But then </w:t>
        </w:r>
        <w:del w:id="1141" w:author="Judith Borghouts" w:date="2018-07-05T15:48:00Z">
          <w:r w:rsidRPr="00835D90" w:rsidDel="004408AD">
            <w:delText xml:space="preserve">I’m in Whatsapp work groups. So </w:delText>
          </w:r>
        </w:del>
      </w:moveTo>
      <w:ins w:id="1142" w:author="Judith Borghouts" w:date="2018-07-05T15:48:00Z">
        <w:r>
          <w:t xml:space="preserve">(…) </w:t>
        </w:r>
      </w:ins>
      <w:moveTo w:id="1143" w:author="Judith Borghouts" w:date="2018-07-05T15:48:00Z">
        <w:r w:rsidRPr="00835D90">
          <w:t>I converse a lot with a professor via text.” (P9)</w:t>
        </w:r>
      </w:moveTo>
    </w:p>
    <w:moveToRangeEnd w:id="1139"/>
    <w:p w14:paraId="45C13684" w14:textId="03FB43B6" w:rsidR="00C80BCE" w:rsidRPr="00C80BCE" w:rsidRDefault="00C80BCE" w:rsidP="00C80BCE">
      <w:pPr>
        <w:rPr>
          <w:ins w:id="1144" w:author="Judith Borghouts" w:date="2018-07-05T15:48:00Z"/>
        </w:rPr>
      </w:pPr>
      <w:ins w:id="1145" w:author="Judith Borghouts" w:date="2018-07-05T15:48:00Z">
        <w:r w:rsidRPr="00C80BCE">
          <w:t>This finding highlights that giving people control of judging whether to address an interruption is important, as an interruption may be considered distracting but also essential for work. It demonstrates that an increased awareness of interruptions makes people reflect on why they interrupt and judge the relevance of the interruption, which may help in reducing unnecessary interruptions</w:t>
        </w:r>
        <w:r>
          <w:t>.</w:t>
        </w:r>
      </w:ins>
    </w:p>
    <w:p w14:paraId="4652D023" w14:textId="027AB3C1" w:rsidR="004408AD" w:rsidRDefault="005D63BE">
      <w:pPr>
        <w:pStyle w:val="Heading2"/>
        <w:rPr>
          <w:ins w:id="1146" w:author="Judith Borghouts" w:date="2018-07-05T15:49:00Z"/>
        </w:rPr>
        <w:pPrChange w:id="1147" w:author="Judith Borghouts" w:date="2018-07-05T15:49:00Z">
          <w:pPr>
            <w:pStyle w:val="Quote"/>
          </w:pPr>
        </w:pPrChange>
      </w:pPr>
      <w:ins w:id="1148" w:author="Judith Borghouts" w:date="2018-07-05T15:49:00Z">
        <w:r>
          <w:t>Time information for task management and perceived productivity</w:t>
        </w:r>
      </w:ins>
    </w:p>
    <w:p w14:paraId="19D50B14" w14:textId="77777777" w:rsidR="003503F5" w:rsidRPr="003503F5" w:rsidRDefault="003503F5">
      <w:pPr>
        <w:pStyle w:val="Paragraph"/>
        <w:ind w:firstLine="0"/>
        <w:rPr>
          <w:ins w:id="1149" w:author="Judith Borghouts" w:date="2018-07-05T15:49:00Z"/>
        </w:rPr>
        <w:pPrChange w:id="1150" w:author="Judith Borghouts" w:date="2018-07-05T16:35:00Z">
          <w:pPr>
            <w:pStyle w:val="Paragraph"/>
          </w:pPr>
        </w:pPrChange>
      </w:pPr>
      <w:ins w:id="1151" w:author="Judith Borghouts" w:date="2018-07-05T15:49:00Z">
        <w:r w:rsidRPr="003503F5">
          <w:t xml:space="preserve">Completing tasks was an important component of people’s work: they had an increased feeling of productivity if they explicitly ticked tasks off a list, and were driven by to-do lists and deadlines. While this could motivate people to focus on finishing a task before switching to another, it also had the contradicting effect that they interrupted their work often, if a task appeared that was considered easier to complete: </w:t>
        </w:r>
      </w:ins>
    </w:p>
    <w:p w14:paraId="24937ADB" w14:textId="77777777" w:rsidR="00A74048" w:rsidRPr="00835D90" w:rsidRDefault="00A74048" w:rsidP="00A74048">
      <w:pPr>
        <w:pStyle w:val="Quote"/>
      </w:pPr>
      <w:moveToRangeStart w:id="1152" w:author="Judith Borghouts" w:date="2018-07-05T15:50:00Z" w:name="move518569143"/>
      <w:moveTo w:id="1153" w:author="Judith Borghouts" w:date="2018-07-05T15:50:00Z">
        <w:r w:rsidRPr="00835D90">
          <w:t>“It kind of contradicts what I told you before about (…) how I jump on them [incoming tasks] and finish them. But at the same time, it’s because I don’t want to have three things at once going. I want to finish, finish, finish.” (P3)</w:t>
        </w:r>
      </w:moveTo>
    </w:p>
    <w:moveToRangeEnd w:id="1152"/>
    <w:p w14:paraId="35DBD605" w14:textId="77777777" w:rsidR="000B3A26" w:rsidRDefault="005221D6">
      <w:pPr>
        <w:pStyle w:val="Paragraph"/>
        <w:rPr>
          <w:ins w:id="1154" w:author="Judith Borghouts" w:date="2018-07-05T15:52:00Z"/>
        </w:rPr>
        <w:pPrChange w:id="1155" w:author="Judith Borghouts" w:date="2018-07-05T15:52:00Z">
          <w:pPr>
            <w:pStyle w:val="Quote"/>
          </w:pPr>
        </w:pPrChange>
      </w:pPr>
      <w:ins w:id="1156" w:author="Judith Borghouts" w:date="2018-07-05T15:50:00Z">
        <w:r w:rsidRPr="005221D6">
          <w:t xml:space="preserve">The extension was started by the user deliberately selecting one window as a main task page, which forced participants to choose one task to focus on, and switching to other tasks was now considered an ‘interruption’ away from this task. As discussed earlier, the notification made people reflect more on whether other tasks they were switching to were relevant to address at that moment. </w:t>
        </w:r>
      </w:ins>
    </w:p>
    <w:p w14:paraId="36D1FA19" w14:textId="4DAE4BE4" w:rsidR="000B3A26" w:rsidRPr="000B3A26" w:rsidRDefault="000B3A26">
      <w:pPr>
        <w:pStyle w:val="Paragraph"/>
        <w:rPr>
          <w:ins w:id="1157" w:author="Judith Borghouts" w:date="2018-07-05T15:52:00Z"/>
        </w:rPr>
        <w:pPrChange w:id="1158" w:author="Judith Borghouts" w:date="2018-07-05T15:52:00Z">
          <w:pPr>
            <w:pStyle w:val="Quote"/>
          </w:pPr>
        </w:pPrChange>
      </w:pPr>
      <w:ins w:id="1159" w:author="Judith Borghouts" w:date="2018-07-05T15:52:00Z">
        <w:r w:rsidRPr="000B3A26">
          <w:t xml:space="preserve">A clear interest among participants was to not only see how much time they spent on interruptions away from the main task, but also how much time they spent on that main task overall. Currently, participants planned tasks they wanted to complete on either a daily or weekly basis, and implicitly took the time each task would take into consideration. However, given the fragmented nature of their role and the frequency of interruptions, it was difficult to estimate how long they </w:t>
        </w:r>
        <w:proofErr w:type="gramStart"/>
        <w:r w:rsidRPr="000B3A26">
          <w:t>actually spent</w:t>
        </w:r>
        <w:proofErr w:type="gramEnd"/>
        <w:r w:rsidRPr="000B3A26">
          <w:t xml:space="preserve"> on these tasks. In the same way that they used time information to reflect on whether interruptions were </w:t>
        </w:r>
        <w:proofErr w:type="gramStart"/>
        <w:r w:rsidRPr="000B3A26">
          <w:t>as long as</w:t>
        </w:r>
        <w:proofErr w:type="gramEnd"/>
        <w:r w:rsidRPr="000B3A26">
          <w:t xml:space="preserve"> they thought they were, they wanted to reflect on whether tasks took as long as expected. They would use this insight to be more realistic when planning tasks over time: </w:t>
        </w:r>
      </w:ins>
    </w:p>
    <w:p w14:paraId="1A55377D" w14:textId="3789C02E" w:rsidR="00A3411E" w:rsidRPr="00835D90" w:rsidDel="00EB447A" w:rsidRDefault="00A3411E" w:rsidP="00A3411E">
      <w:pPr>
        <w:pStyle w:val="Quote"/>
        <w:rPr>
          <w:del w:id="1160" w:author="Judith Borghouts" w:date="2018-07-05T16:05:00Z"/>
        </w:rPr>
      </w:pPr>
      <w:moveToRangeStart w:id="1161" w:author="Judith Borghouts" w:date="2018-07-05T16:05:00Z" w:name="move518570023"/>
      <w:moveTo w:id="1162" w:author="Judith Borghouts" w:date="2018-07-05T16:05:00Z">
        <w:r w:rsidRPr="00835D90">
          <w:t>“They’re very loose goals, (…) I think that might take me 3 hours, and I’d want to get that done in one day. But yeah, obviously, things quite often take longer than I think I will, because then when I’m doing them, I might get interrupted.” (P5)</w:t>
        </w:r>
      </w:moveTo>
      <w:ins w:id="1163" w:author="Judith Borghouts" w:date="2018-07-05T16:05:00Z">
        <w:r>
          <w:br/>
        </w:r>
        <w:r>
          <w:br/>
        </w:r>
      </w:ins>
    </w:p>
    <w:moveToRangeEnd w:id="1161"/>
    <w:p w14:paraId="2F3AA9B4" w14:textId="33F9C1B6" w:rsidR="00FA6347" w:rsidRDefault="000B3A26">
      <w:pPr>
        <w:pStyle w:val="Quote"/>
        <w:rPr>
          <w:ins w:id="1164" w:author="Judith Borghouts" w:date="2018-07-05T15:52:00Z"/>
        </w:rPr>
      </w:pPr>
      <w:ins w:id="1165" w:author="Judith Borghouts" w:date="2018-07-05T15:52:00Z">
        <w:r w:rsidRPr="000B3A26">
          <w:rPr>
            <w:i w:val="0"/>
            <w:iCs w:val="0"/>
            <w:sz w:val="18"/>
            <w:szCs w:val="22"/>
          </w:rPr>
          <w:t xml:space="preserve"> </w:t>
        </w:r>
      </w:ins>
      <w:ins w:id="1166" w:author="Judith Borghouts" w:date="2018-07-05T15:51:00Z">
        <w:r w:rsidR="00A3411E">
          <w:t>“D</w:t>
        </w:r>
        <w:r w:rsidR="00FA6347" w:rsidRPr="00835D90">
          <w:t>own the line, I’d think it would be extremely useful to know how much time I’m actually spending</w:t>
        </w:r>
      </w:ins>
      <w:ins w:id="1167" w:author="Judith Borghouts" w:date="2018-07-05T16:05:00Z">
        <w:r w:rsidR="00E976E3">
          <w:t xml:space="preserve"> [on tasks]</w:t>
        </w:r>
      </w:ins>
      <w:ins w:id="1168" w:author="Judith Borghouts" w:date="2018-07-05T15:51:00Z">
        <w:r w:rsidR="00FA6347" w:rsidRPr="00835D90">
          <w:t>. Because it would help me be more productive, or be more realistic in the amount of time I need for these things to happen</w:t>
        </w:r>
        <w:proofErr w:type="gramStart"/>
        <w:r w:rsidR="00FA6347" w:rsidRPr="00835D90">
          <w:t>.”(</w:t>
        </w:r>
        <w:proofErr w:type="gramEnd"/>
        <w:r w:rsidR="00FA6347" w:rsidRPr="00835D90">
          <w:t>P3)</w:t>
        </w:r>
      </w:ins>
      <w:ins w:id="1169" w:author="Judith Borghouts" w:date="2018-07-05T16:04:00Z">
        <w:r w:rsidR="00EB447A" w:rsidRPr="00EB447A">
          <w:t xml:space="preserve"> </w:t>
        </w:r>
      </w:ins>
    </w:p>
    <w:p w14:paraId="07D9AD8F" w14:textId="5CD01227" w:rsidR="002372EC" w:rsidRDefault="002372EC">
      <w:pPr>
        <w:pStyle w:val="Paragraph"/>
        <w:rPr>
          <w:ins w:id="1170" w:author="Judith Borghouts" w:date="2018-07-05T15:53:00Z"/>
        </w:rPr>
        <w:pPrChange w:id="1171" w:author="Judith Borghouts" w:date="2018-07-05T16:35:00Z">
          <w:pPr>
            <w:pStyle w:val="Quote"/>
          </w:pPr>
        </w:pPrChange>
      </w:pPr>
      <w:ins w:id="1172" w:author="Judith Borghouts" w:date="2018-07-05T15:53:00Z">
        <w:r w:rsidRPr="002372EC">
          <w:t>This shows that both time away from a task, and time on a specific task, are important insights for workers to manage their work.</w:t>
        </w:r>
      </w:ins>
    </w:p>
    <w:p w14:paraId="64177B2D" w14:textId="77777777" w:rsidR="00161DA0" w:rsidRPr="00161DA0" w:rsidRDefault="00161DA0">
      <w:pPr>
        <w:pStyle w:val="Heading2"/>
        <w:rPr>
          <w:ins w:id="1173" w:author="Judith Borghouts" w:date="2018-07-05T15:53:00Z"/>
        </w:rPr>
        <w:pPrChange w:id="1174" w:author="Judith Borghouts" w:date="2018-07-05T15:53:00Z">
          <w:pPr/>
        </w:pPrChange>
      </w:pPr>
      <w:ins w:id="1175" w:author="Judith Borghouts" w:date="2018-07-05T15:53:00Z">
        <w:r w:rsidRPr="00161DA0">
          <w:t>Setting goals for time limits</w:t>
        </w:r>
      </w:ins>
    </w:p>
    <w:p w14:paraId="73DD6ADA" w14:textId="07451D95" w:rsidR="00161DA0" w:rsidRPr="00161DA0" w:rsidRDefault="00161DA0">
      <w:pPr>
        <w:pStyle w:val="Paragraph"/>
        <w:rPr>
          <w:ins w:id="1176" w:author="Judith Borghouts" w:date="2018-07-05T15:53:00Z"/>
        </w:rPr>
        <w:pPrChange w:id="1177" w:author="Judith Borghouts" w:date="2018-07-05T16:35:00Z">
          <w:pPr/>
        </w:pPrChange>
      </w:pPr>
      <w:ins w:id="1178" w:author="Judith Borghouts" w:date="2018-07-05T15:53:00Z">
        <w:r w:rsidRPr="00161DA0">
          <w:t xml:space="preserve">The notification was also used by participants to set goals on how much time they were willing to spend on interruptions. The way the notification was set up, participants did not know how much time they were spending </w:t>
        </w:r>
      </w:ins>
      <w:ins w:id="1179" w:author="Judith Borghouts" w:date="2018-07-05T20:53:00Z">
        <w:r w:rsidR="006E3BD9">
          <w:t>on a specific</w:t>
        </w:r>
        <w:r w:rsidR="00F62395">
          <w:t xml:space="preserve"> interruption</w:t>
        </w:r>
      </w:ins>
      <w:ins w:id="1180" w:author="Judith Borghouts" w:date="2018-07-05T15:53:00Z">
        <w:r w:rsidRPr="00161DA0">
          <w:t>. Therefore, several participants wanted to set time limits on their interruptions.</w:t>
        </w:r>
        <w:r w:rsidR="00160496">
          <w:t xml:space="preserve"> </w:t>
        </w:r>
        <w:proofErr w:type="gramStart"/>
        <w:r w:rsidR="00160496">
          <w:t>S</w:t>
        </w:r>
        <w:r w:rsidRPr="00161DA0">
          <w:t>imilar to</w:t>
        </w:r>
        <w:proofErr w:type="gramEnd"/>
        <w:r w:rsidRPr="00161DA0">
          <w:t xml:space="preserve"> the relevance of an interruption, the appropriate length of an interruption was context dependent as well: participants sometimes had to spend a relatively long time away from a task, for example if they had to find information in another window. It may therefore be more appropriate to give participants discretionary reminders to</w:t>
        </w:r>
        <w:r w:rsidR="009B6736">
          <w:t xml:space="preserve"> return to a task after they have</w:t>
        </w:r>
        <w:r w:rsidRPr="00161DA0">
          <w:t xml:space="preserve"> reached a certain time limit, but then still give them control whether to adhere to that limit or not. Reaching the time limit could mean they were getting distracted, but it could also be the case that they were working on something relevant for work that needed more time: </w:t>
        </w:r>
      </w:ins>
    </w:p>
    <w:p w14:paraId="764CB547" w14:textId="77777777" w:rsidR="00161DA0" w:rsidRPr="00835D90" w:rsidRDefault="00161DA0" w:rsidP="00161DA0">
      <w:pPr>
        <w:pStyle w:val="Quote"/>
      </w:pPr>
      <w:moveToRangeStart w:id="1181" w:author="Judith Borghouts" w:date="2018-07-05T15:53:00Z" w:name="move518569359"/>
      <w:moveTo w:id="1182" w:author="Judith Borghouts" w:date="2018-07-05T15:53:00Z">
        <w:r w:rsidRPr="00835D90">
          <w:t>“Say you have to work on that specific document, and then you end up spending half an hour on Slack, chatting to your colleagues, it would be good if something's like: mate, work. Stop doing other things. But it’s really hard to know what people are actually doing on these things.” (P3)</w:t>
        </w:r>
      </w:moveTo>
    </w:p>
    <w:moveToRangeEnd w:id="1181"/>
    <w:p w14:paraId="510FB9BD" w14:textId="77777777" w:rsidR="00627726" w:rsidRPr="00627726" w:rsidRDefault="00627726">
      <w:pPr>
        <w:pStyle w:val="Paragraph"/>
        <w:rPr>
          <w:ins w:id="1183" w:author="Judith Borghouts" w:date="2018-07-05T15:56:00Z"/>
        </w:rPr>
        <w:pPrChange w:id="1184" w:author="Judith Borghouts" w:date="2018-07-05T16:35:00Z">
          <w:pPr/>
        </w:pPrChange>
      </w:pPr>
      <w:ins w:id="1185" w:author="Judith Borghouts" w:date="2018-07-05T15:56:00Z">
        <w:r w:rsidRPr="00627726">
          <w:t>These findings show that people need not only be in control of whether to address an interruption or not, but also for how long, and could benefit from time information during an interruption to help them learn how to self-adjust their behaviour.</w:t>
        </w:r>
      </w:ins>
    </w:p>
    <w:p w14:paraId="3BB6BA77" w14:textId="7D9DD2CC" w:rsidR="00E34718" w:rsidRDefault="00627726">
      <w:pPr>
        <w:pStyle w:val="Heading2"/>
        <w:rPr>
          <w:ins w:id="1186" w:author="Judith Borghouts" w:date="2018-07-05T16:21:00Z"/>
        </w:rPr>
        <w:pPrChange w:id="1187" w:author="Judith Borghouts" w:date="2018-07-05T16:21:00Z">
          <w:pPr>
            <w:pStyle w:val="Paragraph"/>
            <w:ind w:firstLine="0"/>
          </w:pPr>
        </w:pPrChange>
      </w:pPr>
      <w:ins w:id="1188" w:author="Judith Borghouts" w:date="2018-07-05T15:56:00Z">
        <w:r w:rsidRPr="00627726">
          <w:t>Context of information</w:t>
        </w:r>
      </w:ins>
    </w:p>
    <w:p w14:paraId="149BFAD4" w14:textId="062F7CFA" w:rsidR="00627726" w:rsidRPr="00835D90" w:rsidRDefault="00627726">
      <w:pPr>
        <w:pStyle w:val="Paragraph"/>
        <w:pPrChange w:id="1189" w:author="Judith Borghouts" w:date="2018-07-05T15:58:00Z">
          <w:pPr>
            <w:pStyle w:val="Paragraph"/>
            <w:ind w:firstLine="0"/>
          </w:pPr>
        </w:pPrChange>
      </w:pPr>
      <w:ins w:id="1190" w:author="Judith Borghouts" w:date="2018-07-05T15:56:00Z">
        <w:r w:rsidRPr="00627726">
          <w:t xml:space="preserve">We asked participants about their use of the information provided by the extension versus </w:t>
        </w:r>
        <w:proofErr w:type="spellStart"/>
        <w:r w:rsidRPr="00627726">
          <w:t>ManicTime</w:t>
        </w:r>
        <w:proofErr w:type="spellEnd"/>
        <w:r w:rsidRPr="00627726">
          <w:t xml:space="preserve">. </w:t>
        </w:r>
      </w:ins>
      <w:ins w:id="1191" w:author="Judith Borghouts" w:date="2018-07-05T20:55:00Z">
        <w:r w:rsidR="007221AA" w:rsidRPr="004D3012">
          <w:t>Participants reported that the information provided by the extension was easy to read and interpret during a task. It was also clear what action to take, and participants used the information to decide whether they should reflect on past interruptions, and whether they could shorten the time away from their task.</w:t>
        </w:r>
      </w:ins>
      <w:ins w:id="1192" w:author="Judith Borghouts" w:date="2018-07-05T15:56:00Z">
        <w:r w:rsidR="00E74C23">
          <w:t xml:space="preserve"> P</w:t>
        </w:r>
        <w:r w:rsidRPr="00627726">
          <w:t xml:space="preserve">articipants looked </w:t>
        </w:r>
        <w:r w:rsidRPr="00627726">
          <w:lastRenderedPageBreak/>
          <w:t xml:space="preserve">at </w:t>
        </w:r>
        <w:proofErr w:type="spellStart"/>
        <w:r w:rsidRPr="00627726">
          <w:t>ManicTime</w:t>
        </w:r>
        <w:proofErr w:type="spellEnd"/>
        <w:r w:rsidRPr="00627726">
          <w:t xml:space="preserve"> at the start of the study out of curiosity and to make sure it was recording their activity correctly. </w:t>
        </w:r>
      </w:ins>
      <w:ins w:id="1193" w:author="Judith Borghouts" w:date="2018-07-05T15:57:00Z">
        <w:r w:rsidRPr="00627726">
          <w:t>However, in line with p</w:t>
        </w:r>
        <w:r>
          <w:t xml:space="preserve">rior work </w:t>
        </w:r>
        <w:r>
          <w:fldChar w:fldCharType="begin" w:fldLock="1"/>
        </w:r>
      </w:ins>
      <w:r w:rsidR="00FF034F">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mendeley" : { "formattedCitation" : "(Collins et al., 2014)", "plainTextFormattedCitation" : "(Collins et al., 2014)", "previouslyFormattedCitation" : "(Collins et al., 2014)" }, "properties" : { "noteIndex" : 0 }, "schema" : "https://github.com/citation-style-language/schema/raw/master/csl-citation.json" }</w:instrText>
      </w:r>
      <w:r>
        <w:fldChar w:fldCharType="separate"/>
      </w:r>
      <w:r w:rsidRPr="00627726">
        <w:rPr>
          <w:noProof/>
        </w:rPr>
        <w:t>(Collins et al., 2014)</w:t>
      </w:r>
      <w:ins w:id="1194" w:author="Judith Borghouts" w:date="2018-07-05T15:57:00Z">
        <w:r>
          <w:fldChar w:fldCharType="end"/>
        </w:r>
        <w:r w:rsidRPr="00627726">
          <w:t>,</w:t>
        </w:r>
        <w:r>
          <w:t xml:space="preserve"> </w:t>
        </w:r>
      </w:ins>
      <w:moveToRangeStart w:id="1195" w:author="Judith Borghouts" w:date="2018-07-05T15:57:00Z" w:name="move518569549"/>
      <w:moveTo w:id="1196" w:author="Judith Borghouts" w:date="2018-07-05T15:57:00Z">
        <w:r w:rsidRPr="00835D90">
          <w:t xml:space="preserve">the extensiveness of the </w:t>
        </w:r>
        <w:proofErr w:type="spellStart"/>
        <w:r w:rsidRPr="00835D90">
          <w:t>ManicTime</w:t>
        </w:r>
        <w:proofErr w:type="spellEnd"/>
        <w:r w:rsidRPr="00835D90">
          <w:t xml:space="preserve"> data made it unclear to participants what action to take from the data</w:t>
        </w:r>
      </w:moveTo>
      <w:ins w:id="1197" w:author="Judith Borghouts" w:date="2018-07-05T15:57:00Z">
        <w:r w:rsidR="00F35422">
          <w:t xml:space="preserve">, </w:t>
        </w:r>
        <w:r w:rsidR="00F35422" w:rsidRPr="00F35422">
          <w:t>and most of them did not engage much with</w:t>
        </w:r>
        <w:r w:rsidR="00F35422">
          <w:t xml:space="preserve"> it for the rest of the study</w:t>
        </w:r>
      </w:ins>
      <w:moveTo w:id="1198" w:author="Judith Borghouts" w:date="2018-07-05T15:57:00Z">
        <w:r w:rsidRPr="00835D90">
          <w:t>. It was considered too effortful and time-consuming to</w:t>
        </w:r>
        <w:del w:id="1199" w:author="Judith Borghouts" w:date="2018-07-05T15:58:00Z">
          <w:r w:rsidRPr="00835D90" w:rsidDel="00F35422">
            <w:delText xml:space="preserve"> find this out themselves</w:delText>
          </w:r>
        </w:del>
      </w:moveTo>
      <w:ins w:id="1200" w:author="Judith Borghouts" w:date="2018-07-05T15:58:00Z">
        <w:r w:rsidR="00F35422">
          <w:t xml:space="preserve"> interpret and use the data</w:t>
        </w:r>
      </w:ins>
      <w:moveTo w:id="1201" w:author="Judith Borghouts" w:date="2018-07-05T15:57:00Z">
        <w:r w:rsidRPr="00835D90">
          <w:t>:</w:t>
        </w:r>
      </w:moveTo>
    </w:p>
    <w:p w14:paraId="3EF25E6C" w14:textId="77777777" w:rsidR="00627726" w:rsidRPr="00835D90" w:rsidRDefault="00627726" w:rsidP="00627726">
      <w:pPr>
        <w:pStyle w:val="Quote"/>
      </w:pPr>
      <w:moveTo w:id="1202" w:author="Judith Borghouts" w:date="2018-07-05T15:57:00Z">
        <w:r w:rsidRPr="00835D90">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moveTo>
    </w:p>
    <w:moveToRangeEnd w:id="1195"/>
    <w:p w14:paraId="00BD8EDD" w14:textId="41649CF3" w:rsidR="004D3012" w:rsidRPr="004D3012" w:rsidRDefault="004D3012" w:rsidP="004D3012">
      <w:pPr>
        <w:pStyle w:val="Paragraph"/>
        <w:rPr>
          <w:ins w:id="1203" w:author="Judith Borghouts" w:date="2018-07-05T16:23:00Z"/>
        </w:rPr>
      </w:pPr>
      <w:ins w:id="1204" w:author="Judith Borghouts" w:date="2018-07-05T16:23:00Z">
        <w:r w:rsidRPr="004D3012">
          <w:t xml:space="preserve">P9 did use </w:t>
        </w:r>
        <w:proofErr w:type="spellStart"/>
        <w:r w:rsidRPr="004D3012">
          <w:t>ManicTime</w:t>
        </w:r>
        <w:proofErr w:type="spellEnd"/>
        <w:r w:rsidRPr="004D3012">
          <w:t xml:space="preserve">, </w:t>
        </w:r>
        <w:proofErr w:type="gramStart"/>
        <w:r w:rsidRPr="004D3012">
          <w:t>in particular to</w:t>
        </w:r>
        <w:proofErr w:type="gramEnd"/>
        <w:r w:rsidRPr="004D3012">
          <w:t xml:space="preserve"> help aid her reflection on what she was doing during past interruptions, a reflection which was triggered by the extension. </w:t>
        </w:r>
      </w:ins>
    </w:p>
    <w:p w14:paraId="031E6FDB" w14:textId="25B01FA3" w:rsidR="004D3012" w:rsidRPr="004D3012" w:rsidRDefault="004D3012" w:rsidP="004D3012">
      <w:pPr>
        <w:pStyle w:val="Paragraph"/>
        <w:rPr>
          <w:ins w:id="1205" w:author="Judith Borghouts" w:date="2018-07-05T16:23:00Z"/>
        </w:rPr>
      </w:pPr>
      <w:ins w:id="1206" w:author="Judith Borghouts" w:date="2018-07-05T16:23:00Z">
        <w:r w:rsidRPr="004D3012">
          <w:t xml:space="preserve">Participants commented that they would </w:t>
        </w:r>
      </w:ins>
      <w:ins w:id="1207" w:author="Judith Borghouts" w:date="2018-07-05T20:55:00Z">
        <w:r w:rsidR="00367F6D">
          <w:t xml:space="preserve">have </w:t>
        </w:r>
      </w:ins>
      <w:ins w:id="1208" w:author="Judith Borghouts" w:date="2018-07-05T16:23:00Z">
        <w:r w:rsidRPr="004D3012">
          <w:t>like</w:t>
        </w:r>
      </w:ins>
      <w:ins w:id="1209" w:author="Judith Borghouts" w:date="2018-07-05T20:55:00Z">
        <w:r w:rsidR="00367F6D">
          <w:t>d</w:t>
        </w:r>
      </w:ins>
      <w:ins w:id="1210" w:author="Judith Borghouts" w:date="2018-07-05T16:23:00Z">
        <w:r w:rsidRPr="004D3012">
          <w:t xml:space="preserve"> to</w:t>
        </w:r>
      </w:ins>
      <w:ins w:id="1211" w:author="Judith Borghouts" w:date="2018-07-05T20:55:00Z">
        <w:r w:rsidR="00367F6D">
          <w:t xml:space="preserve"> be able to</w:t>
        </w:r>
      </w:ins>
      <w:ins w:id="1212" w:author="Judith Borghouts" w:date="2018-07-05T16:23:00Z">
        <w:r w:rsidRPr="004D3012">
          <w:t xml:space="preserve"> see additional information of their interruption behaviour over time, </w:t>
        </w:r>
      </w:ins>
      <w:ins w:id="1213" w:author="Judith Borghouts" w:date="2018-07-05T20:55:00Z">
        <w:r w:rsidR="00284246">
          <w:t>in addition to</w:t>
        </w:r>
      </w:ins>
      <w:ins w:id="1214" w:author="Judith Borghouts" w:date="2018-07-05T16:23:00Z">
        <w:r w:rsidRPr="004D3012">
          <w:t xml:space="preserve"> interruptions during the current task they were working on, to place into context whether their interruption length was higher or lower than their usual behaviour. They would use this information to set realistic goals on interruption lengths, and to see how often they were meeting these goals.</w:t>
        </w:r>
      </w:ins>
    </w:p>
    <w:p w14:paraId="4B3D39BC" w14:textId="5C00C9D9" w:rsidR="00EF1F89" w:rsidRPr="00EF1F89" w:rsidRDefault="004D3012" w:rsidP="00FF034F">
      <w:pPr>
        <w:pStyle w:val="Paragraph"/>
        <w:rPr>
          <w:ins w:id="1215" w:author="Judith Borghouts" w:date="2018-07-05T15:58:00Z"/>
        </w:rPr>
      </w:pPr>
      <w:ins w:id="1216" w:author="Judith Borghouts" w:date="2018-07-05T16:23:00Z">
        <w:r w:rsidRPr="004D3012">
          <w:t>These findings show that short and actionable time information during a task can relieve users of the burden to interpret large amounts of information and easily adjust their behaviour. It also indicates that access to more information if needed is useful to get more insight into how people can change their behaviour, and whether they ar</w:t>
        </w:r>
        <w:r w:rsidR="00E56148">
          <w:t>e achieving certain user goals.</w:t>
        </w:r>
      </w:ins>
      <w:ins w:id="1217" w:author="Judith Borghouts" w:date="2018-07-05T15:59:00Z">
        <w:r w:rsidR="00EF1F89" w:rsidRPr="00EF1F89">
          <w:t xml:space="preserve"> </w:t>
        </w:r>
      </w:ins>
    </w:p>
    <w:p w14:paraId="7719BCDA" w14:textId="36BC45E2" w:rsidR="003503F5" w:rsidRPr="00300506" w:rsidDel="000D79CB" w:rsidRDefault="003503F5">
      <w:pPr>
        <w:pStyle w:val="Paragraph"/>
        <w:rPr>
          <w:del w:id="1218" w:author="Judith Borghouts" w:date="2018-07-05T16:03:00Z"/>
          <w:lang w:val="en-US"/>
        </w:rPr>
        <w:pPrChange w:id="1219" w:author="Judith Borghouts" w:date="2018-07-05T15:49:00Z">
          <w:pPr>
            <w:pStyle w:val="Quote"/>
          </w:pPr>
        </w:pPrChange>
      </w:pPr>
    </w:p>
    <w:p w14:paraId="63B0C8A4" w14:textId="5FB72EF3" w:rsidR="0085085A" w:rsidRPr="00835D90" w:rsidDel="00627726" w:rsidRDefault="008A4218" w:rsidP="00560870">
      <w:pPr>
        <w:pStyle w:val="Paragraph"/>
        <w:rPr>
          <w:del w:id="1220" w:author="Judith Borghouts" w:date="2018-07-05T15:56:00Z"/>
        </w:rPr>
      </w:pPr>
      <w:del w:id="1221" w:author="Judith Borghouts" w:date="2018-07-05T15:56:00Z">
        <w:r w:rsidRPr="00835D90" w:rsidDel="00627726">
          <w:delText>Two participants</w:delText>
        </w:r>
        <w:r w:rsidR="003E40FA" w:rsidRPr="00835D90" w:rsidDel="00627726">
          <w:delText xml:space="preserve"> (P3, P7)</w:delText>
        </w:r>
        <w:r w:rsidR="0085085A" w:rsidRPr="00835D90" w:rsidDel="00627726">
          <w:delText xml:space="preserve"> found </w:delText>
        </w:r>
        <w:r w:rsidR="00350B06" w:rsidRPr="00835D90" w:rsidDel="00627726">
          <w:delText>the extension</w:delText>
        </w:r>
        <w:r w:rsidR="0085085A" w:rsidRPr="00835D90" w:rsidDel="00627726">
          <w:delText xml:space="preserve"> </w:delText>
        </w:r>
        <w:r w:rsidR="003F66A1" w:rsidRPr="00835D90" w:rsidDel="00627726">
          <w:delText>mostly</w:delText>
        </w:r>
        <w:r w:rsidR="00FE62EF" w:rsidRPr="00835D90" w:rsidDel="00627726">
          <w:delText xml:space="preserve"> </w:delText>
        </w:r>
        <w:r w:rsidR="0085085A" w:rsidRPr="00835D90" w:rsidDel="00627726">
          <w:delText xml:space="preserve">useful if they </w:delText>
        </w:r>
        <w:r w:rsidR="008F43BC" w:rsidRPr="00835D90" w:rsidDel="00627726">
          <w:delText>were about to interrupt</w:delText>
        </w:r>
        <w:r w:rsidR="0085085A" w:rsidRPr="00835D90" w:rsidDel="00627726">
          <w:delText xml:space="preserve"> themselves for non-work related activities, as the notification helped as a reminder to </w:delText>
        </w:r>
        <w:r w:rsidR="00B64747" w:rsidRPr="00835D90" w:rsidDel="00627726">
          <w:delText>either stay focused on the task, or to not spend too long on the interruption</w:delText>
        </w:r>
        <w:r w:rsidR="0085085A" w:rsidRPr="00835D90" w:rsidDel="00627726">
          <w:delText xml:space="preserve">. If they however </w:delText>
        </w:r>
        <w:r w:rsidR="007851D1" w:rsidRPr="00835D90" w:rsidDel="00627726">
          <w:delText>had</w:delText>
        </w:r>
        <w:r w:rsidR="0085085A" w:rsidRPr="00835D90" w:rsidDel="00627726">
          <w:delText xml:space="preserve"> to be in a different </w:delText>
        </w:r>
        <w:r w:rsidR="003F66A1" w:rsidRPr="00835D90" w:rsidDel="00627726">
          <w:delText xml:space="preserve">computer </w:delText>
        </w:r>
        <w:r w:rsidR="0085085A" w:rsidRPr="00835D90" w:rsidDel="00627726">
          <w:delText xml:space="preserve">window for a while as part of the task, the </w:delText>
        </w:r>
        <w:r w:rsidR="00964CD3" w:rsidRPr="00835D90" w:rsidDel="00627726">
          <w:delText>information</w:delText>
        </w:r>
        <w:r w:rsidR="0085085A" w:rsidRPr="00835D90" w:rsidDel="00627726">
          <w:delText xml:space="preserve"> was not </w:delText>
        </w:r>
        <w:r w:rsidR="00CD4919" w:rsidRPr="00835D90" w:rsidDel="00627726">
          <w:delText>c</w:delText>
        </w:r>
        <w:r w:rsidR="000E6720" w:rsidRPr="00835D90" w:rsidDel="00627726">
          <w:delText>onsidered</w:delText>
        </w:r>
        <w:r w:rsidR="0085085A" w:rsidRPr="00835D90" w:rsidDel="00627726">
          <w:delText xml:space="preserve"> </w:delText>
        </w:r>
        <w:r w:rsidR="005B03EA" w:rsidRPr="00835D90" w:rsidDel="00627726">
          <w:delText>useful</w:delText>
        </w:r>
        <w:r w:rsidR="0085085A" w:rsidRPr="00835D90" w:rsidDel="00627726">
          <w:delText>:</w:delText>
        </w:r>
      </w:del>
    </w:p>
    <w:p w14:paraId="100E206F" w14:textId="04DAECD8" w:rsidR="0085085A" w:rsidRPr="00835D90" w:rsidDel="00627726" w:rsidRDefault="0085085A" w:rsidP="0085085A">
      <w:pPr>
        <w:pStyle w:val="Quote"/>
        <w:rPr>
          <w:del w:id="1222" w:author="Judith Borghouts" w:date="2018-07-05T15:56:00Z"/>
        </w:rPr>
      </w:pPr>
      <w:del w:id="1223" w:author="Judith Borghouts" w:date="2018-07-05T15:56:00Z">
        <w:r w:rsidRPr="00835D90" w:rsidDel="00627726">
          <w:delText>“I think it'd be really, really useful, but not for necessary work tasks. (…) I’ve been spending 15 minutes on Moodle, and my main page is X or Y. I don’t care to go to that main page or not. So whether you could setup different ‘main’ pages… but then that would be complicated.” (P3)</w:delText>
        </w:r>
      </w:del>
    </w:p>
    <w:p w14:paraId="08FF0889" w14:textId="6C103B86" w:rsidR="0085085A" w:rsidRPr="00835D90" w:rsidDel="000D79CB" w:rsidRDefault="00690E1A" w:rsidP="00560870">
      <w:pPr>
        <w:pStyle w:val="Paragraph"/>
        <w:rPr>
          <w:del w:id="1224" w:author="Judith Borghouts" w:date="2018-07-05T16:03:00Z"/>
        </w:rPr>
      </w:pPr>
      <w:moveFromRangeStart w:id="1225" w:author="Judith Borghouts" w:date="2018-07-05T15:44:00Z" w:name="move518568809"/>
      <w:moveFrom w:id="1226" w:author="Judith Borghouts" w:date="2018-07-05T15:44:00Z">
        <w:del w:id="1227" w:author="Judith Borghouts" w:date="2018-07-05T16:03:00Z">
          <w:r w:rsidRPr="00835D90" w:rsidDel="000D79CB">
            <w:delText xml:space="preserve">P7 was the only participant who, upon viewing the </w:delText>
          </w:r>
          <w:r w:rsidR="008973E2" w:rsidRPr="00835D90" w:rsidDel="000D79CB">
            <w:delText>time information</w:delText>
          </w:r>
          <w:r w:rsidRPr="00835D90" w:rsidDel="000D79CB">
            <w:delText>, was not surprised by the</w:delText>
          </w:r>
          <w:r w:rsidR="0085085A" w:rsidRPr="00835D90" w:rsidDel="000D79CB">
            <w:delText xml:space="preserve"> time she spent on</w:delText>
          </w:r>
          <w:r w:rsidR="008C7B2B" w:rsidRPr="00835D90" w:rsidDel="000D79CB">
            <w:delText xml:space="preserve"> work-related</w:delText>
          </w:r>
          <w:r w:rsidR="0085085A" w:rsidRPr="00835D90" w:rsidDel="000D79CB">
            <w:delText xml:space="preserve"> interruptions. She considered the amount of time necessary to complete her work and did not see any room to improve on this: </w:delText>
          </w:r>
        </w:del>
      </w:moveFrom>
    </w:p>
    <w:p w14:paraId="4789D11F" w14:textId="34D210F5" w:rsidR="0085085A" w:rsidRPr="00835D90" w:rsidDel="000D79CB" w:rsidRDefault="0085085A" w:rsidP="008C7B2B">
      <w:pPr>
        <w:pStyle w:val="Quote"/>
        <w:rPr>
          <w:del w:id="1228" w:author="Judith Borghouts" w:date="2018-07-05T16:03:00Z"/>
        </w:rPr>
      </w:pPr>
      <w:moveFrom w:id="1229" w:author="Judith Borghouts" w:date="2018-07-05T15:44:00Z">
        <w:del w:id="1230" w:author="Judith Borghouts" w:date="2018-07-05T16:03:00Z">
          <w:r w:rsidRPr="00835D90" w:rsidDel="000D79CB">
            <w:delText>“To me, it doesn't kind of make me think: 'Oeh, I've been away too long'. I just think: OK, well I'm roughly aware that I've been away for an hour (…), I don't see how it kind of links with being more productive. Unless I suppose, you're really easily distracted.“ (P7)</w:delText>
          </w:r>
        </w:del>
      </w:moveFrom>
    </w:p>
    <w:moveFromRangeEnd w:id="1225"/>
    <w:p w14:paraId="1A34C232" w14:textId="13CD6DE4" w:rsidR="004E6BDC" w:rsidRPr="00835D90" w:rsidDel="0028683D" w:rsidRDefault="00643F44" w:rsidP="00A510B8">
      <w:pPr>
        <w:pStyle w:val="Paragraph"/>
        <w:rPr>
          <w:del w:id="1231" w:author="Judith Borghouts" w:date="2018-07-05T16:01:00Z"/>
        </w:rPr>
      </w:pPr>
      <w:del w:id="1232" w:author="Judith Borghouts" w:date="2018-07-05T16:01:00Z">
        <w:r w:rsidRPr="00835D90" w:rsidDel="0028683D">
          <w:delText>Participants also dealt with interruptions</w:delText>
        </w:r>
        <w:r w:rsidR="00421F0F" w:rsidRPr="00835D90" w:rsidDel="0028683D">
          <w:delText xml:space="preserve"> taking</w:delText>
        </w:r>
        <w:r w:rsidRPr="00835D90" w:rsidDel="0028683D">
          <w:delText xml:space="preserve"> place outside of the computer</w:delText>
        </w:r>
        <w:r w:rsidR="00857F0E" w:rsidRPr="00835D90" w:rsidDel="0028683D">
          <w:delText>: for example, participants were interrupted by their colleagues or phone calls, or interrupted themselves to print something off</w:delText>
        </w:r>
        <w:r w:rsidR="00A510B8" w:rsidRPr="00835D90" w:rsidDel="0028683D">
          <w:delText xml:space="preserve">. </w:delText>
        </w:r>
        <w:r w:rsidR="000B0304" w:rsidRPr="00835D90" w:rsidDel="0028683D">
          <w:delText xml:space="preserve">As with digital interruptions, </w:delText>
        </w:r>
        <w:r w:rsidR="004E6BDC" w:rsidRPr="00835D90" w:rsidDel="0028683D">
          <w:delText xml:space="preserve">there was </w:delText>
        </w:r>
        <w:r w:rsidR="00D10AC1" w:rsidRPr="00835D90" w:rsidDel="0028683D">
          <w:delText xml:space="preserve">again </w:delText>
        </w:r>
        <w:r w:rsidR="004E6BDC" w:rsidRPr="00835D90" w:rsidDel="0028683D">
          <w:delText xml:space="preserve">no clear distinction between distracting and work-necessary sources, so participants could not always manage </w:delText>
        </w:r>
        <w:r w:rsidR="00DD0EA7" w:rsidRPr="00835D90" w:rsidDel="0028683D">
          <w:delText xml:space="preserve">distracting </w:delText>
        </w:r>
        <w:r w:rsidR="00192F82" w:rsidRPr="00835D90" w:rsidDel="0028683D">
          <w:delText>self-</w:delText>
        </w:r>
        <w:r w:rsidR="004E6BDC" w:rsidRPr="00835D90" w:rsidDel="0028683D">
          <w:delText xml:space="preserve">interruptions by </w:delText>
        </w:r>
        <w:r w:rsidR="00DD0EA7" w:rsidRPr="00835D90" w:rsidDel="0028683D">
          <w:delText>avoiding these during work:</w:delText>
        </w:r>
      </w:del>
    </w:p>
    <w:p w14:paraId="0DABFDD0" w14:textId="78248506" w:rsidR="004E6BDC" w:rsidRPr="00835D90" w:rsidDel="0028683D" w:rsidRDefault="004E6BDC" w:rsidP="004E6BDC">
      <w:pPr>
        <w:pStyle w:val="Quote"/>
        <w:rPr>
          <w:del w:id="1233" w:author="Judith Borghouts" w:date="2018-07-05T16:01:00Z"/>
        </w:rPr>
      </w:pPr>
      <w:moveFromRangeStart w:id="1234" w:author="Judith Borghouts" w:date="2018-07-05T15:48:00Z" w:name="move518569019"/>
      <w:moveFrom w:id="1235" w:author="Judith Borghouts" w:date="2018-07-05T15:48:00Z">
        <w:del w:id="1236" w:author="Judith Borghouts" w:date="2018-07-05T16:01:00Z">
          <w:r w:rsidRPr="00835D90" w:rsidDel="0028683D">
            <w:delText>“My phone is a distraction for me. (…) I put my phone in a tray under a load of documents. But then I’m in Whatsapp work groups. So I converse a lot with a professor via text.” (P9)</w:delText>
          </w:r>
        </w:del>
      </w:moveFrom>
    </w:p>
    <w:moveFromRangeEnd w:id="1234"/>
    <w:p w14:paraId="5A11D895" w14:textId="79DC48DF" w:rsidR="00643F44" w:rsidRPr="00835D90" w:rsidDel="0028683D" w:rsidRDefault="007B0FD0" w:rsidP="00560870">
      <w:pPr>
        <w:pStyle w:val="Paragraph"/>
        <w:rPr>
          <w:del w:id="1237" w:author="Judith Borghouts" w:date="2018-07-05T16:01:00Z"/>
        </w:rPr>
      </w:pPr>
      <w:del w:id="1238" w:author="Judith Borghouts" w:date="2018-07-05T16:01:00Z">
        <w:r w:rsidRPr="00835D90" w:rsidDel="0028683D">
          <w:delText>Because</w:delText>
        </w:r>
        <w:r w:rsidR="000B1813" w:rsidRPr="00835D90" w:rsidDel="0028683D">
          <w:delText xml:space="preserve"> the extension </w:delText>
        </w:r>
        <w:r w:rsidR="00851379" w:rsidRPr="00835D90" w:rsidDel="0028683D">
          <w:delText xml:space="preserve">only </w:delText>
        </w:r>
        <w:r w:rsidR="000B1813" w:rsidRPr="00835D90" w:rsidDel="0028683D">
          <w:delText>provided</w:delText>
        </w:r>
        <w:r w:rsidR="00841A26" w:rsidRPr="00835D90" w:rsidDel="0028683D">
          <w:delText xml:space="preserve"> time</w:delText>
        </w:r>
        <w:r w:rsidR="000B1813" w:rsidRPr="00835D90" w:rsidDel="0028683D">
          <w:delText xml:space="preserve"> information about</w:delText>
        </w:r>
        <w:r w:rsidR="00851379" w:rsidRPr="00835D90" w:rsidDel="0028683D">
          <w:delText xml:space="preserve"> digital</w:delText>
        </w:r>
        <w:r w:rsidR="00184490" w:rsidRPr="00835D90" w:rsidDel="0028683D">
          <w:delText xml:space="preserve"> interruptions</w:delText>
        </w:r>
        <w:r w:rsidR="00DA74DB" w:rsidRPr="00835D90" w:rsidDel="0028683D">
          <w:delText>, s</w:delText>
        </w:r>
        <w:r w:rsidR="000B1813" w:rsidRPr="00835D90" w:rsidDel="0028683D">
          <w:delText>ome participants felt it provided an incomplete picture</w:delText>
        </w:r>
        <w:r w:rsidR="00A003CA" w:rsidRPr="00835D90" w:rsidDel="0028683D">
          <w:delText xml:space="preserve"> of their interruption behaviour</w:delText>
        </w:r>
        <w:r w:rsidR="00A5700E" w:rsidRPr="00835D90" w:rsidDel="0028683D">
          <w:delText xml:space="preserve">. </w:delText>
        </w:r>
        <w:commentRangeStart w:id="1239"/>
        <w:r w:rsidR="00643F44" w:rsidRPr="00835D90" w:rsidDel="0028683D">
          <w:delText xml:space="preserve">This is illustrated by </w:delText>
        </w:r>
        <w:r w:rsidR="00070C48" w:rsidRPr="00835D90" w:rsidDel="0028683D">
          <w:delText xml:space="preserve">the following quote from </w:delText>
        </w:r>
        <w:r w:rsidR="00643F44" w:rsidRPr="00835D90" w:rsidDel="0028683D">
          <w:delText>P2</w:delText>
        </w:r>
        <w:r w:rsidR="00732EB6" w:rsidRPr="00835D90" w:rsidDel="0028683D">
          <w:delText xml:space="preserve"> who, upon making </w:delText>
        </w:r>
      </w:del>
      <w:del w:id="1240" w:author="Judith Borghouts" w:date="2018-05-19T14:18:00Z">
        <w:r w:rsidR="00732EB6" w:rsidRPr="00835D90" w:rsidDel="0056465F">
          <w:delText>a</w:delText>
        </w:r>
      </w:del>
      <w:del w:id="1241" w:author="Judith Borghouts" w:date="2018-07-05T16:01:00Z">
        <w:r w:rsidR="00732EB6" w:rsidRPr="00835D90" w:rsidDel="0028683D">
          <w:delText xml:space="preserve"> digital interruption, </w:delText>
        </w:r>
        <w:r w:rsidR="00643F44" w:rsidRPr="00835D90" w:rsidDel="0028683D">
          <w:delText xml:space="preserve">read in the extension that </w:delText>
        </w:r>
        <w:r w:rsidR="009852A1" w:rsidRPr="00835D90" w:rsidDel="0028683D">
          <w:delText>there was no interruption data available yet:</w:delText>
        </w:r>
        <w:r w:rsidR="00643F44" w:rsidRPr="00835D90" w:rsidDel="0028683D">
          <w:delText xml:space="preserve"> </w:delText>
        </w:r>
      </w:del>
    </w:p>
    <w:p w14:paraId="79AEA477" w14:textId="14787A84" w:rsidR="00643F44" w:rsidRPr="00835D90" w:rsidDel="0028683D" w:rsidRDefault="00643F44" w:rsidP="00E224E1">
      <w:pPr>
        <w:pStyle w:val="Quote"/>
        <w:rPr>
          <w:del w:id="1242" w:author="Judith Borghouts" w:date="2018-07-05T16:01:00Z"/>
        </w:rPr>
      </w:pPr>
      <w:del w:id="1243" w:author="Judith Borghouts" w:date="2018-07-05T16:01:00Z">
        <w:r w:rsidRPr="00835D90" w:rsidDel="0028683D">
          <w:delText>“That's when I sort of thought: 'Oh, that's not really saying much, is it?' Because it's not actually true. Because of course there were interruptions.” (P2)</w:delText>
        </w:r>
        <w:commentRangeEnd w:id="1239"/>
        <w:r w:rsidR="009C5A47" w:rsidDel="0028683D">
          <w:rPr>
            <w:rStyle w:val="CommentReference"/>
            <w:i w:val="0"/>
            <w:iCs w:val="0"/>
          </w:rPr>
          <w:commentReference w:id="1239"/>
        </w:r>
      </w:del>
    </w:p>
    <w:p w14:paraId="02F00980" w14:textId="05DFDA65" w:rsidR="00EE1C38" w:rsidRPr="00835D90" w:rsidDel="0028683D" w:rsidRDefault="00F278B0" w:rsidP="00560870">
      <w:pPr>
        <w:pStyle w:val="Paragraph"/>
        <w:rPr>
          <w:del w:id="1244" w:author="Judith Borghouts" w:date="2018-07-05T16:01:00Z"/>
        </w:rPr>
      </w:pPr>
      <w:del w:id="1245" w:author="Judith Borghouts" w:date="2018-07-05T16:01:00Z">
        <w:r w:rsidRPr="00835D90" w:rsidDel="0028683D">
          <w:delText xml:space="preserve">ManicTime provided participants </w:delText>
        </w:r>
        <w:r w:rsidR="00B12577" w:rsidRPr="00835D90" w:rsidDel="0028683D">
          <w:delText>with information</w:delText>
        </w:r>
        <w:r w:rsidRPr="00835D90" w:rsidDel="0028683D">
          <w:delText xml:space="preserve"> on </w:delText>
        </w:r>
        <w:r w:rsidR="00B12577" w:rsidRPr="00835D90" w:rsidDel="0028683D">
          <w:delText xml:space="preserve">their </w:delText>
        </w:r>
        <w:r w:rsidRPr="00835D90" w:rsidDel="0028683D">
          <w:delText>non-digital interruptions, and p</w:delText>
        </w:r>
        <w:r w:rsidR="00FA53C7" w:rsidRPr="00835D90" w:rsidDel="0028683D">
          <w:delText xml:space="preserve">articipants considered </w:delText>
        </w:r>
        <w:r w:rsidR="00DC08E0" w:rsidRPr="00835D90" w:rsidDel="0028683D">
          <w:delText xml:space="preserve">this </w:delText>
        </w:r>
        <w:r w:rsidR="00FA53C7" w:rsidRPr="00835D90" w:rsidDel="0028683D">
          <w:delText xml:space="preserve">a good complement to the </w:delText>
        </w:r>
        <w:r w:rsidR="00AE37B3" w:rsidRPr="00835D90" w:rsidDel="0028683D">
          <w:delText>information</w:delText>
        </w:r>
        <w:r w:rsidR="00AE4E8F" w:rsidRPr="00835D90" w:rsidDel="0028683D">
          <w:delText xml:space="preserve"> that the extension provided</w:delText>
        </w:r>
        <w:r w:rsidR="00FA53C7" w:rsidRPr="00835D90" w:rsidDel="0028683D">
          <w:delText xml:space="preserve">. </w:delText>
        </w:r>
        <w:r w:rsidR="00943E77" w:rsidRPr="00835D90" w:rsidDel="0028683D">
          <w:delText>If</w:delText>
        </w:r>
        <w:r w:rsidR="00731C0D" w:rsidRPr="00835D90" w:rsidDel="0028683D">
          <w:delText xml:space="preserve"> the PC was inactive, and</w:delText>
        </w:r>
        <w:r w:rsidR="00CA3B11" w:rsidRPr="00835D90" w:rsidDel="0028683D">
          <w:delText xml:space="preserve"> participants came back from inactivity, </w:delText>
        </w:r>
        <w:r w:rsidR="009A6343" w:rsidRPr="00835D90" w:rsidDel="0028683D">
          <w:delText xml:space="preserve">ManicTime presented users with </w:delText>
        </w:r>
        <w:r w:rsidR="00CA3B11" w:rsidRPr="00835D90" w:rsidDel="0028683D">
          <w:delText xml:space="preserve">a window </w:delText>
        </w:r>
        <w:r w:rsidR="00731C0D" w:rsidRPr="00835D90" w:rsidDel="0028683D">
          <w:delText xml:space="preserve">on the screen </w:delText>
        </w:r>
        <w:r w:rsidR="00B26A12" w:rsidRPr="00835D90" w:rsidDel="0028683D">
          <w:delText>saying how long they had been away for</w:delText>
        </w:r>
        <w:r w:rsidR="00220E9F" w:rsidRPr="00835D90" w:rsidDel="0028683D">
          <w:delText xml:space="preserve"> (see </w:delText>
        </w:r>
        <w:r w:rsidR="00220E9F" w:rsidRPr="00835D90" w:rsidDel="0028683D">
          <w:rPr>
            <w:color w:val="4472C4" w:themeColor="accent1"/>
          </w:rPr>
          <w:fldChar w:fldCharType="begin"/>
        </w:r>
        <w:r w:rsidR="00220E9F" w:rsidRPr="00835D90" w:rsidDel="0028683D">
          <w:rPr>
            <w:color w:val="4472C4" w:themeColor="accent1"/>
          </w:rPr>
          <w:delInstrText xml:space="preserve"> REF _Ref511320487 \h </w:delInstrText>
        </w:r>
        <w:r w:rsidR="00220E9F" w:rsidRPr="00835D90" w:rsidDel="0028683D">
          <w:rPr>
            <w:color w:val="4472C4" w:themeColor="accent1"/>
          </w:rPr>
        </w:r>
        <w:r w:rsidR="00220E9F" w:rsidRPr="00835D90" w:rsidDel="0028683D">
          <w:rPr>
            <w:color w:val="4472C4" w:themeColor="accent1"/>
          </w:rPr>
          <w:fldChar w:fldCharType="separate"/>
        </w:r>
      </w:del>
      <w:del w:id="1246" w:author="Judith Borghouts" w:date="2018-07-05T15:44:00Z">
        <w:r w:rsidR="00220E9F" w:rsidRPr="00835D90" w:rsidDel="00B164BA">
          <w:rPr>
            <w:color w:val="4472C4" w:themeColor="accent1"/>
          </w:rPr>
          <w:delText xml:space="preserve">Figure </w:delText>
        </w:r>
        <w:r w:rsidR="00220E9F" w:rsidRPr="00835D90" w:rsidDel="00B164BA">
          <w:rPr>
            <w:noProof/>
            <w:color w:val="4472C4" w:themeColor="accent1"/>
          </w:rPr>
          <w:delText>11</w:delText>
        </w:r>
      </w:del>
      <w:del w:id="1247" w:author="Judith Borghouts" w:date="2018-07-05T16:01:00Z">
        <w:r w:rsidR="00220E9F" w:rsidRPr="00835D90" w:rsidDel="0028683D">
          <w:rPr>
            <w:color w:val="4472C4" w:themeColor="accent1"/>
          </w:rPr>
          <w:fldChar w:fldCharType="end"/>
        </w:r>
        <w:r w:rsidR="002109BB" w:rsidRPr="00835D90" w:rsidDel="0028683D">
          <w:delText>)</w:delText>
        </w:r>
        <w:r w:rsidR="000015AF" w:rsidRPr="00835D90" w:rsidDel="0028683D">
          <w:delText xml:space="preserve">, and gave participants the option to </w:delText>
        </w:r>
        <w:r w:rsidR="00F11B54" w:rsidRPr="00835D90" w:rsidDel="0028683D">
          <w:delText>write down</w:delText>
        </w:r>
        <w:r w:rsidR="008F4DD0" w:rsidRPr="00835D90" w:rsidDel="0028683D">
          <w:delText xml:space="preserve"> what they </w:delText>
        </w:r>
        <w:r w:rsidR="00D8439F" w:rsidRPr="00835D90" w:rsidDel="0028683D">
          <w:delText>had been</w:delText>
        </w:r>
        <w:r w:rsidR="008F4DD0" w:rsidRPr="00835D90" w:rsidDel="0028683D">
          <w:delText xml:space="preserve"> doing</w:delText>
        </w:r>
        <w:r w:rsidR="00877A84" w:rsidRPr="00835D90" w:rsidDel="0028683D">
          <w:delText xml:space="preserve"> while they were away.</w:delText>
        </w:r>
      </w:del>
    </w:p>
    <w:p w14:paraId="0110D215" w14:textId="77CA0504" w:rsidR="00E4063D" w:rsidRPr="00835D90" w:rsidDel="0028683D" w:rsidRDefault="00E4063D" w:rsidP="00560870">
      <w:pPr>
        <w:pStyle w:val="Paragraph"/>
        <w:rPr>
          <w:del w:id="1248" w:author="Judith Borghouts" w:date="2018-07-05T16:01:00Z"/>
        </w:rPr>
      </w:pPr>
    </w:p>
    <w:p w14:paraId="2BA4E715" w14:textId="6304563A" w:rsidR="0083720F" w:rsidRPr="00835D90" w:rsidDel="0028683D" w:rsidRDefault="008D2845" w:rsidP="0083720F">
      <w:pPr>
        <w:pStyle w:val="Paragraph"/>
        <w:keepNext/>
        <w:jc w:val="center"/>
        <w:rPr>
          <w:del w:id="1249" w:author="Judith Borghouts" w:date="2018-07-05T16:01:00Z"/>
        </w:rPr>
      </w:pPr>
      <w:del w:id="1250" w:author="Judith Borghouts" w:date="2018-07-05T16:01:00Z">
        <w:r w:rsidRPr="00835D90" w:rsidDel="0028683D">
          <w:rPr>
            <w:noProof/>
            <w:lang w:eastAsia="en-GB"/>
          </w:rPr>
          <w:drawing>
            <wp:inline distT="0" distB="0" distL="0" distR="0" wp14:anchorId="7AE7062C" wp14:editId="3EF59836">
              <wp:extent cx="2254388" cy="806616"/>
              <wp:effectExtent l="12700" t="12700" r="63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22">
                        <a:extLst>
                          <a:ext uri="{28A0092B-C50C-407E-A947-70E740481C1C}">
                            <a14:useLocalDpi xmlns:a14="http://schemas.microsoft.com/office/drawing/2010/main" val="0"/>
                          </a:ext>
                        </a:extLst>
                      </a:blip>
                      <a:stretch>
                        <a:fillRect/>
                      </a:stretch>
                    </pic:blipFill>
                    <pic:spPr>
                      <a:xfrm>
                        <a:off x="0" y="0"/>
                        <a:ext cx="2278943" cy="815402"/>
                      </a:xfrm>
                      <a:prstGeom prst="rect">
                        <a:avLst/>
                      </a:prstGeom>
                      <a:ln>
                        <a:solidFill>
                          <a:schemeClr val="bg2"/>
                        </a:solidFill>
                      </a:ln>
                    </pic:spPr>
                  </pic:pic>
                </a:graphicData>
              </a:graphic>
            </wp:inline>
          </w:drawing>
        </w:r>
      </w:del>
    </w:p>
    <w:p w14:paraId="1752237B" w14:textId="5EBC7885" w:rsidR="008D2845" w:rsidRPr="00835D90" w:rsidDel="0028683D" w:rsidRDefault="0083720F" w:rsidP="006246BE">
      <w:pPr>
        <w:pStyle w:val="Caption"/>
        <w:rPr>
          <w:del w:id="1251" w:author="Judith Borghouts" w:date="2018-07-05T16:01:00Z"/>
        </w:rPr>
      </w:pPr>
      <w:bookmarkStart w:id="1252" w:name="_Ref511320487"/>
      <w:del w:id="1253" w:author="Judith Borghouts" w:date="2018-07-05T16:01:00Z">
        <w:r w:rsidRPr="00835D90" w:rsidDel="0028683D">
          <w:delText xml:space="preserve">Figure </w:delText>
        </w:r>
        <w:r w:rsidR="006C1D06" w:rsidDel="0028683D">
          <w:rPr>
            <w:b w:val="0"/>
          </w:rPr>
          <w:fldChar w:fldCharType="begin"/>
        </w:r>
        <w:r w:rsidR="006C1D06" w:rsidDel="0028683D">
          <w:delInstrText xml:space="preserve"> SEQ Figure \* ARABIC </w:delInstrText>
        </w:r>
        <w:r w:rsidR="006C1D06" w:rsidDel="0028683D">
          <w:rPr>
            <w:b w:val="0"/>
          </w:rPr>
          <w:fldChar w:fldCharType="separate"/>
        </w:r>
      </w:del>
      <w:del w:id="1254" w:author="Judith Borghouts" w:date="2018-07-05T15:44:00Z">
        <w:r w:rsidR="006246BE" w:rsidRPr="00835D90" w:rsidDel="00B164BA">
          <w:rPr>
            <w:noProof/>
          </w:rPr>
          <w:delText>11</w:delText>
        </w:r>
      </w:del>
      <w:del w:id="1255" w:author="Judith Borghouts" w:date="2018-07-05T16:01:00Z">
        <w:r w:rsidR="006C1D06" w:rsidDel="0028683D">
          <w:rPr>
            <w:b w:val="0"/>
            <w:noProof/>
          </w:rPr>
          <w:fldChar w:fldCharType="end"/>
        </w:r>
        <w:bookmarkEnd w:id="1252"/>
        <w:r w:rsidRPr="00835D90" w:rsidDel="0028683D">
          <w:delText xml:space="preserve">. If participants had been away from their computer, upon returning ManicTime presented them with </w:delText>
        </w:r>
        <w:r w:rsidR="006D3A4F" w:rsidRPr="00835D90" w:rsidDel="0028683D">
          <w:delText xml:space="preserve">a window showing </w:delText>
        </w:r>
        <w:r w:rsidRPr="00835D90" w:rsidDel="0028683D">
          <w:delText>how long they had been away for, and an option to write down what they had been doing while away.</w:delText>
        </w:r>
      </w:del>
    </w:p>
    <w:p w14:paraId="2D6F4DB9" w14:textId="28A06206" w:rsidR="00576BA2" w:rsidRPr="00835D90" w:rsidDel="000D79CB" w:rsidRDefault="0076178A" w:rsidP="00576BA2">
      <w:pPr>
        <w:pStyle w:val="Heading2"/>
        <w:rPr>
          <w:del w:id="1256" w:author="Judith Borghouts" w:date="2018-07-05T16:03:00Z"/>
          <w:lang w:val="en-GB"/>
        </w:rPr>
      </w:pPr>
      <w:del w:id="1257" w:author="Judith Borghouts" w:date="2018-07-05T16:03:00Z">
        <w:r w:rsidRPr="00835D90" w:rsidDel="000D79CB">
          <w:rPr>
            <w:lang w:val="en-GB"/>
          </w:rPr>
          <w:delText xml:space="preserve">Effort to </w:delText>
        </w:r>
        <w:r w:rsidR="007F5EAD" w:rsidRPr="00835D90" w:rsidDel="000D79CB">
          <w:rPr>
            <w:lang w:val="en-GB"/>
          </w:rPr>
          <w:delText xml:space="preserve">view and </w:delText>
        </w:r>
        <w:r w:rsidR="00FB621E" w:rsidRPr="00835D90" w:rsidDel="000D79CB">
          <w:rPr>
            <w:lang w:val="en-GB"/>
          </w:rPr>
          <w:delText>use time data</w:delText>
        </w:r>
      </w:del>
    </w:p>
    <w:p w14:paraId="1A6694B7" w14:textId="3F286CD3" w:rsidR="00234C53" w:rsidRPr="00835D90" w:rsidDel="000D79CB" w:rsidRDefault="00D51AD0" w:rsidP="00E011E2">
      <w:pPr>
        <w:pStyle w:val="Paragraph"/>
        <w:ind w:firstLine="0"/>
        <w:rPr>
          <w:del w:id="1258" w:author="Judith Borghouts" w:date="2018-07-05T16:03:00Z"/>
        </w:rPr>
      </w:pPr>
      <w:del w:id="1259" w:author="Judith Borghouts" w:date="2018-07-05T16:03:00Z">
        <w:r w:rsidRPr="00835D90" w:rsidDel="000D79CB">
          <w:delText xml:space="preserve">Participants appreciated that the extension presented them with </w:delText>
        </w:r>
        <w:r w:rsidR="00232715" w:rsidRPr="00835D90" w:rsidDel="000D79CB">
          <w:delText>information</w:delText>
        </w:r>
        <w:r w:rsidRPr="00835D90" w:rsidDel="000D79CB">
          <w:delText xml:space="preserve"> during a task, as they </w:delText>
        </w:r>
        <w:r w:rsidR="0069638E" w:rsidRPr="00835D90" w:rsidDel="000D79CB">
          <w:delText>would forget to look at it otherwise:</w:delText>
        </w:r>
      </w:del>
    </w:p>
    <w:p w14:paraId="2A1398E3" w14:textId="0CE3B28C" w:rsidR="00A94CE5" w:rsidRPr="00835D90" w:rsidDel="000D79CB" w:rsidRDefault="00A94CE5" w:rsidP="00E011E2">
      <w:pPr>
        <w:pStyle w:val="Paragraph"/>
        <w:ind w:firstLine="0"/>
        <w:rPr>
          <w:del w:id="1260" w:author="Judith Borghouts" w:date="2018-07-05T16:03:00Z"/>
          <w:i/>
        </w:rPr>
      </w:pPr>
    </w:p>
    <w:p w14:paraId="6BB5E7B3" w14:textId="55FD89D3" w:rsidR="0069638E" w:rsidRPr="00835D90" w:rsidDel="000D79CB" w:rsidRDefault="0069638E" w:rsidP="003B4283">
      <w:pPr>
        <w:pStyle w:val="Quote"/>
        <w:rPr>
          <w:del w:id="1261" w:author="Judith Borghouts" w:date="2018-07-05T16:03:00Z"/>
        </w:rPr>
      </w:pPr>
      <w:del w:id="1262" w:author="Judith Borghouts" w:date="2018-07-05T16:03:00Z">
        <w:r w:rsidRPr="00835D90" w:rsidDel="000D79CB">
          <w:delText xml:space="preserve">“It needs to be </w:delText>
        </w:r>
        <w:r w:rsidR="003B4283" w:rsidRPr="00835D90" w:rsidDel="000D79CB">
          <w:delText>shown</w:delText>
        </w:r>
        <w:r w:rsidRPr="00835D90" w:rsidDel="000D79CB">
          <w:delText xml:space="preserve"> to you, to make an impact</w:delText>
        </w:r>
        <w:r w:rsidR="00E30525" w:rsidRPr="00835D90" w:rsidDel="000D79CB">
          <w:delText>.”</w:delText>
        </w:r>
        <w:r w:rsidRPr="00835D90" w:rsidDel="000D79CB">
          <w:delText xml:space="preserve"> (P6)</w:delText>
        </w:r>
      </w:del>
    </w:p>
    <w:p w14:paraId="4ADB8786" w14:textId="7A9D5850" w:rsidR="009B244B" w:rsidRPr="00835D90" w:rsidDel="000D79CB" w:rsidRDefault="009B244B" w:rsidP="002C5939">
      <w:pPr>
        <w:pStyle w:val="Paragraph"/>
        <w:ind w:firstLine="0"/>
        <w:rPr>
          <w:del w:id="1263" w:author="Judith Borghouts" w:date="2018-07-05T16:03:00Z"/>
          <w:i/>
        </w:rPr>
      </w:pPr>
    </w:p>
    <w:p w14:paraId="2CA1BD81" w14:textId="66047CB4" w:rsidR="008A7CB2" w:rsidRPr="00835D90" w:rsidDel="000D79CB" w:rsidRDefault="00C408BC" w:rsidP="002C5939">
      <w:pPr>
        <w:pStyle w:val="Paragraph"/>
        <w:ind w:firstLine="0"/>
        <w:rPr>
          <w:del w:id="1264" w:author="Judith Borghouts" w:date="2018-07-05T16:03:00Z"/>
        </w:rPr>
      </w:pPr>
      <w:del w:id="1265" w:author="Judith Borghouts" w:date="2018-07-05T16:03:00Z">
        <w:r w:rsidRPr="00835D90" w:rsidDel="000D79CB">
          <w:delText xml:space="preserve">One participant </w:delText>
        </w:r>
        <w:r w:rsidR="00182DA9" w:rsidRPr="00835D90" w:rsidDel="000D79CB">
          <w:delText xml:space="preserve">(P4) </w:delText>
        </w:r>
        <w:r w:rsidRPr="00835D90" w:rsidDel="000D79CB">
          <w:delText>said she sometimes forgot to start and use the extension during busy periods at work.</w:delText>
        </w:r>
        <w:r w:rsidR="00310601" w:rsidRPr="00835D90" w:rsidDel="000D79CB">
          <w:delText xml:space="preserve"> Another</w:delText>
        </w:r>
        <w:r w:rsidR="009144A0" w:rsidRPr="00835D90" w:rsidDel="000D79CB">
          <w:delText xml:space="preserve"> participant </w:delText>
        </w:r>
        <w:r w:rsidR="00182DA9" w:rsidRPr="00835D90" w:rsidDel="000D79CB">
          <w:delText xml:space="preserve">(P3) </w:delText>
        </w:r>
        <w:r w:rsidR="00F37915" w:rsidRPr="00835D90" w:rsidDel="000D79CB">
          <w:delText>found ManicTime less intrusive</w:delText>
        </w:r>
        <w:r w:rsidR="00D37CDC" w:rsidRPr="00835D90" w:rsidDel="000D79CB">
          <w:delText xml:space="preserve"> than the extension</w:delText>
        </w:r>
        <w:r w:rsidR="00DC2090" w:rsidRPr="00835D90" w:rsidDel="000D79CB">
          <w:delText>, because it runs in the background</w:delText>
        </w:r>
        <w:r w:rsidR="001220C2" w:rsidRPr="00835D90" w:rsidDel="000D79CB">
          <w:delText xml:space="preserve">, but also </w:delText>
        </w:r>
        <w:r w:rsidR="00FE250D" w:rsidRPr="00835D90" w:rsidDel="000D79CB">
          <w:delText>said</w:delText>
        </w:r>
        <w:r w:rsidR="001220C2" w:rsidRPr="00835D90" w:rsidDel="000D79CB">
          <w:delText xml:space="preserve"> he</w:delText>
        </w:r>
        <w:r w:rsidR="004A7402" w:rsidRPr="00835D90" w:rsidDel="000D79CB">
          <w:delText xml:space="preserve"> often</w:delText>
        </w:r>
        <w:r w:rsidR="001220C2" w:rsidRPr="00835D90" w:rsidDel="000D79CB">
          <w:delText xml:space="preserve"> </w:delText>
        </w:r>
        <w:r w:rsidR="00422020" w:rsidRPr="00835D90" w:rsidDel="000D79CB">
          <w:delText xml:space="preserve">failed to remember to </w:delText>
        </w:r>
        <w:r w:rsidR="00E82ED3" w:rsidRPr="00835D90" w:rsidDel="000D79CB">
          <w:delText>open and look</w:delText>
        </w:r>
        <w:r w:rsidR="00422020" w:rsidRPr="00835D90" w:rsidDel="000D79CB">
          <w:delText xml:space="preserve"> at</w:delText>
        </w:r>
        <w:r w:rsidR="001220C2" w:rsidRPr="00835D90" w:rsidDel="000D79CB">
          <w:delText xml:space="preserve"> ManicTime</w:delText>
        </w:r>
        <w:r w:rsidR="0026469C" w:rsidRPr="00835D90" w:rsidDel="000D79CB">
          <w:delText xml:space="preserve"> data</w:delText>
        </w:r>
        <w:r w:rsidR="009E37C1" w:rsidRPr="00835D90" w:rsidDel="000D79CB">
          <w:delText xml:space="preserve">, </w:delText>
        </w:r>
        <w:r w:rsidR="003D5016" w:rsidRPr="00835D90" w:rsidDel="000D79CB">
          <w:delText xml:space="preserve">as </w:delText>
        </w:r>
        <w:r w:rsidR="001220C2" w:rsidRPr="00835D90" w:rsidDel="000D79CB">
          <w:delText>he was busy with work</w:delText>
        </w:r>
        <w:r w:rsidR="00F37915" w:rsidRPr="00835D90" w:rsidDel="000D79CB">
          <w:delText>.</w:delText>
        </w:r>
        <w:r w:rsidR="009144A0" w:rsidRPr="00835D90" w:rsidDel="000D79CB">
          <w:delText xml:space="preserve"> </w:delText>
        </w:r>
        <w:r w:rsidR="006023D5" w:rsidRPr="00835D90" w:rsidDel="000D79CB">
          <w:delText xml:space="preserve">In contrast, the notification </w:delText>
        </w:r>
        <w:r w:rsidR="00656B43" w:rsidRPr="00835D90" w:rsidDel="000D79CB">
          <w:delText>worked as</w:delText>
        </w:r>
        <w:r w:rsidR="002E2E82" w:rsidRPr="00835D90" w:rsidDel="000D79CB">
          <w:delText xml:space="preserve"> a trigger for participants to reflect on their behaviour.</w:delText>
        </w:r>
      </w:del>
    </w:p>
    <w:p w14:paraId="5A328AD9" w14:textId="660EDDE5" w:rsidR="005017C0" w:rsidRPr="00835D90" w:rsidDel="000D79CB" w:rsidRDefault="00C7369B" w:rsidP="00A562C7">
      <w:pPr>
        <w:pStyle w:val="Paragraph"/>
        <w:ind w:firstLine="284"/>
        <w:rPr>
          <w:del w:id="1266" w:author="Judith Borghouts" w:date="2018-07-05T16:03:00Z"/>
        </w:rPr>
      </w:pPr>
      <w:del w:id="1267" w:author="Judith Borghouts" w:date="2018-07-05T16:03:00Z">
        <w:r w:rsidRPr="00835D90" w:rsidDel="000D79CB">
          <w:delText>Participants reported that the</w:delText>
        </w:r>
        <w:r w:rsidR="00C85B89" w:rsidRPr="00835D90" w:rsidDel="000D79CB">
          <w:delText xml:space="preserve"> </w:delText>
        </w:r>
        <w:r w:rsidR="0049306E" w:rsidRPr="00835D90" w:rsidDel="000D79CB">
          <w:delText>concise</w:delText>
        </w:r>
        <w:r w:rsidR="00C85B89" w:rsidRPr="00835D90" w:rsidDel="000D79CB">
          <w:delText xml:space="preserve"> and precise measure </w:delText>
        </w:r>
        <w:r w:rsidR="001224A1" w:rsidRPr="00835D90" w:rsidDel="000D79CB">
          <w:delText xml:space="preserve">of the average interruption time </w:delText>
        </w:r>
        <w:r w:rsidR="00C85B89" w:rsidRPr="00835D90" w:rsidDel="000D79CB">
          <w:delText>was easy to read and interpret</w:delText>
        </w:r>
        <w:r w:rsidR="0049306E" w:rsidRPr="00835D90" w:rsidDel="000D79CB">
          <w:delText xml:space="preserve"> </w:delText>
        </w:r>
        <w:r w:rsidR="005017C0" w:rsidRPr="00835D90" w:rsidDel="000D79CB">
          <w:delText>during a task</w:delText>
        </w:r>
        <w:r w:rsidR="00D2699D" w:rsidRPr="00835D90" w:rsidDel="000D79CB">
          <w:delText xml:space="preserve">. </w:delText>
        </w:r>
        <w:r w:rsidR="00945298" w:rsidRPr="00835D90" w:rsidDel="000D79CB">
          <w:delText xml:space="preserve">It </w:delText>
        </w:r>
        <w:r w:rsidR="00D2699D" w:rsidRPr="00835D90" w:rsidDel="000D79CB">
          <w:delText xml:space="preserve">was </w:delText>
        </w:r>
        <w:r w:rsidR="00945298" w:rsidRPr="00835D90" w:rsidDel="000D79CB">
          <w:delText xml:space="preserve">also </w:delText>
        </w:r>
        <w:r w:rsidR="00D2699D" w:rsidRPr="00835D90" w:rsidDel="000D79CB">
          <w:delText xml:space="preserve">clear what action to take, </w:delText>
        </w:r>
        <w:r w:rsidR="00F55D4B" w:rsidRPr="00835D90" w:rsidDel="000D79CB">
          <w:delText>and</w:delText>
        </w:r>
        <w:r w:rsidR="00F70F35" w:rsidRPr="00835D90" w:rsidDel="000D79CB">
          <w:delText xml:space="preserve"> participants</w:delText>
        </w:r>
        <w:r w:rsidR="00F55D4B" w:rsidRPr="00835D90" w:rsidDel="000D79CB">
          <w:delText xml:space="preserve"> </w:delText>
        </w:r>
        <w:r w:rsidR="005B473E" w:rsidRPr="00835D90" w:rsidDel="000D79CB">
          <w:delText>read</w:delText>
        </w:r>
        <w:r w:rsidR="00F55D4B" w:rsidRPr="00835D90" w:rsidDel="000D79CB">
          <w:delText xml:space="preserve"> the </w:delText>
        </w:r>
        <w:r w:rsidR="006C66E9" w:rsidRPr="00835D90" w:rsidDel="000D79CB">
          <w:delText>information t</w:delText>
        </w:r>
        <w:r w:rsidR="00F55D4B" w:rsidRPr="00835D90" w:rsidDel="000D79CB">
          <w:delText>o</w:delText>
        </w:r>
        <w:r w:rsidR="00E3174F" w:rsidRPr="00835D90" w:rsidDel="000D79CB">
          <w:delText xml:space="preserve"> decide whether </w:delText>
        </w:r>
        <w:r w:rsidR="00430643" w:rsidRPr="00835D90" w:rsidDel="000D79CB">
          <w:delText>they should</w:delText>
        </w:r>
        <w:r w:rsidR="00F55D4B" w:rsidRPr="00835D90" w:rsidDel="000D79CB">
          <w:delText xml:space="preserve"> reflect on </w:delText>
        </w:r>
        <w:r w:rsidR="00580B51" w:rsidRPr="00835D90" w:rsidDel="000D79CB">
          <w:delText>past interruptions</w:delText>
        </w:r>
        <w:r w:rsidR="00F55D4B" w:rsidRPr="00835D90" w:rsidDel="000D79CB">
          <w:delText>.</w:delText>
        </w:r>
        <w:r w:rsidR="005017C0" w:rsidRPr="00835D90" w:rsidDel="000D79CB">
          <w:delText xml:space="preserve"> To aid their reflection, some participants wanted to get insight in additional data of what they were doing during these interruptions. P9 combined the extension with ManicTime to contextualise the interruption:</w:delText>
        </w:r>
      </w:del>
    </w:p>
    <w:p w14:paraId="1C7BF353" w14:textId="74E0115C" w:rsidR="005017C0" w:rsidRPr="00835D90" w:rsidDel="000D79CB" w:rsidRDefault="005017C0" w:rsidP="005017C0">
      <w:pPr>
        <w:pStyle w:val="Quote"/>
        <w:rPr>
          <w:del w:id="1268" w:author="Judith Borghouts" w:date="2018-07-05T16:03:00Z"/>
        </w:rPr>
      </w:pPr>
      <w:moveFromRangeStart w:id="1269" w:author="Judith Borghouts" w:date="2018-07-05T15:44:00Z" w:name="move518568774"/>
      <w:moveFrom w:id="1270" w:author="Judith Borghouts" w:date="2018-07-05T15:44:00Z">
        <w:del w:id="1271" w:author="Judith Borghouts" w:date="2018-07-05T16:03:00Z">
          <w:r w:rsidRPr="00835D90" w:rsidDel="000D79CB">
            <w:delText>“[The extension] popped up and it said: ”You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delText>
          </w:r>
        </w:del>
      </w:moveFrom>
    </w:p>
    <w:moveFromRangeEnd w:id="1269"/>
    <w:p w14:paraId="6920B58E" w14:textId="4565F8F0" w:rsidR="001F52E3" w:rsidRPr="00835D90" w:rsidDel="000D79CB" w:rsidRDefault="005328A0" w:rsidP="001F52E3">
      <w:pPr>
        <w:rPr>
          <w:del w:id="1272" w:author="Judith Borghouts" w:date="2018-07-05T16:03:00Z"/>
        </w:rPr>
      </w:pPr>
      <w:del w:id="1273" w:author="Judith Borghouts" w:date="2018-07-05T16:03:00Z">
        <w:r w:rsidRPr="00835D90" w:rsidDel="000D79CB">
          <w:delText>Two</w:delText>
        </w:r>
        <w:r w:rsidR="001F52E3" w:rsidRPr="00835D90" w:rsidDel="000D79CB">
          <w:delText xml:space="preserve"> participants</w:delText>
        </w:r>
        <w:r w:rsidR="00453968" w:rsidRPr="00835D90" w:rsidDel="000D79CB">
          <w:delText>,</w:delText>
        </w:r>
        <w:r w:rsidR="00DD686B" w:rsidRPr="00835D90" w:rsidDel="000D79CB">
          <w:delText xml:space="preserve"> who did not </w:delText>
        </w:r>
        <w:r w:rsidR="006A2345" w:rsidRPr="00835D90" w:rsidDel="000D79CB">
          <w:delText>have</w:delText>
        </w:r>
        <w:r w:rsidR="00DD686B" w:rsidRPr="00835D90" w:rsidDel="000D79CB">
          <w:delText xml:space="preserve"> ManicTime</w:delText>
        </w:r>
        <w:r w:rsidR="006A2345" w:rsidRPr="00835D90" w:rsidDel="000D79CB">
          <w:delText xml:space="preserve"> installed</w:delText>
        </w:r>
        <w:r w:rsidR="00453968" w:rsidRPr="00835D90" w:rsidDel="000D79CB">
          <w:delText>,</w:delText>
        </w:r>
        <w:r w:rsidR="001F52E3" w:rsidRPr="00835D90" w:rsidDel="000D79CB">
          <w:delText xml:space="preserve"> </w:delText>
        </w:r>
        <w:r w:rsidR="00A05DEE" w:rsidRPr="00835D90" w:rsidDel="000D79CB">
          <w:delText>wanted to use</w:delText>
        </w:r>
        <w:r w:rsidR="00E23CE8" w:rsidRPr="00835D90" w:rsidDel="000D79CB">
          <w:delText xml:space="preserve"> </w:delText>
        </w:r>
        <w:r w:rsidR="001F52E3" w:rsidRPr="00835D90" w:rsidDel="000D79CB">
          <w:delText>the extension</w:delText>
        </w:r>
        <w:r w:rsidR="00A05DEE" w:rsidRPr="00835D90" w:rsidDel="000D79CB">
          <w:delText xml:space="preserve"> to see more information</w:delText>
        </w:r>
        <w:r w:rsidR="001A6DB4" w:rsidRPr="00835D90" w:rsidDel="000D79CB">
          <w:delText>.</w:delText>
        </w:r>
        <w:r w:rsidR="001F52E3" w:rsidRPr="00835D90" w:rsidDel="000D79CB">
          <w:delText xml:space="preserve"> </w:delText>
        </w:r>
        <w:r w:rsidR="001A6DB4" w:rsidRPr="00835D90" w:rsidDel="000D79CB">
          <w:delText>F</w:delText>
        </w:r>
        <w:r w:rsidR="001F52E3" w:rsidRPr="00835D90" w:rsidDel="000D79CB">
          <w:delText>or example</w:delText>
        </w:r>
        <w:r w:rsidR="00A24929" w:rsidRPr="00835D90" w:rsidDel="000D79CB">
          <w:delText>,</w:delText>
        </w:r>
        <w:r w:rsidR="001F52E3" w:rsidRPr="00835D90" w:rsidDel="000D79CB">
          <w:delText xml:space="preserve"> they wanted to </w:delText>
        </w:r>
        <w:r w:rsidR="00E3132B" w:rsidRPr="00835D90" w:rsidDel="000D79CB">
          <w:delText>see</w:delText>
        </w:r>
        <w:r w:rsidR="001F52E3" w:rsidRPr="00835D90" w:rsidDel="000D79CB">
          <w:delText xml:space="preserve"> a log of all of their past interruptions, and explore a pattern of their behaviour:</w:delText>
        </w:r>
      </w:del>
    </w:p>
    <w:p w14:paraId="26E1F861" w14:textId="0A86E5BB" w:rsidR="001F52E3" w:rsidRPr="00835D90" w:rsidDel="000D79CB" w:rsidRDefault="001F52E3" w:rsidP="001F52E3">
      <w:pPr>
        <w:pStyle w:val="Quote"/>
        <w:rPr>
          <w:del w:id="1274" w:author="Judith Borghouts" w:date="2018-07-05T16:03:00Z"/>
        </w:rPr>
      </w:pPr>
      <w:del w:id="1275" w:author="Judith Borghouts" w:date="2018-07-05T16:03:00Z">
        <w:r w:rsidRPr="00835D90" w:rsidDel="000D79CB">
          <w:delText>“It [the notification] kept on coming up, (…) and you can't click on it, because it's not taking you anywhere! But yeah, I found that a shame. Because I could see the benefit of it, and it would have been really, REALLY interesting.” (P2)</w:delText>
        </w:r>
      </w:del>
    </w:p>
    <w:p w14:paraId="46027B61" w14:textId="3D386EB6" w:rsidR="001F52E3" w:rsidRPr="00835D90" w:rsidDel="000D79CB" w:rsidRDefault="001F52E3" w:rsidP="001F52E3">
      <w:pPr>
        <w:pStyle w:val="Quote"/>
        <w:rPr>
          <w:del w:id="1276" w:author="Judith Borghouts" w:date="2018-07-05T16:03:00Z"/>
        </w:rPr>
      </w:pPr>
      <w:del w:id="1277" w:author="Judith Borghouts" w:date="2018-07-05T16:03:00Z">
        <w:r w:rsidRPr="00835D90" w:rsidDel="000D79CB">
          <w:delText>“I would like to see, just on a weekly basis, exactly what I’m doing, (…)  what was productive and non-productive time.” (P6)</w:delText>
        </w:r>
      </w:del>
    </w:p>
    <w:p w14:paraId="2F02BC55" w14:textId="4949208C" w:rsidR="00BD649D" w:rsidRPr="00835D90" w:rsidDel="000D79CB" w:rsidRDefault="001F52E3">
      <w:pPr>
        <w:pStyle w:val="Paragraph"/>
        <w:ind w:firstLine="0"/>
        <w:rPr>
          <w:del w:id="1278" w:author="Judith Borghouts" w:date="2018-07-05T16:03:00Z"/>
        </w:rPr>
      </w:pPr>
      <w:del w:id="1279" w:author="Judith Borghouts" w:date="2018-07-05T16:03:00Z">
        <w:r w:rsidRPr="00835D90" w:rsidDel="000D79CB">
          <w:delText xml:space="preserve">However, </w:delText>
        </w:r>
        <w:r w:rsidR="00BD649D" w:rsidRPr="00835D90" w:rsidDel="000D79CB">
          <w:delText>participants who used ManicTime</w:delText>
        </w:r>
        <w:r w:rsidR="00D04444" w:rsidRPr="00835D90" w:rsidDel="000D79CB">
          <w:delText xml:space="preserve"> and</w:delText>
        </w:r>
        <w:r w:rsidR="00EC4DBF" w:rsidRPr="00835D90" w:rsidDel="000D79CB">
          <w:delText xml:space="preserve"> did have access to past behaviour,</w:delText>
        </w:r>
        <w:r w:rsidR="00BD649D" w:rsidRPr="00835D90" w:rsidDel="000D79CB">
          <w:delText xml:space="preserve"> </w:delText>
        </w:r>
        <w:r w:rsidR="004B2003" w:rsidRPr="00835D90" w:rsidDel="000D79CB">
          <w:delText>primarily</w:delText>
        </w:r>
        <w:r w:rsidR="00584601" w:rsidRPr="00835D90" w:rsidDel="000D79CB">
          <w:delText xml:space="preserve"> </w:delText>
        </w:r>
        <w:r w:rsidR="00012F45" w:rsidRPr="00835D90" w:rsidDel="000D79CB">
          <w:delText>opened</w:delText>
        </w:r>
        <w:r w:rsidR="00584601" w:rsidRPr="00835D90" w:rsidDel="000D79CB">
          <w:delText xml:space="preserve"> </w:delText>
        </w:r>
        <w:r w:rsidR="00E914BC" w:rsidRPr="00835D90" w:rsidDel="000D79CB">
          <w:delText>it</w:delText>
        </w:r>
        <w:r w:rsidR="00584601" w:rsidRPr="00835D90" w:rsidDel="000D79CB">
          <w:delText xml:space="preserve"> </w:delText>
        </w:r>
        <w:r w:rsidR="00CD2D45" w:rsidRPr="00835D90" w:rsidDel="000D79CB">
          <w:delText xml:space="preserve">after being triggered by the notification </w:delText>
        </w:r>
        <w:r w:rsidR="00584601" w:rsidRPr="00835D90" w:rsidDel="000D79CB">
          <w:delText>to see what they had been doing at a specific moment</w:delText>
        </w:r>
        <w:r w:rsidR="00A24929" w:rsidRPr="00835D90" w:rsidDel="000D79CB">
          <w:delText>, and</w:delText>
        </w:r>
        <w:r w:rsidR="00584601" w:rsidRPr="00835D90" w:rsidDel="000D79CB">
          <w:delText xml:space="preserve"> </w:delText>
        </w:r>
        <w:r w:rsidR="00A24929" w:rsidRPr="00835D90" w:rsidDel="000D79CB">
          <w:delText>r</w:delText>
        </w:r>
        <w:r w:rsidR="00BD649D" w:rsidRPr="00835D90" w:rsidDel="000D79CB">
          <w:delText>arely use</w:delText>
        </w:r>
        <w:r w:rsidR="00AF26CA" w:rsidRPr="00835D90" w:rsidDel="000D79CB">
          <w:delText>d</w:delText>
        </w:r>
        <w:r w:rsidR="00584601" w:rsidRPr="00835D90" w:rsidDel="000D79CB">
          <w:delText xml:space="preserve"> the application</w:delText>
        </w:r>
        <w:r w:rsidR="00BD649D" w:rsidRPr="00835D90" w:rsidDel="000D79CB">
          <w:delText xml:space="preserve"> to </w:delText>
        </w:r>
        <w:r w:rsidR="00E61974" w:rsidRPr="00835D90" w:rsidDel="000D79CB">
          <w:delText>look at patterns of their overall activity or aggregated data</w:delText>
        </w:r>
        <w:r w:rsidR="00BD649D" w:rsidRPr="00835D90" w:rsidDel="000D79CB">
          <w:delText xml:space="preserve">. They </w:delText>
        </w:r>
        <w:r w:rsidR="00E61974" w:rsidRPr="00835D90" w:rsidDel="000D79CB">
          <w:delText xml:space="preserve">briefly </w:delText>
        </w:r>
        <w:r w:rsidR="001C6EA7" w:rsidRPr="00835D90" w:rsidDel="000D79CB">
          <w:delText>looked at</w:delText>
        </w:r>
        <w:r w:rsidR="00E61974" w:rsidRPr="00835D90" w:rsidDel="000D79CB">
          <w:delText xml:space="preserve"> the</w:delText>
        </w:r>
        <w:r w:rsidR="00A66EDA" w:rsidRPr="00835D90" w:rsidDel="000D79CB">
          <w:delText xml:space="preserve"> rest of the</w:delText>
        </w:r>
        <w:r w:rsidR="00E61974" w:rsidRPr="00835D90" w:rsidDel="000D79CB">
          <w:delText xml:space="preserve"> data</w:delText>
        </w:r>
        <w:r w:rsidR="00BD649D" w:rsidRPr="00835D90" w:rsidDel="000D79CB">
          <w:delText xml:space="preserve"> out of curiosity at the start of the study</w:delText>
        </w:r>
        <w:r w:rsidR="00E81893" w:rsidRPr="00835D90" w:rsidDel="000D79CB">
          <w:delText xml:space="preserve">, but </w:delText>
        </w:r>
      </w:del>
      <w:moveFromRangeStart w:id="1280" w:author="Judith Borghouts" w:date="2018-07-05T15:57:00Z" w:name="move518569549"/>
      <w:moveFrom w:id="1281" w:author="Judith Borghouts" w:date="2018-07-05T15:57:00Z">
        <w:del w:id="1282" w:author="Judith Borghouts" w:date="2018-07-05T16:03:00Z">
          <w:r w:rsidR="00E81893" w:rsidRPr="00835D90" w:rsidDel="000D79CB">
            <w:delText>t</w:delText>
          </w:r>
          <w:r w:rsidR="00BD649D" w:rsidRPr="00835D90" w:rsidDel="000D79CB">
            <w:delText>he extensiveness of the ManicTime data made it unclear to participants what action to take from the dat</w:delText>
          </w:r>
          <w:r w:rsidR="00E81893" w:rsidRPr="00835D90" w:rsidDel="000D79CB">
            <w:delText>a. I</w:delText>
          </w:r>
          <w:r w:rsidR="00BD649D" w:rsidRPr="00835D90" w:rsidDel="000D79CB">
            <w:delText xml:space="preserve">t was </w:delText>
          </w:r>
          <w:r w:rsidR="008802B6" w:rsidRPr="00835D90" w:rsidDel="000D79CB">
            <w:delText xml:space="preserve">considered </w:delText>
          </w:r>
          <w:r w:rsidR="00BD649D" w:rsidRPr="00835D90" w:rsidDel="000D79CB">
            <w:delText>too effortful and time-consuming to find this out themselves:</w:delText>
          </w:r>
        </w:del>
      </w:moveFrom>
    </w:p>
    <w:p w14:paraId="16FFC3B3" w14:textId="2395B9A0" w:rsidR="00BD649D" w:rsidRPr="00835D90" w:rsidDel="000D79CB" w:rsidRDefault="00BD649D">
      <w:pPr>
        <w:pStyle w:val="Paragraph"/>
        <w:ind w:firstLine="0"/>
        <w:rPr>
          <w:del w:id="1283" w:author="Judith Borghouts" w:date="2018-07-05T16:03:00Z"/>
        </w:rPr>
        <w:pPrChange w:id="1284" w:author="Judith Borghouts" w:date="2018-07-05T15:57:00Z">
          <w:pPr>
            <w:pStyle w:val="Quote"/>
          </w:pPr>
        </w:pPrChange>
      </w:pPr>
      <w:moveFrom w:id="1285" w:author="Judith Borghouts" w:date="2018-07-05T15:57:00Z">
        <w:del w:id="1286" w:author="Judith Borghouts" w:date="2018-07-05T16:03:00Z">
          <w:r w:rsidRPr="00835D90" w:rsidDel="000D79CB">
            <w:delTex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delText>
          </w:r>
        </w:del>
      </w:moveFrom>
      <w:moveFromRangeEnd w:id="1280"/>
    </w:p>
    <w:p w14:paraId="6D03740E" w14:textId="67FD5BE7" w:rsidR="00BD649D" w:rsidRPr="00835D90" w:rsidDel="000D79CB" w:rsidRDefault="00BD649D" w:rsidP="00E011E2">
      <w:pPr>
        <w:pStyle w:val="Quote"/>
        <w:rPr>
          <w:del w:id="1287" w:author="Judith Borghouts" w:date="2018-07-05T16:03:00Z"/>
        </w:rPr>
      </w:pPr>
      <w:del w:id="1288" w:author="Judith Borghouts" w:date="2018-07-05T16:03:00Z">
        <w:r w:rsidRPr="00835D90" w:rsidDel="000D79CB">
          <w:delText>“I just can't see myself spending the time using something to help me spend time on things! [laughs] I just have quite a lot of things to do, that I’d rather not spend more time organising that, I’d rather just get it done.” (P5)</w:delText>
        </w:r>
      </w:del>
    </w:p>
    <w:p w14:paraId="05D0443D" w14:textId="4E4D6384" w:rsidR="00131182" w:rsidRPr="00835D90" w:rsidDel="000D79CB" w:rsidRDefault="001F52E3" w:rsidP="00131182">
      <w:pPr>
        <w:pStyle w:val="Paragraph"/>
        <w:ind w:firstLine="0"/>
        <w:rPr>
          <w:del w:id="1289" w:author="Judith Borghouts" w:date="2018-07-05T16:03:00Z"/>
        </w:rPr>
      </w:pPr>
      <w:del w:id="1290" w:author="Judith Borghouts" w:date="2018-07-05T16:03:00Z">
        <w:r w:rsidRPr="00835D90" w:rsidDel="000D79CB">
          <w:delText>Potentially giving participants a log of a specific aspect of their behaviour, in this case the occurrence and duration of interruptions</w:delText>
        </w:r>
        <w:r w:rsidR="00220B25" w:rsidRPr="00835D90" w:rsidDel="000D79CB">
          <w:delText xml:space="preserve"> during a specific task</w:delText>
        </w:r>
        <w:r w:rsidRPr="00835D90" w:rsidDel="000D79CB">
          <w:delText>, will be more valuable than all of their activity, as it can</w:delText>
        </w:r>
        <w:r w:rsidR="00316680" w:rsidRPr="00835D90" w:rsidDel="000D79CB">
          <w:delText xml:space="preserve"> save participants time </w:delText>
        </w:r>
        <w:r w:rsidR="004B4807" w:rsidRPr="00835D90" w:rsidDel="000D79CB">
          <w:delText>of</w:delText>
        </w:r>
        <w:r w:rsidR="00316680" w:rsidRPr="00835D90" w:rsidDel="000D79CB">
          <w:delText xml:space="preserve"> </w:delText>
        </w:r>
        <w:r w:rsidR="004B4807" w:rsidRPr="00835D90" w:rsidDel="000D79CB">
          <w:delText xml:space="preserve">filtering and </w:delText>
        </w:r>
        <w:r w:rsidR="00316680" w:rsidRPr="00835D90" w:rsidDel="000D79CB">
          <w:delText>interpreting the data, and</w:delText>
        </w:r>
        <w:r w:rsidRPr="00835D90" w:rsidDel="000D79CB">
          <w:delText xml:space="preserve"> help </w:delText>
        </w:r>
        <w:r w:rsidR="00316680" w:rsidRPr="00835D90" w:rsidDel="000D79CB">
          <w:delText>them</w:delText>
        </w:r>
        <w:r w:rsidRPr="00835D90" w:rsidDel="000D79CB">
          <w:delText xml:space="preserve"> look at the impact of changing a specific habit over time.</w:delText>
        </w:r>
        <w:r w:rsidR="00131182" w:rsidRPr="00835D90" w:rsidDel="000D79CB">
          <w:delText xml:space="preserve"> </w:delText>
        </w:r>
      </w:del>
    </w:p>
    <w:p w14:paraId="78684EB1" w14:textId="01CBE171" w:rsidR="009A5B65" w:rsidRPr="00835D90" w:rsidDel="003307D8" w:rsidRDefault="00AC6792" w:rsidP="009A5B65">
      <w:pPr>
        <w:pStyle w:val="Heading2"/>
        <w:rPr>
          <w:del w:id="1291" w:author="Judith Borghouts" w:date="2018-07-05T16:05:00Z"/>
          <w:lang w:val="en-GB"/>
        </w:rPr>
      </w:pPr>
      <w:del w:id="1292" w:author="Judith Borghouts" w:date="2018-07-05T16:05:00Z">
        <w:r w:rsidRPr="00835D90" w:rsidDel="003307D8">
          <w:rPr>
            <w:lang w:val="en-GB"/>
          </w:rPr>
          <w:delText>Effectiveness</w:delText>
        </w:r>
        <w:r w:rsidR="00847C1D" w:rsidRPr="00835D90" w:rsidDel="003307D8">
          <w:rPr>
            <w:lang w:val="en-GB"/>
          </w:rPr>
          <w:delText xml:space="preserve"> of time feedback to set </w:delText>
        </w:r>
        <w:r w:rsidR="001363EE" w:rsidRPr="00835D90" w:rsidDel="003307D8">
          <w:rPr>
            <w:lang w:val="en-GB"/>
          </w:rPr>
          <w:delText>goals</w:delText>
        </w:r>
      </w:del>
    </w:p>
    <w:p w14:paraId="456B8C3E" w14:textId="7A7D01F7" w:rsidR="009A5B65" w:rsidRPr="00835D90" w:rsidDel="00FA6347" w:rsidRDefault="009A5B65" w:rsidP="009A5B65">
      <w:pPr>
        <w:pStyle w:val="Paragraph"/>
        <w:ind w:firstLine="0"/>
        <w:rPr>
          <w:del w:id="1293" w:author="Judith Borghouts" w:date="2018-07-05T15:51:00Z"/>
        </w:rPr>
      </w:pPr>
      <w:del w:id="1294" w:author="Judith Borghouts" w:date="2018-07-05T15:51:00Z">
        <w:r w:rsidRPr="00835D90" w:rsidDel="00FA6347">
          <w:delText xml:space="preserve">A clear interest among participants was to not only see how much time they spent on interruptions during a task, but also how much time they spent on a task overall. Similar </w:delText>
        </w:r>
      </w:del>
      <w:ins w:id="1295" w:author="Anna Cox" w:date="2018-05-18T20:44:00Z">
        <w:del w:id="1296" w:author="Judith Borghouts" w:date="2018-07-05T15:51:00Z">
          <w:r w:rsidR="009C5A47" w:rsidDel="00FA6347">
            <w:delText xml:space="preserve">In the same way that </w:delText>
          </w:r>
        </w:del>
      </w:ins>
      <w:del w:id="1297" w:author="Judith Borghouts" w:date="2018-07-05T15:51:00Z">
        <w:r w:rsidRPr="00835D90" w:rsidDel="00FA6347">
          <w:delText xml:space="preserve">to how they used </w:delText>
        </w:r>
        <w:r w:rsidR="007B43A2" w:rsidRPr="00835D90" w:rsidDel="00FA6347">
          <w:delText xml:space="preserve">time information </w:delText>
        </w:r>
        <w:r w:rsidRPr="00835D90" w:rsidDel="00FA6347">
          <w:delText xml:space="preserve">to reflect </w:delText>
        </w:r>
        <w:r w:rsidR="007B43A2" w:rsidRPr="00835D90" w:rsidDel="00FA6347">
          <w:delText>if</w:delText>
        </w:r>
        <w:r w:rsidRPr="00835D90" w:rsidDel="00FA6347">
          <w:delText xml:space="preserve"> </w:delText>
        </w:r>
      </w:del>
      <w:ins w:id="1298" w:author="Anna Cox" w:date="2018-05-18T20:44:00Z">
        <w:del w:id="1299" w:author="Judith Borghouts" w:date="2018-07-05T15:51:00Z">
          <w:r w:rsidR="009C5A47" w:rsidDel="00FA6347">
            <w:delText>on whether</w:delText>
          </w:r>
          <w:r w:rsidR="009C5A47" w:rsidRPr="00835D90" w:rsidDel="00FA6347">
            <w:delText xml:space="preserve"> </w:delText>
          </w:r>
        </w:del>
      </w:ins>
      <w:del w:id="1300" w:author="Judith Borghouts" w:date="2018-07-05T15:51:00Z">
        <w:r w:rsidR="007B43A2" w:rsidRPr="00835D90" w:rsidDel="00FA6347">
          <w:delText xml:space="preserve">interruptions </w:delText>
        </w:r>
        <w:r w:rsidR="00F07D7E" w:rsidRPr="00835D90" w:rsidDel="00FA6347">
          <w:delText>were as long as they thought they were</w:delText>
        </w:r>
        <w:r w:rsidRPr="00835D90" w:rsidDel="00FA6347">
          <w:delText xml:space="preserve">, they wanted to reflect </w:delText>
        </w:r>
        <w:r w:rsidR="00853248" w:rsidRPr="00835D90" w:rsidDel="00FA6347">
          <w:delText xml:space="preserve">if </w:delText>
        </w:r>
      </w:del>
      <w:ins w:id="1301" w:author="Anna Cox" w:date="2018-05-18T20:45:00Z">
        <w:del w:id="1302" w:author="Judith Borghouts" w:date="2018-07-05T15:51:00Z">
          <w:r w:rsidR="009C5A47" w:rsidDel="00FA6347">
            <w:delText>on whether</w:delText>
          </w:r>
          <w:r w:rsidR="009C5A47" w:rsidRPr="00835D90" w:rsidDel="00FA6347">
            <w:delText xml:space="preserve"> </w:delText>
          </w:r>
        </w:del>
      </w:ins>
      <w:del w:id="1303" w:author="Judith Borghouts" w:date="2018-07-05T15:51:00Z">
        <w:r w:rsidR="00853248" w:rsidRPr="00835D90" w:rsidDel="00FA6347">
          <w:delText xml:space="preserve">tasks took as long as </w:delText>
        </w:r>
        <w:r w:rsidR="00F07D7E" w:rsidRPr="00835D90" w:rsidDel="00FA6347">
          <w:delText>expected.</w:delText>
        </w:r>
        <w:r w:rsidRPr="00835D90" w:rsidDel="00FA6347">
          <w:delText xml:space="preserve"> Furthermore, they would use </w:delText>
        </w:r>
        <w:r w:rsidR="00D36566" w:rsidRPr="00835D90" w:rsidDel="00FA6347">
          <w:delText>this</w:delText>
        </w:r>
        <w:r w:rsidRPr="00835D90" w:rsidDel="00FA6347">
          <w:delText xml:space="preserve"> </w:delText>
        </w:r>
        <w:r w:rsidR="001918D5" w:rsidRPr="00835D90" w:rsidDel="00FA6347">
          <w:delText>information</w:delText>
        </w:r>
        <w:r w:rsidRPr="00835D90" w:rsidDel="00FA6347">
          <w:delText xml:space="preserve"> to be more realistic when planning tasks over time: </w:delText>
        </w:r>
      </w:del>
    </w:p>
    <w:p w14:paraId="49EFFBDE" w14:textId="216F139E" w:rsidR="009A5B65" w:rsidRPr="00835D90" w:rsidDel="00FA6347" w:rsidRDefault="009A5B65" w:rsidP="009A5B65">
      <w:pPr>
        <w:pStyle w:val="Quote"/>
        <w:rPr>
          <w:del w:id="1304" w:author="Judith Borghouts" w:date="2018-07-05T15:51:00Z"/>
        </w:rPr>
      </w:pPr>
      <w:del w:id="1305" w:author="Judith Borghouts" w:date="2018-07-05T15:51:00Z">
        <w:r w:rsidRPr="00835D90" w:rsidDel="00FA6347">
          <w:delText>“So down the line, I’d think it would be extremely useful to know how much time I’m actually spending. Because it would help me be more productive, or be more realistic in the amount of time I need for these things to happen.”(P3)</w:delText>
        </w:r>
      </w:del>
    </w:p>
    <w:p w14:paraId="169E4938" w14:textId="28C16B6D" w:rsidR="009A5B65" w:rsidRPr="00835D90" w:rsidDel="00B854C6" w:rsidRDefault="009A5B65" w:rsidP="009A5B65">
      <w:pPr>
        <w:pStyle w:val="Quote"/>
        <w:rPr>
          <w:del w:id="1306" w:author="Judith Borghouts" w:date="2018-07-05T16:05:00Z"/>
        </w:rPr>
      </w:pPr>
      <w:del w:id="1307" w:author="Judith Borghouts" w:date="2018-07-05T16:05:00Z">
        <w:r w:rsidRPr="00835D90" w:rsidDel="00B854C6">
          <w:delText xml:space="preserve">“I'm quite keen to know how much time I'm spending and doing which task. [In addition to] how much we're away from the task.” (P8) </w:delText>
        </w:r>
      </w:del>
    </w:p>
    <w:p w14:paraId="468AC213" w14:textId="5B8C9530" w:rsidR="00BA4802" w:rsidRPr="00835D90" w:rsidDel="003307D8" w:rsidRDefault="00BA4802" w:rsidP="00BA4802">
      <w:pPr>
        <w:rPr>
          <w:del w:id="1308" w:author="Judith Borghouts" w:date="2018-07-05T16:05:00Z"/>
        </w:rPr>
      </w:pPr>
      <w:del w:id="1309" w:author="Judith Borghouts" w:date="2018-07-05T16:05:00Z">
        <w:r w:rsidRPr="00835D90" w:rsidDel="003307D8">
          <w:delText xml:space="preserve">Currently, participants planned tasks they wanted to complete on either a daily or weekly basis, and implicitly took the time each task would take into consideration. However, given the fragmented nature of their role and </w:delText>
        </w:r>
        <w:r w:rsidR="009D4766" w:rsidRPr="00835D90" w:rsidDel="003307D8">
          <w:delText>the frequency of</w:delText>
        </w:r>
        <w:r w:rsidRPr="00835D90" w:rsidDel="003307D8">
          <w:delText xml:space="preserve"> interruptions, it was difficult to estimate how long they actually spent on these tasks: </w:delText>
        </w:r>
      </w:del>
    </w:p>
    <w:p w14:paraId="0F022D3C" w14:textId="40D44A97" w:rsidR="003477BE" w:rsidRPr="00835D90" w:rsidDel="003307D8" w:rsidRDefault="00BA4802" w:rsidP="003477BE">
      <w:pPr>
        <w:pStyle w:val="Quote"/>
        <w:rPr>
          <w:del w:id="1310" w:author="Judith Borghouts" w:date="2018-07-05T16:05:00Z"/>
        </w:rPr>
      </w:pPr>
      <w:moveFromRangeStart w:id="1311" w:author="Judith Borghouts" w:date="2018-07-05T16:05:00Z" w:name="move518570023"/>
      <w:moveFrom w:id="1312" w:author="Judith Borghouts" w:date="2018-07-05T16:05:00Z">
        <w:del w:id="1313" w:author="Judith Borghouts" w:date="2018-07-05T16:05:00Z">
          <w:r w:rsidRPr="00835D90" w:rsidDel="003307D8">
            <w:delText>“They’re very loose goals, (…) I think that might take me 3 hours, and I’d want to get that done in one day. But yeah, obviously, things quite often take longer than I think I will, because then when I’m doing them, I might get interrupted.” (P5)</w:delText>
          </w:r>
        </w:del>
      </w:moveFrom>
    </w:p>
    <w:moveFromRangeEnd w:id="1311"/>
    <w:p w14:paraId="04D8E02D" w14:textId="406AE006" w:rsidR="003477BE" w:rsidRPr="00835D90" w:rsidDel="003307D8" w:rsidRDefault="003477BE" w:rsidP="003477BE">
      <w:pPr>
        <w:pStyle w:val="Quote"/>
        <w:rPr>
          <w:del w:id="1314" w:author="Judith Borghouts" w:date="2018-07-05T16:05:00Z"/>
        </w:rPr>
      </w:pPr>
      <w:del w:id="1315" w:author="Judith Borghouts" w:date="2018-07-05T16:05:00Z">
        <w:r w:rsidRPr="00835D90" w:rsidDel="003307D8">
          <w:delText>“</w:delText>
        </w:r>
        <w:r w:rsidR="003D1FB8" w:rsidRPr="00835D90" w:rsidDel="003307D8">
          <w:delText xml:space="preserve">I think time is quite important to monitor, sometimes it goes really fast, sometimes it doesn’t, but this thing is actually telling you exactly what has been happening. (…) </w:delText>
        </w:r>
        <w:r w:rsidR="002E02BB" w:rsidRPr="00835D90" w:rsidDel="003307D8">
          <w:delText xml:space="preserve">Now I have no, </w:delText>
        </w:r>
        <w:r w:rsidRPr="00835D90" w:rsidDel="003307D8">
          <w:delText>I have just a rough measure, which is how I feel, rather than a precise measurement.” (P3)</w:delText>
        </w:r>
      </w:del>
    </w:p>
    <w:p w14:paraId="0458DA37" w14:textId="606B8A65" w:rsidR="00970ADD" w:rsidRPr="00835D90" w:rsidDel="00C9245F" w:rsidRDefault="009A5B65" w:rsidP="00AC7E15">
      <w:pPr>
        <w:pStyle w:val="Paragraph"/>
        <w:ind w:firstLine="284"/>
        <w:rPr>
          <w:del w:id="1316" w:author="Judith Borghouts" w:date="2018-07-05T16:06:00Z"/>
        </w:rPr>
      </w:pPr>
      <w:del w:id="1317" w:author="Judith Borghouts" w:date="2018-07-05T16:06:00Z">
        <w:r w:rsidRPr="00835D90" w:rsidDel="00C9245F">
          <w:delText xml:space="preserve">The interest </w:delText>
        </w:r>
        <w:r w:rsidR="00032980" w:rsidRPr="00835D90" w:rsidDel="00C9245F">
          <w:delText>to see time on tasks</w:delText>
        </w:r>
        <w:r w:rsidRPr="00835D90" w:rsidDel="00C9245F">
          <w:delText xml:space="preserve"> </w:delText>
        </w:r>
        <w:r w:rsidR="006B7F35" w:rsidRPr="00835D90" w:rsidDel="00C9245F">
          <w:delText xml:space="preserve">was related to </w:delText>
        </w:r>
        <w:r w:rsidR="008A37BD" w:rsidRPr="00835D90" w:rsidDel="00C9245F">
          <w:delText xml:space="preserve">the theme that </w:delText>
        </w:r>
        <w:r w:rsidRPr="00835D90" w:rsidDel="00C9245F">
          <w:delText>participants</w:delText>
        </w:r>
        <w:r w:rsidR="00DE1A44" w:rsidRPr="00835D90" w:rsidDel="00C9245F">
          <w:delText xml:space="preserve"> </w:delText>
        </w:r>
        <w:r w:rsidR="00D47C47" w:rsidRPr="00835D90" w:rsidDel="00C9245F">
          <w:delText>wanted to complete as many tasks as possible</w:delText>
        </w:r>
        <w:r w:rsidR="0085321A" w:rsidRPr="00835D90" w:rsidDel="00C9245F">
          <w:delText xml:space="preserve"> within a certain time frame</w:delText>
        </w:r>
        <w:r w:rsidR="00D47C47" w:rsidRPr="00835D90" w:rsidDel="00C9245F">
          <w:delText xml:space="preserve">, and </w:delText>
        </w:r>
        <w:r w:rsidR="008168F1" w:rsidRPr="00835D90" w:rsidDel="00C9245F">
          <w:delText>were</w:delText>
        </w:r>
        <w:r w:rsidR="003E1BD8" w:rsidRPr="00835D90" w:rsidDel="00C9245F">
          <w:delText xml:space="preserve"> driven in their work b</w:delText>
        </w:r>
        <w:r w:rsidR="0024009D" w:rsidRPr="00835D90" w:rsidDel="00C9245F">
          <w:delText xml:space="preserve">y </w:delText>
        </w:r>
        <w:r w:rsidR="009A4530" w:rsidRPr="00835D90" w:rsidDel="00C9245F">
          <w:delText>tasks and deadlines. Completing tasks</w:delText>
        </w:r>
        <w:r w:rsidR="00970ADD" w:rsidRPr="00835D90" w:rsidDel="00C9245F">
          <w:delText xml:space="preserve"> made them feel a sense of achievement, and this was also one of the reasons why they addressed </w:delText>
        </w:r>
        <w:r w:rsidR="001904C8" w:rsidRPr="00835D90" w:rsidDel="00C9245F">
          <w:delText>an interrupting task immediately, if they thought they could complete it quickly:</w:delText>
        </w:r>
      </w:del>
    </w:p>
    <w:p w14:paraId="5FB82195" w14:textId="18A930BE" w:rsidR="00970ADD" w:rsidRPr="00835D90" w:rsidDel="00C9245F" w:rsidRDefault="00970ADD" w:rsidP="00970ADD">
      <w:pPr>
        <w:pStyle w:val="Quote"/>
        <w:rPr>
          <w:del w:id="1318" w:author="Judith Borghouts" w:date="2018-07-05T16:06:00Z"/>
        </w:rPr>
      </w:pPr>
      <w:del w:id="1319" w:author="Judith Borghouts" w:date="2018-07-05T16:06:00Z">
        <w:r w:rsidRPr="00835D90" w:rsidDel="00C9245F">
          <w:delText>“I love that feeling! It is a great, wonderful feeling, psychologically, you think: that’s DONE!” (P2)</w:delText>
        </w:r>
      </w:del>
    </w:p>
    <w:p w14:paraId="35ED3469" w14:textId="45E642B8" w:rsidR="00970ADD" w:rsidRPr="00835D90" w:rsidDel="00C9245F" w:rsidRDefault="00970ADD" w:rsidP="00970ADD">
      <w:pPr>
        <w:pStyle w:val="Quote"/>
        <w:rPr>
          <w:del w:id="1320" w:author="Judith Borghouts" w:date="2018-07-05T16:06:00Z"/>
        </w:rPr>
      </w:pPr>
      <w:moveFromRangeStart w:id="1321" w:author="Judith Borghouts" w:date="2018-07-05T15:50:00Z" w:name="move518569143"/>
      <w:moveFrom w:id="1322" w:author="Judith Borghouts" w:date="2018-07-05T15:50:00Z">
        <w:del w:id="1323" w:author="Judith Borghouts" w:date="2018-07-05T16:06:00Z">
          <w:r w:rsidRPr="00835D90" w:rsidDel="00C9245F">
            <w:delText>“</w:delText>
          </w:r>
          <w:r w:rsidR="00A70234" w:rsidRPr="00835D90" w:rsidDel="00C9245F">
            <w:delText xml:space="preserve">It </w:delText>
          </w:r>
          <w:r w:rsidRPr="00835D90" w:rsidDel="00C9245F">
            <w:delText>kind of contradicts what I told you before about (…) how I jump on them</w:delText>
          </w:r>
          <w:r w:rsidR="00CD6329" w:rsidRPr="00835D90" w:rsidDel="00C9245F">
            <w:delText xml:space="preserve"> [</w:delText>
          </w:r>
          <w:r w:rsidR="001945F6" w:rsidRPr="00835D90" w:rsidDel="00C9245F">
            <w:delText>incoming tasks</w:delText>
          </w:r>
          <w:r w:rsidR="00CD6329" w:rsidRPr="00835D90" w:rsidDel="00C9245F">
            <w:delText>]</w:delText>
          </w:r>
          <w:r w:rsidRPr="00835D90" w:rsidDel="00C9245F">
            <w:delText xml:space="preserve"> and finish them. But at the same time, it’s because I don’t want to have three things at once going. I want to finish, finish, finish.” (P3)</w:delText>
          </w:r>
        </w:del>
      </w:moveFrom>
    </w:p>
    <w:moveFromRangeEnd w:id="1321"/>
    <w:p w14:paraId="625C240E" w14:textId="20AB005C" w:rsidR="00F60BF4" w:rsidRPr="00835D90" w:rsidDel="00C9245F" w:rsidRDefault="00F60BF4" w:rsidP="00F60BF4">
      <w:pPr>
        <w:pStyle w:val="Quote"/>
        <w:rPr>
          <w:del w:id="1324" w:author="Judith Borghouts" w:date="2018-07-05T16:06:00Z"/>
        </w:rPr>
      </w:pPr>
      <w:del w:id="1325" w:author="Judith Borghouts" w:date="2018-07-05T16:06:00Z">
        <w:r w:rsidRPr="00835D90" w:rsidDel="00C9245F">
          <w:delText>“I strive on achieving, and if I’ve not ticked something off my to-do list, I don’t feel like I’ve achieved anything that day. (…) That’s where ManicTime has really helped me, (…) actually look at the log, (…) I do feel like I am achieving, even though on paper, I’ve not ticked anything off.” (P9)</w:delText>
        </w:r>
      </w:del>
    </w:p>
    <w:p w14:paraId="05FB21D4" w14:textId="0C7B4F8A" w:rsidR="00437D62" w:rsidRPr="00835D90" w:rsidDel="00C9245F" w:rsidRDefault="00437D62" w:rsidP="00E011E2">
      <w:pPr>
        <w:pStyle w:val="Paragraph"/>
        <w:rPr>
          <w:del w:id="1326" w:author="Judith Borghouts" w:date="2018-07-05T16:06:00Z"/>
        </w:rPr>
      </w:pPr>
      <w:del w:id="1327" w:author="Judith Borghouts" w:date="2018-07-05T16:06:00Z">
        <w:r w:rsidRPr="00835D90" w:rsidDel="00C9245F">
          <w:delText xml:space="preserve">Two participants also wished to set </w:delText>
        </w:r>
        <w:r w:rsidR="0085321A" w:rsidRPr="00835D90" w:rsidDel="00C9245F">
          <w:delText xml:space="preserve">time limits on </w:delText>
        </w:r>
        <w:r w:rsidRPr="00835D90" w:rsidDel="00C9245F">
          <w:delText>their interruptions</w:delText>
        </w:r>
        <w:r w:rsidR="00A01361" w:rsidRPr="00835D90" w:rsidDel="00C9245F">
          <w:delText xml:space="preserve">, and </w:delText>
        </w:r>
        <w:r w:rsidR="000249AB" w:rsidRPr="00835D90" w:rsidDel="00C9245F">
          <w:delText>wanted to</w:delText>
        </w:r>
        <w:r w:rsidRPr="00835D90" w:rsidDel="00C9245F">
          <w:delText xml:space="preserve"> get reminders during the interruption to return to a</w:delText>
        </w:r>
        <w:r w:rsidR="00DA1261" w:rsidRPr="00835D90" w:rsidDel="00C9245F">
          <w:delText xml:space="preserve"> t</w:delText>
        </w:r>
        <w:r w:rsidR="00A21FED" w:rsidRPr="00835D90" w:rsidDel="00C9245F">
          <w:delText xml:space="preserve">ask. </w:delText>
        </w:r>
        <w:r w:rsidR="0095106E" w:rsidRPr="00835D90" w:rsidDel="00C9245F">
          <w:delText>As</w:delText>
        </w:r>
        <w:r w:rsidR="00A21FED" w:rsidRPr="00835D90" w:rsidDel="00C9245F">
          <w:delText xml:space="preserve"> some </w:delText>
        </w:r>
        <w:r w:rsidR="00FC579E" w:rsidRPr="00835D90" w:rsidDel="00C9245F">
          <w:delText>appli</w:delText>
        </w:r>
        <w:r w:rsidR="00DA1261" w:rsidRPr="00835D90" w:rsidDel="00C9245F">
          <w:delText>c</w:delText>
        </w:r>
        <w:r w:rsidR="00FC579E" w:rsidRPr="00835D90" w:rsidDel="00C9245F">
          <w:delText>a</w:delText>
        </w:r>
        <w:r w:rsidR="00DA1261" w:rsidRPr="00835D90" w:rsidDel="00C9245F">
          <w:delText xml:space="preserve">tions were used for </w:delText>
        </w:r>
        <w:r w:rsidR="00B2114E" w:rsidRPr="00835D90" w:rsidDel="00C9245F">
          <w:delText xml:space="preserve">both </w:delText>
        </w:r>
        <w:r w:rsidR="007E4D18" w:rsidRPr="00835D90" w:rsidDel="00C9245F">
          <w:delText>work and non-work activities,</w:delText>
        </w:r>
        <w:r w:rsidR="002771B6" w:rsidRPr="00835D90" w:rsidDel="00C9245F">
          <w:delText xml:space="preserve"> </w:delText>
        </w:r>
        <w:r w:rsidR="00A21FED" w:rsidRPr="00835D90" w:rsidDel="00C9245F">
          <w:delText>it would be difficult for a time application to automatically detect an appropriate time limit</w:delText>
        </w:r>
        <w:r w:rsidR="00294D2B" w:rsidRPr="00835D90" w:rsidDel="00C9245F">
          <w:delText>:</w:delText>
        </w:r>
      </w:del>
    </w:p>
    <w:p w14:paraId="0E4D689B" w14:textId="2C930BA4" w:rsidR="00437D62" w:rsidRPr="00835D90" w:rsidDel="00C9245F" w:rsidRDefault="00437D62" w:rsidP="00E011E2">
      <w:pPr>
        <w:pStyle w:val="Quote"/>
        <w:rPr>
          <w:del w:id="1328" w:author="Judith Borghouts" w:date="2018-07-05T16:06:00Z"/>
        </w:rPr>
      </w:pPr>
      <w:moveFromRangeStart w:id="1329" w:author="Judith Borghouts" w:date="2018-07-05T15:53:00Z" w:name="move518569359"/>
      <w:moveFrom w:id="1330" w:author="Judith Borghouts" w:date="2018-07-05T15:53:00Z">
        <w:del w:id="1331" w:author="Judith Borghouts" w:date="2018-07-05T16:06:00Z">
          <w:r w:rsidRPr="00835D90" w:rsidDel="00C9245F">
            <w:delText>“Say you have to work on that specific document, and then you end up spending half an hour on Slack, chatting to your colleagues, it would be good if something's like: mate, work. Stop doing other things.</w:delText>
          </w:r>
          <w:r w:rsidR="00294D2B" w:rsidRPr="00835D90" w:rsidDel="00C9245F">
            <w:delText xml:space="preserve"> But it’s really hard to know what people are actually doing on these things.</w:delText>
          </w:r>
          <w:r w:rsidRPr="00835D90" w:rsidDel="00C9245F">
            <w:delText>” (P3)</w:delText>
          </w:r>
        </w:del>
      </w:moveFrom>
    </w:p>
    <w:moveFromRangeEnd w:id="1329"/>
    <w:p w14:paraId="4AB2CAB0" w14:textId="619B53E4" w:rsidR="00437D62" w:rsidRPr="00835D90" w:rsidDel="00C9245F" w:rsidRDefault="00437D62" w:rsidP="00E011E2">
      <w:pPr>
        <w:pStyle w:val="Quote"/>
        <w:rPr>
          <w:del w:id="1332" w:author="Judith Borghouts" w:date="2018-07-05T16:06:00Z"/>
        </w:rPr>
      </w:pPr>
      <w:del w:id="1333" w:author="Judith Borghouts" w:date="2018-07-05T16:06:00Z">
        <w:r w:rsidRPr="00835D90" w:rsidDel="00C9245F">
          <w:delText>“</w:delText>
        </w:r>
        <w:r w:rsidR="000249AB" w:rsidRPr="00835D90" w:rsidDel="00C9245F">
          <w:delText xml:space="preserve">If you’re going on Word, and you’re typing a letter or you’re just making random notes. You’re still on Word, but the letter’s obviously more important than just making random notes. (…) </w:delText>
        </w:r>
        <w:r w:rsidRPr="00835D90" w:rsidDel="00C9245F">
          <w:delText>Maybe the next stage would be that you set it up where you’re only allowed 30 minutes, and an alarm sound [will go off] to say your 30 minutes are up. So you know what you’re doing, and sort of regulating it, to fit in with what you want to achieve.” (P6)</w:delText>
        </w:r>
      </w:del>
    </w:p>
    <w:p w14:paraId="2259466F" w14:textId="32D91885" w:rsidR="009E11C5" w:rsidRPr="00835D90" w:rsidRDefault="00940AAA" w:rsidP="009E11C5">
      <w:pPr>
        <w:pStyle w:val="Heading2"/>
        <w:rPr>
          <w:lang w:val="en-GB"/>
        </w:rPr>
      </w:pPr>
      <w:r w:rsidRPr="00835D90">
        <w:rPr>
          <w:lang w:val="en-GB"/>
        </w:rPr>
        <w:t>Different</w:t>
      </w:r>
      <w:r w:rsidR="009E11C5" w:rsidRPr="00835D90">
        <w:rPr>
          <w:lang w:val="en-GB"/>
        </w:rPr>
        <w:t xml:space="preserve"> work environments</w:t>
      </w:r>
    </w:p>
    <w:p w14:paraId="3B2406EB" w14:textId="375AD3C1" w:rsidR="00806197" w:rsidRDefault="009E11C5" w:rsidP="00806197">
      <w:pPr>
        <w:pStyle w:val="Paragraph"/>
        <w:ind w:firstLine="0"/>
        <w:rPr>
          <w:ins w:id="1334" w:author="Judith Borghouts" w:date="2018-07-05T16:00:00Z"/>
        </w:rPr>
      </w:pPr>
      <w:r w:rsidRPr="00835D90">
        <w:t>Seven participants worked from home on occasion,</w:t>
      </w:r>
      <w:del w:id="1335" w:author="Judith Borghouts" w:date="2018-07-05T16:06:00Z">
        <w:r w:rsidRPr="00835D90" w:rsidDel="00C9245F">
          <w:delText xml:space="preserve"> </w:delText>
        </w:r>
      </w:del>
      <w:ins w:id="1336" w:author="Judith Borghouts" w:date="2018-07-05T16:00:00Z">
        <w:r w:rsidR="00806197" w:rsidRPr="00806197">
          <w:t xml:space="preserve"> and saved up tasks that required focused attention to complete at home as the office </w:t>
        </w:r>
        <w:proofErr w:type="gramStart"/>
        <w:r w:rsidR="00806197" w:rsidRPr="00806197">
          <w:t>was seen as</w:t>
        </w:r>
        <w:proofErr w:type="gramEnd"/>
        <w:r w:rsidR="00806197" w:rsidRPr="00806197">
          <w:t xml:space="preserve"> a more distracting environment. There was an implicit understanding within their department that working from home meant they needed to concentrate, and as a result, participants received fewer interruptions caused by queries from colleagues:</w:t>
        </w:r>
      </w:ins>
    </w:p>
    <w:p w14:paraId="1A3846F5" w14:textId="77777777" w:rsidR="00806197" w:rsidRPr="00806197" w:rsidRDefault="00806197" w:rsidP="00806197">
      <w:pPr>
        <w:pStyle w:val="Paragraph"/>
        <w:ind w:firstLine="0"/>
        <w:rPr>
          <w:ins w:id="1337" w:author="Judith Borghouts" w:date="2018-07-05T16:00:00Z"/>
        </w:rPr>
      </w:pPr>
    </w:p>
    <w:p w14:paraId="702A3338" w14:textId="77777777" w:rsidR="00806197" w:rsidRPr="00806197" w:rsidRDefault="00806197" w:rsidP="00806197">
      <w:pPr>
        <w:pStyle w:val="Paragraph"/>
        <w:rPr>
          <w:ins w:id="1338" w:author="Judith Borghouts" w:date="2018-07-05T16:00:00Z"/>
        </w:rPr>
      </w:pPr>
      <w:ins w:id="1339" w:author="Judith Borghouts" w:date="2018-07-05T16:00:00Z">
        <w:r w:rsidRPr="00806197">
          <w:rPr>
            <w:i/>
            <w:iCs/>
          </w:rPr>
          <w:t xml:space="preserve">“You’re working from home for a specific purpose, and therefore you don’t really want to be disturbed. Unless it’s absolutely urgent.” (P2) </w:t>
        </w:r>
      </w:ins>
    </w:p>
    <w:p w14:paraId="290A77A6" w14:textId="77777777" w:rsidR="0028683D" w:rsidRDefault="0028683D">
      <w:pPr>
        <w:pStyle w:val="Paragraph"/>
        <w:ind w:firstLine="0"/>
        <w:rPr>
          <w:ins w:id="1340" w:author="Judith Borghouts" w:date="2018-07-05T16:01:00Z"/>
        </w:rPr>
        <w:pPrChange w:id="1341" w:author="Judith Borghouts" w:date="2018-07-05T16:35:00Z">
          <w:pPr>
            <w:pStyle w:val="Paragraph"/>
          </w:pPr>
        </w:pPrChange>
      </w:pPr>
    </w:p>
    <w:p w14:paraId="2398AE7C" w14:textId="31913203" w:rsidR="0028683D" w:rsidRPr="00835D90" w:rsidRDefault="0028683D" w:rsidP="00300506">
      <w:pPr>
        <w:pStyle w:val="Paragraph"/>
        <w:rPr>
          <w:ins w:id="1342" w:author="Judith Borghouts" w:date="2018-07-05T16:01:00Z"/>
        </w:rPr>
      </w:pPr>
      <w:ins w:id="1343" w:author="Judith Borghouts" w:date="2018-07-05T16:01:00Z">
        <w:r>
          <w:t>At the office, p</w:t>
        </w:r>
        <w:r w:rsidRPr="00835D90">
          <w:t>articipants dealt with</w:t>
        </w:r>
        <w:r>
          <w:t xml:space="preserve"> more</w:t>
        </w:r>
        <w:r w:rsidRPr="00835D90">
          <w:t xml:space="preserve"> interruptions taking place outside of the computer: for example, participants were interrupted by their colleagues or phone calls. Because the extension only provided time information about digital interruptions, some participants felt it provided an incomplete picture of their interruption behaviour. </w:t>
        </w:r>
        <w:proofErr w:type="spellStart"/>
        <w:r w:rsidRPr="00835D90">
          <w:t>ManicTime</w:t>
        </w:r>
        <w:proofErr w:type="spellEnd"/>
        <w:r w:rsidRPr="00835D90">
          <w:t xml:space="preserve"> provided participants with information on their non-digital interruptions, and participants considered this a good complement to the information that the extension provided. If the PC was inactive, and participants came back from inactivity, </w:t>
        </w:r>
        <w:proofErr w:type="spellStart"/>
        <w:r w:rsidRPr="00835D90">
          <w:t>ManicTime</w:t>
        </w:r>
        <w:proofErr w:type="spellEnd"/>
        <w:r w:rsidRPr="00835D90">
          <w:t xml:space="preserve"> presented users with a window on the screen saying how long they had been away for (see</w:t>
        </w:r>
        <w:r w:rsidR="00542792">
          <w:t xml:space="preserve"> </w:t>
        </w:r>
      </w:ins>
      <w:ins w:id="1344" w:author="Judith Borghouts" w:date="2018-07-05T16:42:00Z">
        <w:r w:rsidR="00542792">
          <w:fldChar w:fldCharType="begin"/>
        </w:r>
        <w:r w:rsidR="00542792">
          <w:instrText xml:space="preserve"> REF _Ref518572274 \h </w:instrText>
        </w:r>
      </w:ins>
      <w:r w:rsidR="00542792">
        <w:fldChar w:fldCharType="separate"/>
      </w:r>
      <w:ins w:id="1345" w:author="Judith Borghouts" w:date="2018-07-05T16:42:00Z">
        <w:r w:rsidR="00542792">
          <w:t xml:space="preserve">Figure </w:t>
        </w:r>
        <w:r w:rsidR="00542792">
          <w:rPr>
            <w:noProof/>
          </w:rPr>
          <w:t>8</w:t>
        </w:r>
        <w:r w:rsidR="00542792">
          <w:fldChar w:fldCharType="end"/>
        </w:r>
      </w:ins>
      <w:ins w:id="1346" w:author="Judith Borghouts" w:date="2018-07-05T16:01:00Z">
        <w:r w:rsidRPr="00835D90">
          <w:rPr>
            <w:color w:val="4472C4" w:themeColor="accent1"/>
          </w:rPr>
          <w:fldChar w:fldCharType="begin"/>
        </w:r>
        <w:r w:rsidRPr="00835D90">
          <w:rPr>
            <w:color w:val="4472C4" w:themeColor="accent1"/>
          </w:rPr>
          <w:instrText xml:space="preserve"> REF _Ref511320487 \h </w:instrText>
        </w:r>
      </w:ins>
      <w:r w:rsidRPr="00835D90">
        <w:rPr>
          <w:color w:val="4472C4" w:themeColor="accent1"/>
        </w:rPr>
      </w:r>
      <w:ins w:id="1347" w:author="Judith Borghouts" w:date="2018-07-05T16:01:00Z">
        <w:r w:rsidRPr="00835D90">
          <w:rPr>
            <w:color w:val="4472C4" w:themeColor="accent1"/>
          </w:rPr>
          <w:fldChar w:fldCharType="end"/>
        </w:r>
        <w:r w:rsidRPr="00835D90">
          <w:t>), and gave participants the option to write down what they had been doing while they were away.</w:t>
        </w:r>
      </w:ins>
    </w:p>
    <w:p w14:paraId="336A924E" w14:textId="77777777" w:rsidR="0028683D" w:rsidRPr="00835D90" w:rsidRDefault="0028683D" w:rsidP="0028683D">
      <w:pPr>
        <w:pStyle w:val="Paragraph"/>
        <w:rPr>
          <w:ins w:id="1348" w:author="Judith Borghouts" w:date="2018-07-05T16:01:00Z"/>
        </w:rPr>
      </w:pPr>
    </w:p>
    <w:p w14:paraId="2E322EC8" w14:textId="77777777" w:rsidR="00542792" w:rsidRDefault="0028683D" w:rsidP="00D96358">
      <w:pPr>
        <w:pStyle w:val="Paragraph"/>
        <w:keepNext/>
        <w:jc w:val="center"/>
        <w:rPr>
          <w:ins w:id="1349" w:author="Judith Borghouts" w:date="2018-07-05T16:42:00Z"/>
        </w:rPr>
      </w:pPr>
      <w:ins w:id="1350" w:author="Judith Borghouts" w:date="2018-07-05T16:01:00Z">
        <w:r w:rsidRPr="00835D90">
          <w:rPr>
            <w:noProof/>
            <w:lang w:eastAsia="en-GB"/>
          </w:rPr>
          <w:drawing>
            <wp:inline distT="0" distB="0" distL="0" distR="0" wp14:anchorId="013F19C0" wp14:editId="6CCB9D82">
              <wp:extent cx="2254388" cy="806616"/>
              <wp:effectExtent l="12700" t="12700" r="63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22">
                        <a:extLst>
                          <a:ext uri="{28A0092B-C50C-407E-A947-70E740481C1C}">
                            <a14:useLocalDpi xmlns:a14="http://schemas.microsoft.com/office/drawing/2010/main" val="0"/>
                          </a:ext>
                        </a:extLst>
                      </a:blip>
                      <a:stretch>
                        <a:fillRect/>
                      </a:stretch>
                    </pic:blipFill>
                    <pic:spPr>
                      <a:xfrm>
                        <a:off x="0" y="0"/>
                        <a:ext cx="2278943" cy="815402"/>
                      </a:xfrm>
                      <a:prstGeom prst="rect">
                        <a:avLst/>
                      </a:prstGeom>
                      <a:ln>
                        <a:solidFill>
                          <a:schemeClr val="bg2"/>
                        </a:solidFill>
                      </a:ln>
                    </pic:spPr>
                  </pic:pic>
                </a:graphicData>
              </a:graphic>
            </wp:inline>
          </w:drawing>
        </w:r>
      </w:ins>
    </w:p>
    <w:p w14:paraId="1E08C0C4" w14:textId="18F903A0" w:rsidR="00542792" w:rsidRDefault="00542792">
      <w:pPr>
        <w:pStyle w:val="Caption"/>
        <w:rPr>
          <w:ins w:id="1351" w:author="Judith Borghouts" w:date="2018-07-05T16:41:00Z"/>
        </w:rPr>
        <w:pPrChange w:id="1352" w:author="Judith Borghouts" w:date="2018-07-05T16:42:00Z">
          <w:pPr>
            <w:pStyle w:val="Paragraph"/>
            <w:keepNext/>
            <w:jc w:val="center"/>
          </w:pPr>
        </w:pPrChange>
      </w:pPr>
      <w:ins w:id="1353" w:author="Judith Borghouts" w:date="2018-07-05T16:42:00Z">
        <w:r>
          <w:t xml:space="preserve">Figure </w:t>
        </w:r>
        <w:r>
          <w:fldChar w:fldCharType="begin"/>
        </w:r>
        <w:r>
          <w:instrText xml:space="preserve"> SEQ Figure \* ARABIC </w:instrText>
        </w:r>
      </w:ins>
      <w:r>
        <w:fldChar w:fldCharType="separate"/>
      </w:r>
      <w:ins w:id="1354" w:author="Judith Borghouts" w:date="2018-07-05T16:42:00Z">
        <w:r>
          <w:rPr>
            <w:noProof/>
          </w:rPr>
          <w:t>8</w:t>
        </w:r>
        <w:r>
          <w:fldChar w:fldCharType="end"/>
        </w:r>
        <w:r>
          <w:t xml:space="preserve">. </w:t>
        </w:r>
        <w:r w:rsidRPr="002D54D5">
          <w:t xml:space="preserve">If participants had been away from their computer, upon returning </w:t>
        </w:r>
        <w:proofErr w:type="spellStart"/>
        <w:r w:rsidRPr="002D54D5">
          <w:t>ManicTime</w:t>
        </w:r>
        <w:proofErr w:type="spellEnd"/>
        <w:r w:rsidRPr="002D54D5">
          <w:t xml:space="preserve"> presented them with a window showing how long they had been away for, and an option to write down what they had been doing while away.</w:t>
        </w:r>
      </w:ins>
    </w:p>
    <w:p w14:paraId="2719B16F" w14:textId="6A073215" w:rsidR="00E808C3" w:rsidRPr="00835D90" w:rsidDel="00944870" w:rsidRDefault="009E11C5" w:rsidP="00DA3939">
      <w:pPr>
        <w:pStyle w:val="Paragraph"/>
        <w:ind w:firstLine="0"/>
        <w:rPr>
          <w:del w:id="1355" w:author="Judith Borghouts" w:date="2018-07-05T16:07:00Z"/>
        </w:rPr>
      </w:pPr>
      <w:del w:id="1356" w:author="Judith Borghouts" w:date="2018-07-05T16:07:00Z">
        <w:r w:rsidRPr="00835D90" w:rsidDel="00944870">
          <w:delText>and</w:delText>
        </w:r>
      </w:del>
      <w:del w:id="1357" w:author="Judith Borghouts" w:date="2018-07-05T16:00:00Z">
        <w:r w:rsidRPr="00835D90" w:rsidDel="0028683D">
          <w:delText xml:space="preserve"> though participants only used the extension in the </w:delText>
        </w:r>
        <w:r w:rsidR="00B51613" w:rsidRPr="00835D90" w:rsidDel="0028683D">
          <w:delText>office</w:delText>
        </w:r>
        <w:r w:rsidRPr="00835D90" w:rsidDel="0028683D">
          <w:delText>, their descriptions of their office</w:delText>
        </w:r>
        <w:r w:rsidR="00A27931" w:rsidRPr="00835D90" w:rsidDel="0028683D">
          <w:delText xml:space="preserve"> and home environments indicate</w:delText>
        </w:r>
        <w:r w:rsidRPr="00835D90" w:rsidDel="0028683D">
          <w:delText xml:space="preserve"> that </w:delText>
        </w:r>
        <w:r w:rsidR="00C225FA" w:rsidRPr="00835D90" w:rsidDel="0028683D">
          <w:delText xml:space="preserve">participants may in particular benefit </w:delText>
        </w:r>
        <w:r w:rsidR="008F273E" w:rsidRPr="00835D90" w:rsidDel="0028683D">
          <w:delText xml:space="preserve">from time </w:delText>
        </w:r>
        <w:r w:rsidR="00895EAE" w:rsidRPr="00835D90" w:rsidDel="0028683D">
          <w:delText>information</w:delText>
        </w:r>
        <w:r w:rsidR="008F273E" w:rsidRPr="00835D90" w:rsidDel="0028683D">
          <w:delText xml:space="preserve"> </w:delText>
        </w:r>
        <w:commentRangeStart w:id="1358"/>
        <w:r w:rsidR="008F273E" w:rsidRPr="00835D90" w:rsidDel="0028683D">
          <w:delText>during</w:delText>
        </w:r>
        <w:r w:rsidRPr="00835D90" w:rsidDel="0028683D">
          <w:delText xml:space="preserve"> afternoon work in the office, when participants were more </w:delText>
        </w:r>
        <w:r w:rsidR="00250132" w:rsidRPr="00835D90" w:rsidDel="0028683D">
          <w:delText>prone to</w:delText>
        </w:r>
        <w:r w:rsidR="00E808C3" w:rsidRPr="00835D90" w:rsidDel="0028683D">
          <w:delText xml:space="preserve"> </w:delText>
        </w:r>
        <w:r w:rsidR="00570957" w:rsidRPr="00835D90" w:rsidDel="0028683D">
          <w:delText>interrupt themselves</w:delText>
        </w:r>
        <w:r w:rsidR="00250132" w:rsidRPr="00835D90" w:rsidDel="0028683D">
          <w:delText xml:space="preserve"> and get distracted</w:delText>
        </w:r>
        <w:commentRangeEnd w:id="1358"/>
        <w:r w:rsidR="009C5A47" w:rsidDel="0028683D">
          <w:rPr>
            <w:rStyle w:val="CommentReference"/>
          </w:rPr>
          <w:commentReference w:id="1358"/>
        </w:r>
      </w:del>
      <w:del w:id="1359" w:author="Judith Borghouts" w:date="2018-07-05T16:07:00Z">
        <w:r w:rsidR="00570957" w:rsidRPr="00835D90" w:rsidDel="00944870">
          <w:delText>.</w:delText>
        </w:r>
        <w:r w:rsidR="00DA3939" w:rsidRPr="00835D90" w:rsidDel="00944870">
          <w:delText xml:space="preserve"> </w:delText>
        </w:r>
        <w:r w:rsidR="00F63206" w:rsidRPr="00835D90" w:rsidDel="00944870">
          <w:delText>In general, the office was seen as a more distracting environment</w:delText>
        </w:r>
        <w:r w:rsidR="007249C1" w:rsidRPr="00835D90" w:rsidDel="00944870">
          <w:delText xml:space="preserve"> and</w:delText>
        </w:r>
        <w:r w:rsidR="009473C2" w:rsidRPr="00835D90" w:rsidDel="00944870">
          <w:delText xml:space="preserve"> participants </w:delText>
        </w:r>
        <w:r w:rsidR="007249C1" w:rsidRPr="00835D90" w:rsidDel="00944870">
          <w:delText xml:space="preserve">saved up </w:delText>
        </w:r>
        <w:r w:rsidR="009473C2" w:rsidRPr="00835D90" w:rsidDel="00944870">
          <w:delText>tasks that required focused attention</w:delText>
        </w:r>
        <w:r w:rsidR="00C26A28" w:rsidRPr="00835D90" w:rsidDel="00944870">
          <w:delText xml:space="preserve"> to complete</w:delText>
        </w:r>
        <w:r w:rsidR="009473C2" w:rsidRPr="00835D90" w:rsidDel="00944870">
          <w:delText xml:space="preserve"> </w:delText>
        </w:r>
        <w:r w:rsidR="00E808C3" w:rsidRPr="00835D90" w:rsidDel="00944870">
          <w:delText>at home</w:delText>
        </w:r>
        <w:r w:rsidR="00DD4470" w:rsidRPr="00835D90" w:rsidDel="00944870">
          <w:delText xml:space="preserve">. </w:delText>
        </w:r>
        <w:r w:rsidR="0089175F" w:rsidRPr="00835D90" w:rsidDel="00944870">
          <w:delText xml:space="preserve">They </w:delText>
        </w:r>
        <w:r w:rsidR="00E808C3" w:rsidRPr="00835D90" w:rsidDel="00944870">
          <w:delText>received f</w:delText>
        </w:r>
        <w:r w:rsidR="0089175F" w:rsidRPr="00835D90" w:rsidDel="00944870">
          <w:delText xml:space="preserve">ewer </w:delText>
        </w:r>
        <w:r w:rsidR="001002B5" w:rsidRPr="00835D90" w:rsidDel="00944870">
          <w:delText>external i</w:delText>
        </w:r>
        <w:r w:rsidR="001E31E2" w:rsidRPr="00835D90" w:rsidDel="00944870">
          <w:delText>nterruptions:</w:delText>
        </w:r>
      </w:del>
    </w:p>
    <w:p w14:paraId="6F1B33B8" w14:textId="3357AD35" w:rsidR="00B4548C" w:rsidRPr="00835D90" w:rsidDel="00944870" w:rsidRDefault="00E808C3" w:rsidP="000A2174">
      <w:pPr>
        <w:pStyle w:val="Quote"/>
        <w:rPr>
          <w:del w:id="1360" w:author="Judith Borghouts" w:date="2018-07-05T16:07:00Z"/>
        </w:rPr>
      </w:pPr>
      <w:del w:id="1361" w:author="Judith Borghouts" w:date="2018-07-05T16:07:00Z">
        <w:r w:rsidRPr="00835D90" w:rsidDel="00944870">
          <w:delText xml:space="preserve">“You’re working from home for a specific purpose, and therefore you don’t really want to be disturbed. Unless it’s absolutely urgent.” (P2) </w:delText>
        </w:r>
      </w:del>
    </w:p>
    <w:p w14:paraId="2DFDC2C9" w14:textId="540FB0B6" w:rsidR="008E370D" w:rsidRPr="00835D90" w:rsidDel="00944870" w:rsidRDefault="00B4548C" w:rsidP="006A5461">
      <w:pPr>
        <w:pStyle w:val="Quote"/>
        <w:rPr>
          <w:del w:id="1362" w:author="Judith Borghouts" w:date="2018-07-05T16:07:00Z"/>
        </w:rPr>
      </w:pPr>
      <w:del w:id="1363" w:author="Judith Borghouts" w:date="2018-07-05T16:07:00Z">
        <w:r w:rsidRPr="00835D90" w:rsidDel="00944870">
          <w:delText>“</w:delText>
        </w:r>
        <w:r w:rsidR="008E370D" w:rsidRPr="00835D90" w:rsidDel="00944870">
          <w:delText>I get fewer emails, definitely. (…) If I’m not there, 7 out of 10 enquiries, they deal with themselves.” (P9)</w:delText>
        </w:r>
      </w:del>
    </w:p>
    <w:p w14:paraId="75AD7257" w14:textId="735F6179" w:rsidR="006A5461" w:rsidRPr="00835D90" w:rsidRDefault="001E31E2" w:rsidP="006A5461">
      <w:pPr>
        <w:pStyle w:val="Paragraph"/>
        <w:ind w:firstLine="0"/>
      </w:pPr>
      <w:del w:id="1364" w:author="Judith Borghouts" w:date="2018-07-05T16:06:00Z">
        <w:r w:rsidRPr="00835D90" w:rsidDel="00944870">
          <w:delText>At home</w:delText>
        </w:r>
      </w:del>
      <w:del w:id="1365" w:author="Judith Borghouts" w:date="2018-07-05T16:07:00Z">
        <w:r w:rsidRPr="00835D90" w:rsidDel="00677FE4">
          <w:delText xml:space="preserve">, </w:delText>
        </w:r>
      </w:del>
      <w:ins w:id="1366" w:author="Judith Borghouts" w:date="2018-07-05T16:07:00Z">
        <w:r w:rsidR="00677FE4" w:rsidRPr="00835D90">
          <w:t xml:space="preserve">The office environment not only exposed participants to more external interruptions, but </w:t>
        </w:r>
      </w:ins>
      <w:r w:rsidR="002B58CE" w:rsidRPr="00835D90">
        <w:t>participants</w:t>
      </w:r>
      <w:r w:rsidRPr="00835D90">
        <w:t xml:space="preserve"> also </w:t>
      </w:r>
      <w:del w:id="1367" w:author="Judith Borghouts" w:date="2018-07-05T16:07:00Z">
        <w:r w:rsidRPr="00835D90" w:rsidDel="00944870">
          <w:delText>reacted to interruptions differently</w:delText>
        </w:r>
      </w:del>
      <w:ins w:id="1368" w:author="Judith Borghouts" w:date="2018-07-05T16:07:00Z">
        <w:r w:rsidR="00944870">
          <w:t>self-interrupted more in the office</w:t>
        </w:r>
      </w:ins>
      <w:r w:rsidRPr="00835D90">
        <w:t>:</w:t>
      </w:r>
    </w:p>
    <w:p w14:paraId="0EFC0737" w14:textId="5E94E159" w:rsidR="006A5461" w:rsidRDefault="006A5461" w:rsidP="00F44E62">
      <w:pPr>
        <w:pStyle w:val="Quote"/>
        <w:rPr>
          <w:ins w:id="1369" w:author="Judith Borghouts" w:date="2018-07-05T16:08:00Z"/>
        </w:rPr>
      </w:pPr>
      <w:r w:rsidRPr="00835D90">
        <w:t xml:space="preserve">“From home it’s a bit different, I normally look at </w:t>
      </w:r>
      <w:proofErr w:type="gramStart"/>
      <w:r w:rsidRPr="00835D90">
        <w:t>the emails</w:t>
      </w:r>
      <w:proofErr w:type="gramEnd"/>
      <w:r w:rsidRPr="00835D90">
        <w:t xml:space="preserve"> but I generally try not to respond, unless it’s too urgent. But at work, when I’m here, (…) if it is not too urgent, but still I can find that is nice and straightforward, I just straight </w:t>
      </w:r>
      <w:proofErr w:type="gramStart"/>
      <w:r w:rsidRPr="00835D90">
        <w:t>reply back</w:t>
      </w:r>
      <w:proofErr w:type="gramEnd"/>
      <w:r w:rsidRPr="00835D90">
        <w:t>. But at home it’s more focused, definitely.” (P8)</w:t>
      </w:r>
    </w:p>
    <w:p w14:paraId="34F44F58" w14:textId="77777777" w:rsidR="000D1E16" w:rsidRPr="00835D90" w:rsidDel="000D1E16" w:rsidRDefault="000D1E16" w:rsidP="000D1E16">
      <w:pPr>
        <w:pStyle w:val="Quote"/>
        <w:rPr>
          <w:del w:id="1370" w:author="Judith Borghouts" w:date="2018-07-05T16:09:00Z"/>
        </w:rPr>
      </w:pPr>
      <w:moveToRangeStart w:id="1371" w:author="Judith Borghouts" w:date="2018-07-05T16:09:00Z" w:name="move518570268"/>
      <w:moveTo w:id="1372" w:author="Judith Borghouts" w:date="2018-07-05T16:09:00Z">
        <w:r w:rsidRPr="00835D90">
          <w:t>“When I’m at home, I generally don’t look at my phone for some weird reason. (…) When I’m in the office I find that I’m easily distracted, and I don’t get things done.” (P9)</w:t>
        </w:r>
      </w:moveTo>
    </w:p>
    <w:moveToRangeEnd w:id="1371"/>
    <w:p w14:paraId="7C6F07E7" w14:textId="4D8057E3" w:rsidR="000D1E16" w:rsidRPr="00300506" w:rsidRDefault="000D1E16" w:rsidP="00300506">
      <w:pPr>
        <w:pStyle w:val="Quote"/>
      </w:pPr>
    </w:p>
    <w:p w14:paraId="39367B89" w14:textId="7F7E151D" w:rsidR="00B4548C" w:rsidRPr="00835D90" w:rsidRDefault="00843242" w:rsidP="004167A8">
      <w:pPr>
        <w:pStyle w:val="Paragraph"/>
      </w:pPr>
      <w:del w:id="1373" w:author="Judith Borghouts" w:date="2018-07-05T16:07:00Z">
        <w:r w:rsidRPr="00835D90" w:rsidDel="00677FE4">
          <w:delText>The office environment not only exposed participants to</w:delText>
        </w:r>
        <w:r w:rsidR="004167A8" w:rsidRPr="00835D90" w:rsidDel="00677FE4">
          <w:delText xml:space="preserve"> more external interruptions, but </w:delText>
        </w:r>
      </w:del>
      <w:ins w:id="1374" w:author="Judith Borghouts" w:date="2018-07-05T16:07:00Z">
        <w:r w:rsidR="00EB74F5">
          <w:t>A</w:t>
        </w:r>
      </w:ins>
      <w:del w:id="1375" w:author="Judith Borghouts" w:date="2018-07-05T16:07:00Z">
        <w:r w:rsidR="00C568A5" w:rsidRPr="00835D90" w:rsidDel="00EB74F5">
          <w:delText>a</w:delText>
        </w:r>
      </w:del>
      <w:r w:rsidR="00C568A5" w:rsidRPr="00835D90">
        <w:t xml:space="preserve">ll seven </w:t>
      </w:r>
      <w:r w:rsidR="00155B3E" w:rsidRPr="00835D90">
        <w:t xml:space="preserve">participants </w:t>
      </w:r>
      <w:r w:rsidR="00184126" w:rsidRPr="00835D90">
        <w:t>reported</w:t>
      </w:r>
      <w:r w:rsidR="00155B3E" w:rsidRPr="00835D90">
        <w:t xml:space="preserve"> </w:t>
      </w:r>
      <w:r w:rsidR="004167A8" w:rsidRPr="00835D90">
        <w:t>there</w:t>
      </w:r>
      <w:r w:rsidR="00A75788" w:rsidRPr="00835D90">
        <w:t xml:space="preserve"> were </w:t>
      </w:r>
      <w:del w:id="1376" w:author="Judith Borghouts" w:date="2018-07-05T16:09:00Z">
        <w:r w:rsidR="00A75788" w:rsidRPr="00835D90" w:rsidDel="000D1E16">
          <w:delText>also</w:delText>
        </w:r>
        <w:r w:rsidR="004167A8" w:rsidRPr="00835D90" w:rsidDel="000D1E16">
          <w:delText xml:space="preserve"> </w:delText>
        </w:r>
      </w:del>
      <w:r w:rsidR="004167A8" w:rsidRPr="00835D90">
        <w:t>more sources to get distracted</w:t>
      </w:r>
      <w:ins w:id="1377" w:author="Judith Borghouts" w:date="2018-07-05T16:09:00Z">
        <w:r w:rsidR="000D1E16">
          <w:t xml:space="preserve"> in the office</w:t>
        </w:r>
      </w:ins>
      <w:r w:rsidR="004167A8" w:rsidRPr="00835D90">
        <w:t xml:space="preserve">. For example, </w:t>
      </w:r>
      <w:r w:rsidR="004E386C" w:rsidRPr="00835D90">
        <w:t>most participants</w:t>
      </w:r>
      <w:r w:rsidR="009473C2" w:rsidRPr="00835D90">
        <w:t xml:space="preserve"> </w:t>
      </w:r>
      <w:r w:rsidR="00FA48FD" w:rsidRPr="00835D90">
        <w:t xml:space="preserve">had multiple </w:t>
      </w:r>
      <w:r w:rsidR="00786D8E" w:rsidRPr="00835D90">
        <w:t xml:space="preserve">computer </w:t>
      </w:r>
      <w:r w:rsidR="00747A79" w:rsidRPr="00835D90">
        <w:t>screens and</w:t>
      </w:r>
      <w:r w:rsidR="00FA48FD" w:rsidRPr="00835D90">
        <w:t xml:space="preserve"> </w:t>
      </w:r>
      <w:r w:rsidR="009473C2" w:rsidRPr="00835D90">
        <w:t xml:space="preserve">kept </w:t>
      </w:r>
      <w:proofErr w:type="gramStart"/>
      <w:r w:rsidR="00880CFA" w:rsidRPr="00835D90">
        <w:t>the majority of</w:t>
      </w:r>
      <w:proofErr w:type="gramEnd"/>
      <w:r w:rsidR="00786D8E" w:rsidRPr="00835D90">
        <w:t xml:space="preserve"> documents, browse windows and applications </w:t>
      </w:r>
      <w:r w:rsidR="009473C2" w:rsidRPr="00835D90">
        <w:t>open</w:t>
      </w:r>
      <w:r w:rsidR="00994521" w:rsidRPr="00835D90">
        <w:t xml:space="preserve"> on their work computer</w:t>
      </w:r>
      <w:r w:rsidR="009473C2" w:rsidRPr="00835D90">
        <w:t xml:space="preserve">, </w:t>
      </w:r>
      <w:r w:rsidR="0021668D" w:rsidRPr="00835D90">
        <w:t>even af</w:t>
      </w:r>
      <w:r w:rsidR="009B365D" w:rsidRPr="00835D90">
        <w:t>ter they</w:t>
      </w:r>
      <w:r w:rsidR="001366EA" w:rsidRPr="00835D90">
        <w:t xml:space="preserve"> had finished with them. </w:t>
      </w:r>
      <w:r w:rsidR="007536C9" w:rsidRPr="00835D90">
        <w:t>These windows</w:t>
      </w:r>
      <w:r w:rsidR="009473C2" w:rsidRPr="00835D90">
        <w:t xml:space="preserve"> w</w:t>
      </w:r>
      <w:r w:rsidR="007536C9" w:rsidRPr="00835D90">
        <w:t>ere</w:t>
      </w:r>
      <w:r w:rsidR="009473C2" w:rsidRPr="00835D90">
        <w:t xml:space="preserve"> a further source of distraction if </w:t>
      </w:r>
      <w:r w:rsidR="00B024D2" w:rsidRPr="00835D90">
        <w:t>participants</w:t>
      </w:r>
      <w:r w:rsidR="009473C2" w:rsidRPr="00835D90">
        <w:t xml:space="preserve"> were trying t</w:t>
      </w:r>
      <w:r w:rsidR="009B365D" w:rsidRPr="00835D90">
        <w:t>o find task-related information in one of the windows:</w:t>
      </w:r>
    </w:p>
    <w:p w14:paraId="632B0F12" w14:textId="65BCC248" w:rsidR="006A5461" w:rsidRPr="00835D90" w:rsidRDefault="00B4548C" w:rsidP="006A5461">
      <w:pPr>
        <w:pStyle w:val="Quote"/>
      </w:pPr>
      <w:r w:rsidRPr="00835D90">
        <w:t>“It’s like 15 tabs, and I need to go somewhere. And I end up clicking all o</w:t>
      </w:r>
      <w:r w:rsidR="004167A8" w:rsidRPr="00835D90">
        <w:t>f</w:t>
      </w:r>
      <w:r w:rsidRPr="00835D90">
        <w:t xml:space="preserve"> them. And if there is one that is personal stuff, I end up reading it. And then five minutes after, I’m like: what was I doing? (…) </w:t>
      </w:r>
      <w:proofErr w:type="gramStart"/>
      <w:r w:rsidRPr="00835D90">
        <w:t>So</w:t>
      </w:r>
      <w:proofErr w:type="gramEnd"/>
      <w:r w:rsidRPr="00835D90">
        <w:t xml:space="preserve"> it’s distracting in the way that it makes me n</w:t>
      </w:r>
      <w:r w:rsidR="007C2F71" w:rsidRPr="00835D90">
        <w:t xml:space="preserve">ot solely focused on one thing.” </w:t>
      </w:r>
      <w:r w:rsidRPr="00835D90">
        <w:t>(P3)</w:t>
      </w:r>
    </w:p>
    <w:p w14:paraId="15762CAF" w14:textId="1AFBEBE5" w:rsidR="006149D6" w:rsidRPr="00835D90" w:rsidDel="00AF7155" w:rsidRDefault="00AF7155" w:rsidP="006149D6">
      <w:pPr>
        <w:rPr>
          <w:del w:id="1378" w:author="Judith Borghouts" w:date="2018-07-05T16:09:00Z"/>
        </w:rPr>
      </w:pPr>
      <w:ins w:id="1379" w:author="Judith Borghouts" w:date="2018-07-05T16:09:00Z">
        <w:r w:rsidRPr="00835D90" w:rsidDel="00AF7155">
          <w:t xml:space="preserve"> </w:t>
        </w:r>
      </w:ins>
      <w:del w:id="1380" w:author="Judith Borghouts" w:date="2018-07-05T16:09:00Z">
        <w:r w:rsidR="002D7A5D" w:rsidRPr="00835D90" w:rsidDel="00AF7155">
          <w:delText xml:space="preserve">In contrast, at home participants worked with one screen and had their main task window maximised. </w:delText>
        </w:r>
        <w:r w:rsidR="006149D6" w:rsidRPr="00835D90" w:rsidDel="00AF7155">
          <w:delText xml:space="preserve">Another participant reported she </w:delText>
        </w:r>
        <w:r w:rsidR="009D522C" w:rsidRPr="00835D90" w:rsidDel="00AF7155">
          <w:delText xml:space="preserve">was </w:delText>
        </w:r>
        <w:r w:rsidR="00F153A5" w:rsidRPr="00835D90" w:rsidDel="00AF7155">
          <w:delText xml:space="preserve">also </w:delText>
        </w:r>
        <w:r w:rsidR="009D522C" w:rsidRPr="00835D90" w:rsidDel="00AF7155">
          <w:delText xml:space="preserve">less prone to react to </w:delText>
        </w:r>
        <w:r w:rsidR="004E3931" w:rsidRPr="00835D90" w:rsidDel="00AF7155">
          <w:delText xml:space="preserve">other </w:delText>
        </w:r>
        <w:r w:rsidR="009D522C" w:rsidRPr="00835D90" w:rsidDel="00AF7155">
          <w:delText>self-interruptions</w:delText>
        </w:r>
        <w:r w:rsidR="00AC4D13" w:rsidRPr="00835D90" w:rsidDel="00AF7155">
          <w:delText xml:space="preserve"> at home</w:delText>
        </w:r>
        <w:r w:rsidR="009D522C" w:rsidRPr="00835D90" w:rsidDel="00AF7155">
          <w:delText>:</w:delText>
        </w:r>
      </w:del>
    </w:p>
    <w:p w14:paraId="47AAD384" w14:textId="37222BBA" w:rsidR="009473C2" w:rsidRPr="00835D90" w:rsidDel="000D1E16" w:rsidRDefault="006A5461" w:rsidP="00606390">
      <w:pPr>
        <w:pStyle w:val="Quote"/>
      </w:pPr>
      <w:moveFromRangeStart w:id="1381" w:author="Judith Borghouts" w:date="2018-07-05T16:09:00Z" w:name="move518570268"/>
      <w:moveFrom w:id="1382" w:author="Judith Borghouts" w:date="2018-07-05T16:09:00Z">
        <w:r w:rsidRPr="00835D90" w:rsidDel="000D1E16">
          <w:t>“When I’m at home, I generally don’t look at my phone for some weird reason. (…) When I’m in the office I find that I’m easily distracted, and I don’t get things done.” (P9)</w:t>
        </w:r>
      </w:moveFrom>
    </w:p>
    <w:moveFromRangeEnd w:id="1381"/>
    <w:p w14:paraId="33EA7485" w14:textId="106CB13B" w:rsidR="009E11C5" w:rsidRPr="00835D90" w:rsidDel="000D1E16" w:rsidRDefault="003B63B1" w:rsidP="009E11C5">
      <w:pPr>
        <w:rPr>
          <w:del w:id="1383" w:author="Judith Borghouts" w:date="2018-07-05T16:08:00Z"/>
        </w:rPr>
      </w:pPr>
      <w:del w:id="1384" w:author="Judith Borghouts" w:date="2018-07-05T16:08:00Z">
        <w:r w:rsidRPr="00835D90" w:rsidDel="000D1E16">
          <w:delText>Thou</w:delText>
        </w:r>
        <w:r w:rsidR="00946BDA" w:rsidRPr="00835D90" w:rsidDel="000D1E16">
          <w:delText>gh</w:delText>
        </w:r>
        <w:r w:rsidR="009E11C5" w:rsidRPr="00835D90" w:rsidDel="000D1E16">
          <w:delText xml:space="preserve"> all participants felt </w:delText>
        </w:r>
        <w:r w:rsidR="00F51DE0" w:rsidRPr="00835D90" w:rsidDel="000D1E16">
          <w:delText xml:space="preserve">that </w:delText>
        </w:r>
        <w:r w:rsidR="00D55F9C" w:rsidRPr="00835D90" w:rsidDel="000D1E16">
          <w:delText xml:space="preserve">the office environment </w:delText>
        </w:r>
        <w:r w:rsidR="00AF3C0B" w:rsidRPr="00835D90" w:rsidDel="000D1E16">
          <w:delText>introduced</w:delText>
        </w:r>
        <w:r w:rsidR="009E11C5" w:rsidRPr="00835D90" w:rsidDel="000D1E16">
          <w:delText xml:space="preserve"> </w:delText>
        </w:r>
        <w:r w:rsidR="00D55F9C" w:rsidRPr="00835D90" w:rsidDel="000D1E16">
          <w:delText>more</w:delText>
        </w:r>
        <w:r w:rsidR="009E11C5" w:rsidRPr="00835D90" w:rsidDel="000D1E16">
          <w:delText xml:space="preserve"> </w:delText>
        </w:r>
        <w:r w:rsidR="00664746" w:rsidRPr="00835D90" w:rsidDel="000D1E16">
          <w:delText>distractions</w:delText>
        </w:r>
        <w:r w:rsidR="00E808C3" w:rsidRPr="00835D90" w:rsidDel="000D1E16">
          <w:delText xml:space="preserve"> </w:delText>
        </w:r>
        <w:r w:rsidR="00715AE5" w:rsidRPr="00835D90" w:rsidDel="000D1E16">
          <w:delText>during work-relat</w:delText>
        </w:r>
        <w:r w:rsidR="006E5951" w:rsidRPr="00835D90" w:rsidDel="000D1E16">
          <w:delText>ed interruptions</w:delText>
        </w:r>
        <w:r w:rsidR="009E11C5" w:rsidRPr="00835D90" w:rsidDel="000D1E16">
          <w:delText xml:space="preserve">, two participants </w:delText>
        </w:r>
        <w:r w:rsidR="006E5951" w:rsidRPr="00835D90" w:rsidDel="000D1E16">
          <w:delText>expressed</w:delText>
        </w:r>
        <w:r w:rsidR="009E11C5" w:rsidRPr="00835D90" w:rsidDel="000D1E16">
          <w:delText xml:space="preserve"> </w:delText>
        </w:r>
        <w:r w:rsidR="00D55F9C" w:rsidRPr="00835D90" w:rsidDel="000D1E16">
          <w:delText>that there were still other</w:delText>
        </w:r>
        <w:r w:rsidR="006E63DC" w:rsidRPr="00835D90" w:rsidDel="000D1E16">
          <w:delText>, personal,</w:delText>
        </w:r>
        <w:r w:rsidR="00D55F9C" w:rsidRPr="00835D90" w:rsidDel="000D1E16">
          <w:delText xml:space="preserve"> interruptions at home:</w:delText>
        </w:r>
      </w:del>
    </w:p>
    <w:p w14:paraId="36DB14F1" w14:textId="56D65F13" w:rsidR="009E11C5" w:rsidRPr="00835D90" w:rsidDel="000D1E16" w:rsidRDefault="00BC0C28" w:rsidP="009E11C5">
      <w:pPr>
        <w:pStyle w:val="Quote"/>
        <w:rPr>
          <w:del w:id="1385" w:author="Judith Borghouts" w:date="2018-07-05T16:08:00Z"/>
        </w:rPr>
      </w:pPr>
      <w:del w:id="1386" w:author="Judith Borghouts" w:date="2018-07-05T16:08:00Z">
        <w:r w:rsidRPr="00835D90" w:rsidDel="000D1E16">
          <w:delText xml:space="preserve"> </w:delText>
        </w:r>
        <w:r w:rsidR="009E11C5" w:rsidRPr="00835D90" w:rsidDel="000D1E16">
          <w:delText>“There are fewer, but there are still interruptions, but they are of a different kind. I guess in a way some of them are kind of internal interruptions.” (P5)</w:delText>
        </w:r>
      </w:del>
    </w:p>
    <w:p w14:paraId="6E05E7CD" w14:textId="49300BC7" w:rsidR="0028683D" w:rsidRPr="00300506" w:rsidRDefault="00BC0C28">
      <w:pPr>
        <w:pPrChange w:id="1387" w:author="Judith Borghouts" w:date="2018-07-05T16:09:00Z">
          <w:pPr>
            <w:pStyle w:val="Quote"/>
          </w:pPr>
        </w:pPrChange>
      </w:pPr>
      <w:del w:id="1388" w:author="Judith Borghouts" w:date="2018-07-05T16:08:00Z">
        <w:r w:rsidRPr="00835D90" w:rsidDel="000D1E16">
          <w:delText>“Coming to my office makes sense, if you want to work. Staying at home makes sense if you want to chill.” (</w:delText>
        </w:r>
        <w:commentRangeStart w:id="1389"/>
        <w:r w:rsidRPr="00835D90" w:rsidDel="000D1E16">
          <w:delText>P3</w:delText>
        </w:r>
        <w:commentRangeEnd w:id="1389"/>
        <w:r w:rsidR="000B45C7" w:rsidDel="000D1E16">
          <w:rPr>
            <w:rStyle w:val="CommentReference"/>
            <w:i/>
            <w:iCs/>
          </w:rPr>
          <w:commentReference w:id="1389"/>
        </w:r>
        <w:r w:rsidRPr="00835D90" w:rsidDel="000D1E16">
          <w:delText>)</w:delText>
        </w:r>
      </w:del>
      <w:ins w:id="1390" w:author="Judith Borghouts" w:date="2018-07-05T16:08:00Z">
        <w:r w:rsidR="00DF7D8A" w:rsidRPr="00DF7D8A">
          <w:t xml:space="preserve">When working in the office, participants tried to complete tasks that required focused attention in the morning. They were more easily distracted in the afternoon, as they received more external interruptions, such as email, phone calls, and colleagues. These differences in work environments indicate that people get more easily distracted in some environments and at certain times. </w:t>
        </w:r>
      </w:ins>
      <w:ins w:id="1391" w:author="Judith Borghouts" w:date="2018-07-05T16:00:00Z">
        <w:r w:rsidR="00DF7D8A">
          <w:t>T</w:t>
        </w:r>
        <w:r w:rsidR="0028683D" w:rsidRPr="00835D90">
          <w:t xml:space="preserve">hough participants only used the extension in the office, </w:t>
        </w:r>
        <w:r w:rsidR="0028683D" w:rsidRPr="00835D90">
          <w:lastRenderedPageBreak/>
          <w:t xml:space="preserve">their descriptions of their office and home environments indicate that participants may </w:t>
        </w:r>
        <w:proofErr w:type="gramStart"/>
        <w:r w:rsidR="0028683D" w:rsidRPr="00835D90">
          <w:t>in particular benefit</w:t>
        </w:r>
        <w:proofErr w:type="gramEnd"/>
        <w:r w:rsidR="0028683D" w:rsidRPr="00835D90">
          <w:t xml:space="preserve"> from time information </w:t>
        </w:r>
        <w:commentRangeStart w:id="1392"/>
        <w:r w:rsidR="0028683D" w:rsidRPr="00835D90">
          <w:t>during afternoon work in the office, when participants were more prone to interrupt themselves and get distracted</w:t>
        </w:r>
        <w:commentRangeEnd w:id="1392"/>
        <w:r w:rsidR="0028683D">
          <w:rPr>
            <w:rStyle w:val="CommentReference"/>
          </w:rPr>
          <w:commentReference w:id="1392"/>
        </w:r>
      </w:ins>
    </w:p>
    <w:p w14:paraId="47A92CE4" w14:textId="29927191" w:rsidR="00AA2684" w:rsidRPr="00835D90" w:rsidRDefault="00AA2684" w:rsidP="00AA2684">
      <w:pPr>
        <w:pStyle w:val="Heading1"/>
      </w:pPr>
      <w:r w:rsidRPr="00835D90">
        <w:t xml:space="preserve">General </w:t>
      </w:r>
      <w:commentRangeStart w:id="1393"/>
      <w:commentRangeStart w:id="1394"/>
      <w:r w:rsidRPr="00835D90">
        <w:t>Discussion</w:t>
      </w:r>
      <w:commentRangeEnd w:id="1393"/>
      <w:r w:rsidR="00391C44" w:rsidRPr="00835D90">
        <w:rPr>
          <w:rStyle w:val="CommentReference"/>
          <w:rFonts w:ascii="Palatino" w:eastAsiaTheme="minorHAnsi" w:hAnsi="Palatino" w:cstheme="minorBidi"/>
          <w:b w:val="0"/>
          <w:caps w:val="0"/>
        </w:rPr>
        <w:commentReference w:id="1393"/>
      </w:r>
      <w:commentRangeEnd w:id="1394"/>
      <w:r w:rsidR="000B45C7">
        <w:rPr>
          <w:rStyle w:val="CommentReference"/>
          <w:rFonts w:ascii="Palatino" w:eastAsiaTheme="minorHAnsi" w:hAnsi="Palatino" w:cstheme="minorBidi"/>
          <w:b w:val="0"/>
          <w:caps w:val="0"/>
        </w:rPr>
        <w:commentReference w:id="1394"/>
      </w:r>
    </w:p>
    <w:p w14:paraId="1338DF87" w14:textId="77777777" w:rsidR="0080350F" w:rsidRDefault="0080350F" w:rsidP="0080350F">
      <w:pPr>
        <w:pStyle w:val="Paragraph"/>
        <w:rPr>
          <w:ins w:id="1395" w:author="Judith Borghouts" w:date="2018-07-05T16:10:00Z"/>
        </w:rPr>
      </w:pPr>
      <w:ins w:id="1396" w:author="Judith Borghouts" w:date="2018-07-05T16:09:00Z">
        <w:r w:rsidRPr="0080350F">
          <w:t xml:space="preserve">We investigated whether showing people how long they go away from a task </w:t>
        </w:r>
        <w:proofErr w:type="gramStart"/>
        <w:r w:rsidRPr="0080350F">
          <w:t>has an effect on</w:t>
        </w:r>
        <w:proofErr w:type="gramEnd"/>
        <w:r w:rsidRPr="0080350F">
          <w:t xml:space="preserve"> people’s self-interruption behaviour, and discovered that time feedback can reduce distractions and improve task performance. Study 1 showed that it reduced the duration of switches, made people faster in completing a data entry task and reduced data entry errors. Study 2 showed that time feedback made people reflect on what they were doing during an interruption. They avoided interruptions that were not relevant, and set goals for how much time they were willing to spend on interruptions that were relevant. They were more focused on the intention of an interruption, and wary of potential distractions and diversions from this intention. </w:t>
        </w:r>
      </w:ins>
    </w:p>
    <w:p w14:paraId="42A6B670" w14:textId="190D2A00" w:rsidR="0080350F" w:rsidRPr="0080350F" w:rsidRDefault="0080350F" w:rsidP="0080350F">
      <w:pPr>
        <w:pStyle w:val="Paragraph"/>
        <w:rPr>
          <w:ins w:id="1397" w:author="Judith Borghouts" w:date="2018-07-05T16:10:00Z"/>
        </w:rPr>
      </w:pPr>
      <w:ins w:id="1398" w:author="Judith Borghouts" w:date="2018-07-05T16:10:00Z">
        <w:r w:rsidRPr="0080350F">
          <w:t>In line with previous work, we found that an increased awareness of how people use time can improve focus on work</w:t>
        </w:r>
      </w:ins>
      <w:ins w:id="1399" w:author="Judith Borghouts" w:date="2018-07-05T16:27:00Z">
        <w:r w:rsidR="007D0FA4">
          <w:t xml:space="preserve"> </w:t>
        </w:r>
        <w:r w:rsidR="007D0FA4">
          <w:fldChar w:fldCharType="begin" w:fldLock="1"/>
        </w:r>
      </w:ins>
      <w:r w:rsidR="00051270">
        <w:instrText>ADDIN CSL_CITATION { "citationItems" : [ { "id" : "ITEM-1",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1", "issued" : { "date-parts" : [ [ "2018" ] ] }, "publisher-place" : "Montreal, Canada", "title" : "Effects of Individual Differences in Blocking Workplace Distractions", "type" : "paper-conference" }, "uris" : [ "http://www.mendeley.com/documents/?uuid=a12a8af6-b4d8-303a-9d64-023d9288b151"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Mark et al., 2018; Whittaker et al., 2016)", "plainTextFormattedCitation" : "(Mark et al., 2018; Whittaker et al., 2016)", "previouslyFormattedCitation" : "(Mark et al., 2018; Whittaker et al., 2016)" }, "properties" : { "noteIndex" : 0 }, "schema" : "https://github.com/citation-style-language/schema/raw/master/csl-citation.json" }</w:instrText>
      </w:r>
      <w:r w:rsidR="007D0FA4">
        <w:fldChar w:fldCharType="separate"/>
      </w:r>
      <w:r w:rsidR="007D0FA4" w:rsidRPr="007D0FA4">
        <w:rPr>
          <w:noProof/>
        </w:rPr>
        <w:t>(Mark et al., 2018; Whittaker et al., 2016)</w:t>
      </w:r>
      <w:ins w:id="1400" w:author="Judith Borghouts" w:date="2018-07-05T16:27:00Z">
        <w:r w:rsidR="007D0FA4">
          <w:fldChar w:fldCharType="end"/>
        </w:r>
      </w:ins>
      <w:ins w:id="1401" w:author="Judith Borghouts" w:date="2018-07-05T16:10:00Z">
        <w:r w:rsidRPr="0080350F">
          <w:t xml:space="preserve">. While previous work mainly found a reduction of time spent on non-work applications, a novel finding from our work is that it can also benefit work-relevant interruptions: people shortened task-related interruptions to look up relevant information. </w:t>
        </w:r>
      </w:ins>
    </w:p>
    <w:p w14:paraId="10B1C7CD" w14:textId="1EB18816" w:rsidR="0080350F" w:rsidRPr="0080350F" w:rsidRDefault="0080350F" w:rsidP="0080350F">
      <w:pPr>
        <w:pStyle w:val="Paragraph"/>
        <w:rPr>
          <w:ins w:id="1402" w:author="Judith Borghouts" w:date="2018-07-05T16:10:00Z"/>
        </w:rPr>
      </w:pPr>
      <w:ins w:id="1403" w:author="Judith Borghouts" w:date="2018-07-05T16:10:00Z">
        <w:r w:rsidRPr="0080350F">
          <w:t xml:space="preserve">The finding that people reflected on what they were doing during an interruption, as well as on the relevance of an interruption, is important as it suggests that people become more aware and in control of the intention of their interruptions. Prior work showed that it can be beneficial to interrupt a task, for example to take a break, as long as it is intentional and the user is in control </w:t>
        </w:r>
      </w:ins>
      <w:ins w:id="1404" w:author="Judith Borghouts" w:date="2018-07-05T16:29:00Z">
        <w:r w:rsidR="00051270">
          <w:fldChar w:fldCharType="begin" w:fldLock="1"/>
        </w:r>
      </w:ins>
      <w:r w:rsidR="00E7371B">
        <w:instrText>ADDIN CSL_CITATION { "citationItems" : [ { "id" : "ITEM-1", "itemData" : { "author" : [ { "dropping-particle" : "", "family" : "Pang", "given" : "Alex Soojung-Kim", "non-dropping-particle" : "", "parse-names" : false, "suffix" : "" } ], "id" : "ITEM-1", "issued" : { "date-parts" : [ [ "2016" ] ] }, "publisher" : "Penguin", "title" : "Rest: Why You Get More Done When You Work Less", "type" : "book" }, "uris" : [ "http://www.mendeley.com/documents/?uuid=983e3746-6406-497c-aaea-c13e9e40b415" ] } ], "mendeley" : { "formattedCitation" : "(Pang, 2016)", "plainTextFormattedCitation" : "(Pang, 2016)", "previouslyFormattedCitation" : "(Pang, 2016)" }, "properties" : { "noteIndex" : 0 }, "schema" : "https://github.com/citation-style-language/schema/raw/master/csl-citation.json" }</w:instrText>
      </w:r>
      <w:r w:rsidR="00051270">
        <w:fldChar w:fldCharType="separate"/>
      </w:r>
      <w:r w:rsidR="00051270" w:rsidRPr="00051270">
        <w:rPr>
          <w:noProof/>
        </w:rPr>
        <w:t>(Pang, 2016)</w:t>
      </w:r>
      <w:ins w:id="1405" w:author="Judith Borghouts" w:date="2018-07-05T16:29:00Z">
        <w:r w:rsidR="00051270">
          <w:fldChar w:fldCharType="end"/>
        </w:r>
      </w:ins>
      <w:ins w:id="1406" w:author="Judith Borghouts" w:date="2018-07-05T16:10:00Z">
        <w:r w:rsidRPr="0080350F">
          <w:t>. Our results indicate that increased awareness of interruption behaviour may make interruptions more intentional, and reduce unintended diversions during these interruptions.</w:t>
        </w:r>
      </w:ins>
    </w:p>
    <w:p w14:paraId="0F4AB72D" w14:textId="460B4CAA" w:rsidR="0080350F" w:rsidRPr="0080350F" w:rsidRDefault="0080350F" w:rsidP="0080350F">
      <w:pPr>
        <w:pStyle w:val="Paragraph"/>
        <w:rPr>
          <w:ins w:id="1407" w:author="Judith Borghouts" w:date="2018-07-05T16:10:00Z"/>
        </w:rPr>
      </w:pPr>
      <w:ins w:id="1408" w:author="Judith Borghouts" w:date="2018-07-05T16:10:00Z">
        <w:r w:rsidRPr="0080350F">
          <w:t>We also found that people wanted information of time spent on a task, in addition to their time away from a task. Whittaker</w:t>
        </w:r>
      </w:ins>
      <w:ins w:id="1409" w:author="Judith Borghouts" w:date="2018-07-05T16:27:00Z">
        <w:r w:rsidR="0054378E">
          <w:t xml:space="preserve"> et al. </w:t>
        </w:r>
        <w:r w:rsidR="0054378E">
          <w:fldChar w:fldCharType="begin" w:fldLock="1"/>
        </w:r>
      </w:ins>
      <w:r w:rsidR="007D0FA4">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noteIndex" : 0 }, "schema" : "https://github.com/citation-style-language/schema/raw/master/csl-citation.json" }</w:instrText>
      </w:r>
      <w:r w:rsidR="0054378E">
        <w:fldChar w:fldCharType="separate"/>
      </w:r>
      <w:r w:rsidR="0054378E" w:rsidRPr="0054378E">
        <w:rPr>
          <w:noProof/>
        </w:rPr>
        <w:t>(2016)</w:t>
      </w:r>
      <w:ins w:id="1410" w:author="Judith Borghouts" w:date="2018-07-05T16:27:00Z">
        <w:r w:rsidR="0054378E">
          <w:fldChar w:fldCharType="end"/>
        </w:r>
      </w:ins>
      <w:ins w:id="1411" w:author="Judith Borghouts" w:date="2018-07-05T16:10:00Z">
        <w:r w:rsidRPr="0080350F">
          <w:t xml:space="preserve">, who presented users with the last 30 minutes of their computer activity, found that giving people feedback on their use of time decreased the time spent away from work, but not on work, and speculated that people may have time limits to spend on work. We find that rather than increasing the amount of time spent on work, time feedback on task may be useful for people to better plan when and how they spend time on tasks. It may also make it even more apparent how interruptions </w:t>
        </w:r>
        <w:proofErr w:type="gramStart"/>
        <w:r w:rsidRPr="0080350F">
          <w:t>slows</w:t>
        </w:r>
        <w:proofErr w:type="gramEnd"/>
        <w:r w:rsidRPr="0080350F">
          <w:t xml:space="preserve"> down their work, as it is not only the time during an interruption, but also the resumption time after an interruption, that slows down work []. This effect was also demonstrated in Study 1, where people who made longer switches were slower to complete a task, even after removing the duration times. </w:t>
        </w:r>
      </w:ins>
    </w:p>
    <w:p w14:paraId="4061F990" w14:textId="3C77DED6" w:rsidR="0080350F" w:rsidRPr="0080350F" w:rsidRDefault="0080350F" w:rsidP="0080350F">
      <w:pPr>
        <w:pStyle w:val="Paragraph"/>
        <w:rPr>
          <w:ins w:id="1412" w:author="Judith Borghouts" w:date="2018-07-05T16:10:00Z"/>
        </w:rPr>
      </w:pPr>
      <w:ins w:id="1413" w:author="Judith Borghouts" w:date="2018-07-05T16:10:00Z">
        <w:r w:rsidRPr="0080350F">
          <w:t xml:space="preserve">Participants were more distracted in the office in the afternoon, which is in line with Mark </w:t>
        </w:r>
      </w:ins>
      <w:ins w:id="1414" w:author="Judith Borghouts" w:date="2018-07-05T16:27:00Z">
        <w:r w:rsidR="00227A89">
          <w:t xml:space="preserve">et al. </w:t>
        </w:r>
        <w:r w:rsidR="0054378E">
          <w:fldChar w:fldCharType="begin" w:fldLock="1"/>
        </w:r>
      </w:ins>
      <w:r w:rsidR="0054378E">
        <w:instrText>ADDIN CSL_CITATION { "citationItems" : [ { "id" : "ITEM-1", "itemData" : { "DOI" : "10.1145/2556288.2557204", "ISBN" : "9781450324731",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container-title" : "CHI 2014", "id" : "ITEM-1", "issued" : { "date-parts" : [ [ "2014" ] ] }, "page" : "3025-3034", "title" : "Bored mondays and focused afternoons: the rhythm of attention and online activity in the workplace", "type" : "paper-conference" }, "suppress-author" : 1, "uris" : [ "http://www.mendeley.com/documents/?uuid=2d87e35c-d503-4979-b495-c81e1f5f40f9" ] } ], "mendeley" : { "formattedCitation" : "(2014a)", "plainTextFormattedCitation" : "(2014a)", "previouslyFormattedCitation" : "(2014a)" }, "properties" : { "noteIndex" : 0 }, "schema" : "https://github.com/citation-style-language/schema/raw/master/csl-citation.json" }</w:instrText>
      </w:r>
      <w:r w:rsidR="0054378E">
        <w:fldChar w:fldCharType="separate"/>
      </w:r>
      <w:r w:rsidR="0054378E" w:rsidRPr="0054378E">
        <w:rPr>
          <w:noProof/>
        </w:rPr>
        <w:t>(2014a)</w:t>
      </w:r>
      <w:ins w:id="1415" w:author="Judith Borghouts" w:date="2018-07-05T16:27:00Z">
        <w:r w:rsidR="0054378E">
          <w:fldChar w:fldCharType="end"/>
        </w:r>
        <w:r w:rsidR="0054378E">
          <w:t xml:space="preserve"> </w:t>
        </w:r>
      </w:ins>
      <w:ins w:id="1416" w:author="Judith Borghouts" w:date="2018-07-05T16:10:00Z">
        <w:r w:rsidRPr="0080350F">
          <w:t>who found that boredom in the workplace is highest in the afternoon, and people are more likely to self-</w:t>
        </w:r>
        <w:r w:rsidR="0054378E">
          <w:t>interrupt when they are bored</w:t>
        </w:r>
        <w:r w:rsidRPr="0080350F">
          <w:t>. A further likely reason we found was that it was busier in the office in the afternoon, and participants were exposed to more external interruptions: prior research found that an increase in external interruptions leads to more self-interruptions</w:t>
        </w:r>
      </w:ins>
      <w:ins w:id="1417" w:author="Judith Borghouts" w:date="2018-07-05T16:26:00Z">
        <w:r w:rsidR="009F12D3">
          <w:t xml:space="preserve"> </w:t>
        </w:r>
        <w:r w:rsidR="009F12D3">
          <w:fldChar w:fldCharType="begin" w:fldLock="1"/>
        </w:r>
      </w:ins>
      <w:r w:rsidR="0054378E">
        <w:instrText>ADDIN CSL_CITATION { "citationItems" : [ { "id" : "ITEM-1", "itemData" : { "abstract" : "Self-interruptions account for a significant portion of task switching in information-centric work contexts. However, most of the research to date has focused on understanding, analyzing and designing for external interruptions. The causes of self-interruptions are not well understood. In this paper we present an analysis of 889 hours of observed task switching behavior from 36 individuals across three high-technology information work organizations. Our analysis suggests that self-interruption is a function of organizational environment and individual differences, but also external interruptions experienced. We find that people in open office environments interrupt themselves at a higher rate. We also find that people are significantly more likely to interrupt themselves to return to solitary work associated with central working spheres, suggesting that self-interruption occurs largely as a function of prospective memory events. The research presented contributes substantially to our understanding of attention and multitasking in context.", "author" : [ { "dropping-particle" : "", "family" : "Dabbish", "given" : "Laura A", "non-dropping-particle" : "", "parse-names" : false, "suffix" : "" }, { "dropping-particle" : "", "family" : "Mark", "given" : "Gloria", "non-dropping-particle" : "", "parse-names" : false, "suffix" : "" }, { "dropping-particle" : "", "family" : "Gonzalez", "given" : "Victor M.", "non-dropping-particle" : "", "parse-names" : false, "suffix" : "" } ], "container-title" : "CHI'11", "id" : "ITEM-1", "issued" : { "date-parts" : [ [ "2011" ] ] }, "page" : "3127-3130", "title" : "Why Do I Keep Interrupting Myself?: Environment, Habit and Self-Interruption", "type" : "paper-conference" }, "uris" : [ "http://www.mendeley.com/documents/?uuid=6924b094-4643-3059-9d60-3340de58c5f4" ] } ], "mendeley" : { "formattedCitation" : "(Dabbish, Mark, &amp; Gonzalez, 2011)", "plainTextFormattedCitation" : "(Dabbish, Mark, &amp; Gonzalez, 2011)", "previouslyFormattedCitation" : "(Dabbish, Mark, &amp; Gonzalez, 2011)" }, "properties" : { "noteIndex" : 0 }, "schema" : "https://github.com/citation-style-language/schema/raw/master/csl-citation.json" }</w:instrText>
      </w:r>
      <w:r w:rsidR="009F12D3">
        <w:fldChar w:fldCharType="separate"/>
      </w:r>
      <w:r w:rsidR="009F12D3" w:rsidRPr="009F12D3">
        <w:rPr>
          <w:noProof/>
        </w:rPr>
        <w:t>(Dabbish, Mark, &amp; Gonzalez, 2011)</w:t>
      </w:r>
      <w:ins w:id="1418" w:author="Judith Borghouts" w:date="2018-07-05T16:26:00Z">
        <w:r w:rsidR="009F12D3">
          <w:fldChar w:fldCharType="end"/>
        </w:r>
      </w:ins>
      <w:ins w:id="1419" w:author="Judith Borghouts" w:date="2018-07-05T16:10:00Z">
        <w:r w:rsidRPr="0080350F">
          <w:t xml:space="preserve">. In contrast, participants who worked from home said they were more focused at home and experienced fewer interruptions. This means that people may in particular benefit from time information at certain moments and </w:t>
        </w:r>
        <w:proofErr w:type="gramStart"/>
        <w:r w:rsidRPr="0080350F">
          <w:t>settings, when</w:t>
        </w:r>
        <w:proofErr w:type="gramEnd"/>
        <w:r w:rsidRPr="0080350F">
          <w:t xml:space="preserve"> people are more likely to get distracted. However, participants in Study 2 only used the extension at the office and it is therefore unclear whether they would use it differently when working from home. Future research could further investigate people’s self-interruption behaviour in different work settings. </w:t>
        </w:r>
      </w:ins>
    </w:p>
    <w:p w14:paraId="0A720842" w14:textId="39F4523E" w:rsidR="001F585A" w:rsidRPr="00835D90" w:rsidRDefault="0080350F" w:rsidP="00B3712B">
      <w:pPr>
        <w:pStyle w:val="Paragraph"/>
      </w:pPr>
      <w:ins w:id="1420" w:author="Judith Borghouts" w:date="2018-07-05T16:10:00Z">
        <w:r w:rsidRPr="0080350F">
          <w:t>Interruptions can have both benefits and costs, and it is important to consider the properties that ma</w:t>
        </w:r>
        <w:r w:rsidR="00967B41">
          <w:t>ke an interruption disruptive</w:t>
        </w:r>
        <w:r w:rsidRPr="0080350F">
          <w:t xml:space="preserve">. Our work highlights that </w:t>
        </w:r>
        <w:proofErr w:type="gramStart"/>
        <w:r w:rsidRPr="0080350F">
          <w:t>whether or not</w:t>
        </w:r>
        <w:proofErr w:type="gramEnd"/>
        <w:r w:rsidRPr="0080350F">
          <w:t xml:space="preserve"> to address an interruption, and for how long, not only depends on interruption properties but also the context in which an interruption occurs. For instance, email may be considered distracting and is best avoided in some situations, but in another situation the user may need to find information in email which is essential for the current task. Furthermore, the longer people interrupt a ta</w:t>
        </w:r>
        <w:r w:rsidR="00E7371B">
          <w:t xml:space="preserve">sk, the more disruptive it is </w:t>
        </w:r>
      </w:ins>
      <w:ins w:id="1421" w:author="Judith Borghouts" w:date="2018-07-05T16:30:00Z">
        <w:r w:rsidR="00E7371B">
          <w:fldChar w:fldCharType="begin" w:fldLock="1"/>
        </w:r>
      </w:ins>
      <w:r w:rsidR="00B3712B">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noteIndex" : 0 }, "schema" : "https://github.com/citation-style-language/schema/raw/master/csl-citation.json" }</w:instrText>
      </w:r>
      <w:r w:rsidR="00E7371B">
        <w:fldChar w:fldCharType="separate"/>
      </w:r>
      <w:r w:rsidR="00E7371B" w:rsidRPr="00E7371B">
        <w:rPr>
          <w:noProof/>
        </w:rPr>
        <w:t>(Altmann et al., 2017; Monk et al., 2008)</w:t>
      </w:r>
      <w:ins w:id="1422" w:author="Judith Borghouts" w:date="2018-07-05T16:30:00Z">
        <w:r w:rsidR="00E7371B">
          <w:fldChar w:fldCharType="end"/>
        </w:r>
      </w:ins>
      <w:ins w:id="1423" w:author="Judith Borghouts" w:date="2018-07-05T16:10:00Z">
        <w:r w:rsidRPr="0080350F">
          <w:t xml:space="preserve">, but in some </w:t>
        </w:r>
        <w:proofErr w:type="gramStart"/>
        <w:r w:rsidRPr="0080350F">
          <w:t>situations</w:t>
        </w:r>
        <w:proofErr w:type="gramEnd"/>
        <w:r w:rsidRPr="0080350F">
          <w:t xml:space="preserve"> it is important to find information and spend this time away from a task. Prior approaches to block self-interruptions to distracting sources</w:t>
        </w:r>
      </w:ins>
      <w:ins w:id="1424" w:author="Judith Borghouts" w:date="2018-07-05T16:26:00Z">
        <w:r w:rsidR="005F53CF">
          <w:t xml:space="preserve"> </w:t>
        </w:r>
        <w:r w:rsidR="005F53CF">
          <w:fldChar w:fldCharType="begin" w:fldLock="1"/>
        </w:r>
      </w:ins>
      <w:r w:rsidR="009F12D3">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id" : "ITEM-2",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2", "issued" : { "date-parts" : [ [ "2018" ] ] }, "publisher-place" : "Montreal, Canada", "title" : "Effects of Individual Differences in Blocking Workplace Distractions", "type" : "paper-conference" }, "uris" : [ "http://www.mendeley.com/documents/?uuid=a12a8af6-b4d8-303a-9d64-023d9288b151" ] } ], "mendeley" : { "formattedCitation" : "(Kim et al., 2017; Mark et al., 2018)", "plainTextFormattedCitation" : "(Kim et al., 2017; Mark et al., 2018)", "previouslyFormattedCitation" : "(Kim et al., 2017; Mark et al., 2018)" }, "properties" : { "noteIndex" : 0 }, "schema" : "https://github.com/citation-style-language/schema/raw/master/csl-citation.json" }</w:instrText>
      </w:r>
      <w:r w:rsidR="005F53CF">
        <w:fldChar w:fldCharType="separate"/>
      </w:r>
      <w:r w:rsidR="005F53CF" w:rsidRPr="005F53CF">
        <w:rPr>
          <w:noProof/>
        </w:rPr>
        <w:t>(Kim et al., 2017; Mark et al., 2018)</w:t>
      </w:r>
      <w:ins w:id="1425" w:author="Judith Borghouts" w:date="2018-07-05T16:26:00Z">
        <w:r w:rsidR="005F53CF">
          <w:fldChar w:fldCharType="end"/>
        </w:r>
      </w:ins>
      <w:ins w:id="1426" w:author="Judith Borghouts" w:date="2018-07-05T16:10:00Z">
        <w:r w:rsidR="005F53CF">
          <w:t xml:space="preserve"> </w:t>
        </w:r>
        <w:r w:rsidR="00B3712B">
          <w:t xml:space="preserve">or impose time limits </w:t>
        </w:r>
      </w:ins>
      <w:ins w:id="1427" w:author="Judith Borghouts" w:date="2018-07-05T16:32:00Z">
        <w:r w:rsidR="00B3712B">
          <w:fldChar w:fldCharType="begin" w:fldLock="1"/>
        </w:r>
      </w:ins>
      <w:r w:rsidR="00B3712B">
        <w:instrText>ADDIN CSL_CITATION { "citationItems" : [ { "id" : "ITEM-1", "itemData" : { "id" : "ITEM-1", "issued" : { "date-parts" : [ [ "0" ] ] }, "title" : "Freedom", "type" : "webpage" }, "uris" : [ "http://www.mendeley.com/documents/?uuid=5caf95e8-9cf4-422e-b3d0-85c5f6ff0571" ] } ], "mendeley" : { "formattedCitation" : "(\u201cFreedom,\u201d n.d.)", "plainTextFormattedCitation" : "(\u201cFreedom,\u201d n.d.)", "previouslyFormattedCitation" : "(\u201cFreedom,\u201d n.d.)" }, "properties" : { "noteIndex" : 0 }, "schema" : "https://github.com/citation-style-language/schema/raw/master/csl-citation.json" }</w:instrText>
      </w:r>
      <w:r w:rsidR="00B3712B">
        <w:fldChar w:fldCharType="separate"/>
      </w:r>
      <w:r w:rsidR="00B3712B" w:rsidRPr="00B3712B">
        <w:rPr>
          <w:noProof/>
        </w:rPr>
        <w:t>(“Freedom,” n.d.)</w:t>
      </w:r>
      <w:ins w:id="1428" w:author="Judith Borghouts" w:date="2018-07-05T16:32:00Z">
        <w:r w:rsidR="00B3712B">
          <w:fldChar w:fldCharType="end"/>
        </w:r>
      </w:ins>
      <w:ins w:id="1429" w:author="Judith Borghouts" w:date="2018-07-05T16:10:00Z">
        <w:r w:rsidRPr="0080350F">
          <w:t xml:space="preserve"> are too restrictive in this situation. A more appropriate approach is to give users control to decide when and how long to address interruptions, and give them useful information to help them learn how to best control and self-adjust their behaviour. This echoes earlier conclusions by </w:t>
        </w:r>
      </w:ins>
      <w:ins w:id="1430" w:author="Judith Borghouts" w:date="2018-07-05T16:25:00Z">
        <w:r w:rsidR="005F53CF">
          <w:t xml:space="preserve">Mark et al. </w:t>
        </w:r>
      </w:ins>
      <w:ins w:id="1431" w:author="Judith Borghouts" w:date="2018-07-05T16:26:00Z">
        <w:r w:rsidR="005F53CF">
          <w:fldChar w:fldCharType="begin" w:fldLock="1"/>
        </w:r>
      </w:ins>
      <w:r w:rsidR="005F53CF">
        <w:instrText>ADDIN CSL_CITATION { "citationItems" : [ { "id" : "ITEM-1",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1", "issued" : { "date-parts" : [ [ "2018" ] ] }, "publisher-place" : "Montreal, Canada", "title" : "Effects of Individual Differences in Blocking Workplace Distractions", "type" : "paper-conference" }, "suppress-author" : 1, "uris" : [ "http://www.mendeley.com/documents/?uuid=a12a8af6-b4d8-303a-9d64-023d9288b151" ] } ], "mendeley" : { "formattedCitation" : "(2018)", "plainTextFormattedCitation" : "(2018)", "previouslyFormattedCitation" : "(2018)" }, "properties" : { "noteIndex" : 0 }, "schema" : "https://github.com/citation-style-language/schema/raw/master/csl-citation.json" }</w:instrText>
      </w:r>
      <w:r w:rsidR="005F53CF">
        <w:fldChar w:fldCharType="separate"/>
      </w:r>
      <w:r w:rsidR="005F53CF" w:rsidRPr="005F53CF">
        <w:rPr>
          <w:noProof/>
        </w:rPr>
        <w:t>(2018)</w:t>
      </w:r>
      <w:ins w:id="1432" w:author="Judith Borghouts" w:date="2018-07-05T16:26:00Z">
        <w:r w:rsidR="005F53CF">
          <w:fldChar w:fldCharType="end"/>
        </w:r>
      </w:ins>
      <w:ins w:id="1433" w:author="Judith Borghouts" w:date="2018-07-05T16:25:00Z">
        <w:r w:rsidR="005F53CF">
          <w:t xml:space="preserve"> </w:t>
        </w:r>
      </w:ins>
      <w:ins w:id="1434" w:author="Judith Borghouts" w:date="2018-07-05T16:10:00Z">
        <w:r w:rsidRPr="0080350F">
          <w:t xml:space="preserve">who found that blocking distractions at the workplace was experienced by several participants as too controlling, and participants rather wanted to learn to gain control of their work. Our work makes an important contribution by showing how showing people feedback on interruption length can help in gaining control over time spent on interruptions. </w:t>
        </w:r>
      </w:ins>
      <w:del w:id="1435" w:author="Judith Borghouts" w:date="2018-07-05T16:09:00Z">
        <w:r w:rsidR="001F585A" w:rsidRPr="00835D90" w:rsidDel="0080350F">
          <w:delText>The a</w:delText>
        </w:r>
        <w:r w:rsidR="002A6548" w:rsidRPr="00835D90" w:rsidDel="0080350F">
          <w:delText xml:space="preserve">im of this </w:delText>
        </w:r>
        <w:r w:rsidR="00A85B4A" w:rsidRPr="00835D90" w:rsidDel="0080350F">
          <w:delText>paper</w:delText>
        </w:r>
        <w:r w:rsidR="001F585A" w:rsidRPr="00835D90" w:rsidDel="0080350F">
          <w:delText xml:space="preserve"> was to investigate whether showing people how long they go away from a task can reduce the number and duration of interruptions and improve task </w:delText>
        </w:r>
        <w:r w:rsidR="00717BA2" w:rsidRPr="00835D90" w:rsidDel="0080350F">
          <w:delText>performance</w:delText>
        </w:r>
        <w:r w:rsidR="001F585A" w:rsidRPr="00835D90" w:rsidDel="0080350F">
          <w:delText>.</w:delText>
        </w:r>
        <w:r w:rsidR="00B77588" w:rsidRPr="00835D90" w:rsidDel="0080350F">
          <w:delText xml:space="preserve"> </w:delText>
        </w:r>
        <w:r w:rsidR="00F347BF" w:rsidRPr="00835D90" w:rsidDel="0080350F">
          <w:delText xml:space="preserve">Our results suggest that time feedback </w:delText>
        </w:r>
      </w:del>
      <w:ins w:id="1436" w:author="Anna Cox" w:date="2018-05-18T20:52:00Z">
        <w:del w:id="1437" w:author="Judith Borghouts" w:date="2018-07-05T16:09:00Z">
          <w:r w:rsidR="009C5A47" w:rsidDel="0080350F">
            <w:delText xml:space="preserve">on the length of an interruption </w:delText>
          </w:r>
        </w:del>
      </w:ins>
      <w:del w:id="1438" w:author="Judith Borghouts" w:date="2018-07-05T16:09:00Z">
        <w:r w:rsidR="00F347BF" w:rsidRPr="00835D90" w:rsidDel="0080350F">
          <w:delText xml:space="preserve">during </w:delText>
        </w:r>
        <w:r w:rsidR="00220BF2" w:rsidRPr="00835D90" w:rsidDel="0080350F">
          <w:delText>the</w:delText>
        </w:r>
        <w:r w:rsidR="00F347BF" w:rsidRPr="00835D90" w:rsidDel="0080350F">
          <w:delText xml:space="preserve"> task </w:delText>
        </w:r>
        <w:r w:rsidR="001F585A" w:rsidRPr="00835D90" w:rsidDel="0080350F">
          <w:delText>can help people</w:delText>
        </w:r>
        <w:r w:rsidR="004F3EC6" w:rsidRPr="00835D90" w:rsidDel="0080350F">
          <w:delText xml:space="preserve"> adapt their interruption behaviour in the moment and</w:delText>
        </w:r>
        <w:r w:rsidR="001F585A" w:rsidRPr="00835D90" w:rsidDel="0080350F">
          <w:delText xml:space="preserve"> become more focused on </w:delText>
        </w:r>
        <w:r w:rsidR="00220BF2" w:rsidRPr="00835D90" w:rsidDel="0080350F">
          <w:delText xml:space="preserve">completing </w:delText>
        </w:r>
        <w:r w:rsidR="001F585A" w:rsidRPr="00835D90" w:rsidDel="0080350F">
          <w:delText xml:space="preserve">a task. Study 1 showed that it reduced the duration of </w:delText>
        </w:r>
        <w:r w:rsidR="0054297F" w:rsidRPr="00835D90" w:rsidDel="0080350F">
          <w:delText>interruptions and</w:delText>
        </w:r>
        <w:r w:rsidR="001F585A" w:rsidRPr="00835D90" w:rsidDel="0080350F">
          <w:delText xml:space="preserve"> made people more accurate and faster in completing a data entry </w:delText>
        </w:r>
        <w:r w:rsidR="00054A32" w:rsidRPr="00835D90" w:rsidDel="0080350F">
          <w:delText>task</w:delText>
        </w:r>
        <w:r w:rsidR="001F585A" w:rsidRPr="00835D90" w:rsidDel="0080350F">
          <w:delText xml:space="preserve">. Study 2 showed that it made people reflect on what they were doing during an interruption, and as a result they tried to cut out </w:delText>
        </w:r>
      </w:del>
      <w:ins w:id="1439" w:author="Anna Cox" w:date="2018-05-18T20:52:00Z">
        <w:del w:id="1440" w:author="Judith Borghouts" w:date="2018-07-05T16:09:00Z">
          <w:r w:rsidR="009C5A47" w:rsidDel="0080350F">
            <w:delText>down the</w:delText>
          </w:r>
          <w:r w:rsidR="009C5A47" w:rsidRPr="00835D90" w:rsidDel="0080350F">
            <w:delText xml:space="preserve"> </w:delText>
          </w:r>
        </w:del>
      </w:ins>
      <w:del w:id="1441" w:author="Judith Borghouts" w:date="2018-07-05T16:09:00Z">
        <w:r w:rsidR="001F585A" w:rsidRPr="00835D90" w:rsidDel="0080350F">
          <w:delText xml:space="preserve">time </w:delText>
        </w:r>
      </w:del>
      <w:ins w:id="1442" w:author="Anna Cox" w:date="2018-05-18T20:52:00Z">
        <w:del w:id="1443" w:author="Judith Borghouts" w:date="2018-07-05T16:09:00Z">
          <w:r w:rsidR="009C5A47" w:rsidDel="0080350F">
            <w:delText>length</w:delText>
          </w:r>
          <w:r w:rsidR="009C5A47" w:rsidRPr="00835D90" w:rsidDel="0080350F">
            <w:delText xml:space="preserve"> </w:delText>
          </w:r>
        </w:del>
      </w:ins>
      <w:del w:id="1444" w:author="Judith Borghouts" w:date="2018-07-05T16:09:00Z">
        <w:r w:rsidR="001F585A" w:rsidRPr="00835D90" w:rsidDel="0080350F">
          <w:delText xml:space="preserve">of </w:delText>
        </w:r>
        <w:r w:rsidR="0054297F" w:rsidRPr="00835D90" w:rsidDel="0080350F">
          <w:delText>interruptions and</w:delText>
        </w:r>
        <w:r w:rsidR="001F585A" w:rsidRPr="00835D90" w:rsidDel="0080350F">
          <w:delText xml:space="preserve"> reduce the number of unnecessary interruptions.</w:delText>
        </w:r>
      </w:del>
    </w:p>
    <w:p w14:paraId="11B9174F" w14:textId="005EA21F" w:rsidR="000B45C7" w:rsidRDefault="000B45C7">
      <w:pPr>
        <w:pStyle w:val="Heading2"/>
        <w:rPr>
          <w:ins w:id="1445" w:author="Anna Cox" w:date="2018-05-18T21:00:00Z"/>
        </w:rPr>
        <w:pPrChange w:id="1446" w:author="Anna Cox" w:date="2018-05-18T21:02:00Z">
          <w:pPr>
            <w:pStyle w:val="Paragraph"/>
          </w:pPr>
        </w:pPrChange>
      </w:pPr>
      <w:ins w:id="1447" w:author="Anna Cox" w:date="2018-05-18T21:02:00Z">
        <w:r>
          <w:t>I</w:t>
        </w:r>
      </w:ins>
      <w:ins w:id="1448" w:author="Anna Cox" w:date="2018-05-18T21:00:00Z">
        <w:r>
          <w:t xml:space="preserve">mplications </w:t>
        </w:r>
      </w:ins>
      <w:proofErr w:type="gramStart"/>
      <w:ins w:id="1449" w:author="Anna Cox" w:date="2018-05-18T21:02:00Z">
        <w:r>
          <w:t>F</w:t>
        </w:r>
      </w:ins>
      <w:ins w:id="1450" w:author="Anna Cox" w:date="2018-05-18T21:00:00Z">
        <w:r>
          <w:t>or</w:t>
        </w:r>
        <w:proofErr w:type="gramEnd"/>
        <w:r>
          <w:t xml:space="preserve"> </w:t>
        </w:r>
      </w:ins>
      <w:ins w:id="1451" w:author="Anna Cox" w:date="2018-05-18T21:02:00Z">
        <w:r>
          <w:t>D</w:t>
        </w:r>
      </w:ins>
      <w:ins w:id="1452" w:author="Anna Cox" w:date="2018-05-18T21:00:00Z">
        <w:r>
          <w:t>esign</w:t>
        </w:r>
      </w:ins>
    </w:p>
    <w:p w14:paraId="7A3B8BBB" w14:textId="7D2ECA17" w:rsidR="0080350F" w:rsidRPr="0080350F" w:rsidRDefault="0080350F" w:rsidP="0080350F">
      <w:pPr>
        <w:pStyle w:val="Paragraph"/>
        <w:rPr>
          <w:ins w:id="1453" w:author="Judith Borghouts" w:date="2018-07-05T16:11:00Z"/>
        </w:rPr>
      </w:pPr>
      <w:ins w:id="1454" w:author="Judith Borghouts" w:date="2018-07-05T16:11:00Z">
        <w:r w:rsidRPr="0080350F">
          <w:t>Previous work has highlighted several problems with existing commercial time tracking and management applications: these often are time-consuming to use, they can restrict user activities too much, and it is not immediately clear to users what action to take based on the data</w:t>
        </w:r>
      </w:ins>
      <w:ins w:id="1455" w:author="Judith Borghouts" w:date="2018-07-05T16:25:00Z">
        <w:r w:rsidR="00FF034F">
          <w:t xml:space="preserve"> </w:t>
        </w:r>
        <w:r w:rsidR="00FF034F">
          <w:fldChar w:fldCharType="begin" w:fldLock="1"/>
        </w:r>
      </w:ins>
      <w:r w:rsidR="005F53CF">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noteIndex" : 0 }, "schema" : "https://github.com/citation-style-language/schema/raw/master/csl-citation.json" }</w:instrText>
      </w:r>
      <w:r w:rsidR="00FF034F">
        <w:fldChar w:fldCharType="separate"/>
      </w:r>
      <w:r w:rsidR="00FF034F" w:rsidRPr="00FF034F">
        <w:rPr>
          <w:noProof/>
        </w:rPr>
        <w:t>(Collins et al., 2014; Whittaker et al., 2016)</w:t>
      </w:r>
      <w:ins w:id="1456" w:author="Judith Borghouts" w:date="2018-07-05T16:25:00Z">
        <w:r w:rsidR="00FF034F">
          <w:fldChar w:fldCharType="end"/>
        </w:r>
      </w:ins>
      <w:ins w:id="1457" w:author="Judith Borghouts" w:date="2018-07-05T16:11:00Z">
        <w:r w:rsidRPr="0080350F">
          <w:t xml:space="preserve">. Our findings partly corroborate these issues, and demonstrate several pointers that can inform the design of time applications. </w:t>
        </w:r>
      </w:ins>
    </w:p>
    <w:p w14:paraId="596C7BEB" w14:textId="3280286E" w:rsidR="0080350F" w:rsidRPr="0080350F" w:rsidRDefault="00B96157" w:rsidP="0080350F">
      <w:pPr>
        <w:pStyle w:val="Paragraph"/>
        <w:rPr>
          <w:ins w:id="1458" w:author="Judith Borghouts" w:date="2018-07-05T16:11:00Z"/>
        </w:rPr>
      </w:pPr>
      <w:ins w:id="1459" w:author="Judith Borghouts" w:date="2018-07-05T16:11:00Z">
        <w:r>
          <w:rPr>
            <w:i/>
            <w:iCs/>
          </w:rPr>
          <w:t>C</w:t>
        </w:r>
        <w:r w:rsidR="0080350F" w:rsidRPr="0080350F">
          <w:rPr>
            <w:i/>
            <w:iCs/>
          </w:rPr>
          <w:t xml:space="preserve">omplement time </w:t>
        </w:r>
      </w:ins>
      <w:ins w:id="1460" w:author="Judith Borghouts" w:date="2018-07-05T16:12:00Z">
        <w:r w:rsidR="007430F0">
          <w:rPr>
            <w:i/>
            <w:iCs/>
          </w:rPr>
          <w:t>information</w:t>
        </w:r>
      </w:ins>
      <w:ins w:id="1461" w:author="Judith Borghouts" w:date="2018-07-05T16:11:00Z">
        <w:r>
          <w:t xml:space="preserve">. </w:t>
        </w:r>
        <w:r w:rsidR="0080350F" w:rsidRPr="0080350F">
          <w:t xml:space="preserve">First, when providing users with a data log of their computer activities, they need to have a specific starting point of what it is they want to find out for them to be able to use it and act on it. Participants in Study 2 were not interested in their overall computer activity, but were mostly interested in the time they spent on, or away from, a specific task. By presenting a simple and precise measure, in our case the length of an interruption, participants were provided with a specific target of what to reflect on and change, and did not need to go through the effort of having to interpret information of all their activity. As some participants in Study 2 did want to have access to more detailed information about their activity during a specific interruption, a simple presentation in the moment can be complemented by a more complete log running in the </w:t>
        </w:r>
        <w:r w:rsidR="0080350F" w:rsidRPr="0080350F">
          <w:lastRenderedPageBreak/>
          <w:t>background. It would also be interesting to give users control over what information they are interested in to see in the notification. For example, most participants were not only interested in the length of interruptions during a task, but also on the length of their task overall. This could help participants to better manage their tasks.</w:t>
        </w:r>
      </w:ins>
    </w:p>
    <w:p w14:paraId="31DAD14C" w14:textId="369A51AD" w:rsidR="0080350F" w:rsidRPr="0080350F" w:rsidRDefault="00B96157" w:rsidP="0080350F">
      <w:pPr>
        <w:pStyle w:val="Paragraph"/>
        <w:rPr>
          <w:ins w:id="1462" w:author="Judith Borghouts" w:date="2018-07-05T16:11:00Z"/>
        </w:rPr>
      </w:pPr>
      <w:ins w:id="1463" w:author="Judith Borghouts" w:date="2018-07-05T16:11:00Z">
        <w:r>
          <w:rPr>
            <w:i/>
            <w:iCs/>
          </w:rPr>
          <w:t>Time feedback during a task.</w:t>
        </w:r>
        <w:r>
          <w:t xml:space="preserve"> </w:t>
        </w:r>
        <w:r w:rsidR="0080350F" w:rsidRPr="0080350F">
          <w:t>Second, by showing information during the task, participants can react and change their behaviour immediately and do not have to remind themselves to look at information later</w:t>
        </w:r>
      </w:ins>
      <w:ins w:id="1464" w:author="Judith Borghouts" w:date="2018-07-05T16:24:00Z">
        <w:r w:rsidR="00FF034F">
          <w:t xml:space="preserve"> </w:t>
        </w:r>
        <w:r w:rsidR="00FF034F">
          <w:fldChar w:fldCharType="begin" w:fldLock="1"/>
        </w:r>
      </w:ins>
      <w:r w:rsidR="00FF034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id" : "ITEM-2", "itemData" : { "ISSN" : "1557-7325", "abstract" : "Feedback is valuable for allowing us to improve on tasks.While retrospective feedback can help us improve for next time, feedback \u2018in action\u2019 can allow us to improve the outcome of on-going tasks. In this article, we use data from functional Near InfraRed Spectroscopy to provide participants with feedback about their mental workload levels during high-workload tasks.We evaluate the impact of this feedback on task perfor- mance and perceived task performance, in comparison to industry standard mid-task self-assessments, and explore participants\u2019 perceptions of this feedback. In line with previouswork,we confirm that deploying self- reporting methods affect both perceived and actual performance. Conversely, we conclude that our objective concurrent feedback correlated more closely with task demand, supported reflection in action, and did not negatively affect performance. Future work, however, should focus on the design of this feedback and the potential behaviour changes that will result.", "author" : [ { "dropping-particle" : "", "family" : "Maior", "given" : "Horia A", "non-dropping-particle" : "", "parse-names" : false, "suffix" : "" }, { "dropping-particle" : "", "family" : "Wilson", "given" : "Max L.", "non-dropping-particle" : "", "parse-names" : false, "suffix" : "" }, { "dropping-particle" : "", "family" : "Sharples", "given" : "Sarah", "non-dropping-particle" : "", "parse-names" : false, "suffix" : "" } ], "container-title" : "ACM Transactions on Computer-Human Interaction ACM Reference ACM Trans. Comput.-Hum. Interact", "id" : "ITEM-2", "issue" : "2", "issued" : { "date-parts" : [ [ "2018" ] ] }, "page" : "1-30", "title" : "Workload Alerts\u2014Using Physiological Measures of Mental Workload to Provide Feedback During Tasks", "type" : "article-journal", "volume" : "25" }, "uris" : [ "http://www.mendeley.com/documents/?uuid=fe48d36e-c812-3329-bfac-830f308915fb" ] } ], "mendeley" : { "formattedCitation" : "(Gould et al., 2016; Maior, Wilson, &amp; Sharples, 2018)", "plainTextFormattedCitation" : "(Gould et al., 2016; Maior, Wilson, &amp; Sharples, 2018)", "previouslyFormattedCitation" : "(Gould et al., 2016; Maior, Wilson, &amp; Sharples, 2018)" }, "properties" : { "noteIndex" : 0 }, "schema" : "https://github.com/citation-style-language/schema/raw/master/csl-citation.json" }</w:instrText>
      </w:r>
      <w:r w:rsidR="00FF034F">
        <w:fldChar w:fldCharType="separate"/>
      </w:r>
      <w:r w:rsidR="00FF034F" w:rsidRPr="00FF034F">
        <w:rPr>
          <w:noProof/>
        </w:rPr>
        <w:t>(Gould et al., 2016; Maior, Wilson, &amp; Sharples, 2018)</w:t>
      </w:r>
      <w:ins w:id="1465" w:author="Judith Borghouts" w:date="2018-07-05T16:24:00Z">
        <w:r w:rsidR="00FF034F">
          <w:fldChar w:fldCharType="end"/>
        </w:r>
      </w:ins>
      <w:ins w:id="1466" w:author="Judith Borghouts" w:date="2018-07-05T16:11:00Z">
        <w:r w:rsidR="0080350F" w:rsidRPr="0080350F">
          <w:t xml:space="preserve">. Participants in Study 2 were prompted by the notification to reflect on what they were doing during an interruption, but often forgot to look back at their computer activities on other occasions. Participants in Study 1 </w:t>
        </w:r>
        <w:proofErr w:type="gramStart"/>
        <w:r w:rsidR="0080350F" w:rsidRPr="0080350F">
          <w:t>were able to</w:t>
        </w:r>
        <w:proofErr w:type="gramEnd"/>
        <w:r w:rsidR="0080350F" w:rsidRPr="0080350F">
          <w:t xml:space="preserve"> act on the explicit information they were given in the short time space of an experiment, which had a positive effect on their task performance.</w:t>
        </w:r>
      </w:ins>
    </w:p>
    <w:p w14:paraId="277DA458" w14:textId="699497AE" w:rsidR="0080350F" w:rsidRPr="0080350F" w:rsidRDefault="0080350F" w:rsidP="00300506">
      <w:pPr>
        <w:pStyle w:val="Paragraph"/>
        <w:rPr>
          <w:ins w:id="1467" w:author="Judith Borghouts" w:date="2018-07-05T16:11:00Z"/>
        </w:rPr>
      </w:pPr>
      <w:ins w:id="1468" w:author="Judith Borghouts" w:date="2018-07-05T16:11:00Z">
        <w:r w:rsidRPr="0080350F">
          <w:rPr>
            <w:i/>
            <w:iCs/>
          </w:rPr>
          <w:t>Se</w:t>
        </w:r>
        <w:r>
          <w:rPr>
            <w:i/>
            <w:iCs/>
          </w:rPr>
          <w:t>tting</w:t>
        </w:r>
        <w:r w:rsidRPr="0080350F">
          <w:rPr>
            <w:i/>
            <w:iCs/>
          </w:rPr>
          <w:t xml:space="preserve"> time limits and time goals</w:t>
        </w:r>
        <w:r>
          <w:t xml:space="preserve">. </w:t>
        </w:r>
        <w:r w:rsidRPr="0080350F">
          <w:t>Several participants wanted to set time limits on interruptions, which has also been found in earlier work on interruptions</w:t>
        </w:r>
      </w:ins>
      <w:ins w:id="1469" w:author="Judith Borghouts" w:date="2018-07-05T16:24:00Z">
        <w:r w:rsidR="00FF034F">
          <w:t xml:space="preserve"> </w:t>
        </w:r>
        <w:r w:rsidR="00FF034F">
          <w:fldChar w:fldCharType="begin" w:fldLock="1"/>
        </w:r>
      </w:ins>
      <w:r w:rsidR="00FF034F">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uris" : [ "http://www.mendeley.com/documents/?uuid=ae8bfa72-b3a2-403f-b63a-69d54ecd5d9c" ] }, { "id" : "ITEM-2", "itemData" : { "DOI" : "10.1145/3173574.3173666", "ISBN" : "9781450356206", "author" : [ { "dropping-particle" : "", "family" : "Mark", "given" : "Gloria", "non-dropping-particle" : "", "parse-names" : false, "suffix" : "" }, { "dropping-particle" : "", "family" : "Czerwinski", "given" : "Mary", "non-dropping-particle" : "", "parse-names" : false, "suffix" : "" }, { "dropping-particle" : "", "family" : "Iqbal", "given" : "Shamsi T.", "non-dropping-particle" : "", "parse-names" : false, "suffix" : "" } ], "container-title" : "CHI'18", "id" : "ITEM-2", "issued" : { "date-parts" : [ [ "2018" ] ] }, "publisher-place" : "Montreal, Canada", "title" : "Effects of Individual Differences in Blocking Workplace Distractions", "type" : "paper-conference" }, "uris" : [ "http://www.mendeley.com/documents/?uuid=a12a8af6-b4d8-303a-9d64-023d9288b151" ] } ], "mendeley" : { "formattedCitation" : "(Mark et al., 2018; Whittaker et al., 2016)", "plainTextFormattedCitation" : "(Mark et al., 2018; Whittaker et al., 2016)", "previouslyFormattedCitation" : "(Mark et al., 2018; Whittaker et al., 2016)" }, "properties" : { "noteIndex" : 0 }, "schema" : "https://github.com/citation-style-language/schema/raw/master/csl-citation.json" }</w:instrText>
      </w:r>
      <w:r w:rsidR="00FF034F">
        <w:fldChar w:fldCharType="separate"/>
      </w:r>
      <w:r w:rsidR="00FF034F" w:rsidRPr="00FF034F">
        <w:rPr>
          <w:noProof/>
        </w:rPr>
        <w:t>(Mark et al., 2018; Whittaker et al., 2016)</w:t>
      </w:r>
      <w:ins w:id="1470" w:author="Judith Borghouts" w:date="2018-07-05T16:24:00Z">
        <w:r w:rsidR="00FF034F">
          <w:fldChar w:fldCharType="end"/>
        </w:r>
      </w:ins>
      <w:ins w:id="1471" w:author="Judith Borghouts" w:date="2018-07-05T16:11:00Z">
        <w:r w:rsidRPr="0080350F">
          <w:t xml:space="preserve">. Based on our finding however that interruptions are context-dependent, we hypothesis that imposing a strict time limit may be too restrictive. Rather, giving timed reminders to return to a task may make people more aware of the length of their interruptions, while still giving them control whether to </w:t>
        </w:r>
        <w:proofErr w:type="gramStart"/>
        <w:r w:rsidRPr="0080350F">
          <w:t>actually return</w:t>
        </w:r>
        <w:proofErr w:type="gramEnd"/>
        <w:r w:rsidRPr="0080350F">
          <w:t xml:space="preserve"> to a task or not. </w:t>
        </w:r>
      </w:ins>
    </w:p>
    <w:p w14:paraId="62497778" w14:textId="1E06A46D" w:rsidR="0080350F" w:rsidRDefault="00EE7C6D" w:rsidP="005876D3">
      <w:pPr>
        <w:pStyle w:val="Paragraph"/>
        <w:rPr>
          <w:ins w:id="1472" w:author="Judith Borghouts" w:date="2018-07-05T16:11:00Z"/>
        </w:rPr>
      </w:pPr>
      <w:ins w:id="1473" w:author="Judith Borghouts" w:date="2018-07-05T16:12:00Z">
        <w:r>
          <w:rPr>
            <w:i/>
            <w:iCs/>
          </w:rPr>
          <w:t>Behaviour over</w:t>
        </w:r>
      </w:ins>
      <w:ins w:id="1474" w:author="Judith Borghouts" w:date="2018-07-05T16:11:00Z">
        <w:r w:rsidR="0080350F" w:rsidRPr="0080350F">
          <w:rPr>
            <w:i/>
            <w:iCs/>
          </w:rPr>
          <w:t xml:space="preserve"> time</w:t>
        </w:r>
      </w:ins>
      <w:ins w:id="1475" w:author="Judith Borghouts" w:date="2018-07-05T16:12:00Z">
        <w:r>
          <w:t xml:space="preserve">. </w:t>
        </w:r>
      </w:ins>
      <w:ins w:id="1476" w:author="Judith Borghouts" w:date="2018-07-05T16:11:00Z">
        <w:r w:rsidR="0080350F" w:rsidRPr="0080350F">
          <w:t>Lastly, a promising area to investigate would be to record the interruptions and give participants insight in how their changes have an effect over time. Although it was clear to participants in Study 2 what action they had to take based on the data presented by the extension, some felt they did not have sufficient information as to whether their changes had any effect over time.</w:t>
        </w:r>
      </w:ins>
    </w:p>
    <w:p w14:paraId="424385DA" w14:textId="366D609F" w:rsidR="00AD6FBC" w:rsidRPr="00835D90" w:rsidDel="0080350F" w:rsidRDefault="005156A7" w:rsidP="005156A7">
      <w:pPr>
        <w:pStyle w:val="Paragraph"/>
        <w:rPr>
          <w:del w:id="1477" w:author="Judith Borghouts" w:date="2018-07-05T16:11:00Z"/>
        </w:rPr>
      </w:pPr>
      <w:del w:id="1478" w:author="Judith Borghouts" w:date="2018-07-05T16:11:00Z">
        <w:r w:rsidRPr="00835D90" w:rsidDel="0080350F">
          <w:delText xml:space="preserve">Previous work has highlighted several problems with existing </w:delText>
        </w:r>
        <w:r w:rsidR="006D6903" w:rsidRPr="00835D90" w:rsidDel="0080350F">
          <w:delText xml:space="preserve">commercial </w:delText>
        </w:r>
        <w:r w:rsidRPr="00835D90" w:rsidDel="0080350F">
          <w:delText>time tracking and management applications</w:delText>
        </w:r>
        <w:r w:rsidR="00F95663" w:rsidRPr="00835D90" w:rsidDel="0080350F">
          <w:delText>: these</w:delText>
        </w:r>
        <w:r w:rsidRPr="00835D90" w:rsidDel="0080350F">
          <w:delText xml:space="preserve"> often are time-consuming to </w:delText>
        </w:r>
        <w:r w:rsidR="00EB4A4B" w:rsidRPr="00835D90" w:rsidDel="0080350F">
          <w:delText>use</w:delText>
        </w:r>
        <w:r w:rsidR="000151BC" w:rsidRPr="00835D90" w:rsidDel="0080350F">
          <w:delText xml:space="preserve">, they can </w:delText>
        </w:r>
        <w:r w:rsidR="003D6074" w:rsidRPr="00835D90" w:rsidDel="0080350F">
          <w:delText>restrict</w:delText>
        </w:r>
        <w:r w:rsidR="002A6DA5" w:rsidRPr="00835D90" w:rsidDel="0080350F">
          <w:delText xml:space="preserve"> user activities too much</w:delText>
        </w:r>
        <w:r w:rsidR="001645B0" w:rsidRPr="00835D90" w:rsidDel="0080350F">
          <w:delText>,</w:delText>
        </w:r>
        <w:r w:rsidR="000151BC" w:rsidRPr="00835D90" w:rsidDel="0080350F">
          <w:delText xml:space="preserve"> </w:delText>
        </w:r>
        <w:r w:rsidRPr="00835D90" w:rsidDel="0080350F">
          <w:delText xml:space="preserve">and it is not immediately clear to users what action to take based on the </w:delText>
        </w:r>
        <w:r w:rsidR="00A85076" w:rsidRPr="00835D90" w:rsidDel="0080350F">
          <w:delText>data</w:delText>
        </w:r>
        <w:r w:rsidR="00C976DC" w:rsidRPr="00835D90" w:rsidDel="0080350F">
          <w:delText xml:space="preserve"> </w:delText>
        </w:r>
        <w:r w:rsidRPr="00835D90" w:rsidDel="0080350F">
          <w:fldChar w:fldCharType="begin" w:fldLock="1"/>
        </w:r>
        <w:r w:rsidR="00F523B2" w:rsidDel="0080350F">
          <w:del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noteIndex" : 0 }, "schema" : "https://github.com/citation-style-language/schema/raw/master/csl-citation.json" }</w:delInstrText>
        </w:r>
        <w:r w:rsidRPr="00835D90" w:rsidDel="0080350F">
          <w:fldChar w:fldCharType="separate"/>
        </w:r>
        <w:r w:rsidR="003156C2" w:rsidRPr="00835D90" w:rsidDel="0080350F">
          <w:rPr>
            <w:noProof/>
          </w:rPr>
          <w:delText>(Collins et al., 2014; Whittaker et al., 2016)</w:delText>
        </w:r>
        <w:r w:rsidRPr="00835D90" w:rsidDel="0080350F">
          <w:fldChar w:fldCharType="end"/>
        </w:r>
        <w:r w:rsidRPr="00835D90" w:rsidDel="0080350F">
          <w:delText xml:space="preserve">. Our findings </w:delText>
        </w:r>
        <w:r w:rsidR="008A7845" w:rsidRPr="00835D90" w:rsidDel="0080350F">
          <w:delText xml:space="preserve">partly </w:delText>
        </w:r>
        <w:r w:rsidR="000151BC" w:rsidRPr="00835D90" w:rsidDel="0080350F">
          <w:delText>corroborate</w:delText>
        </w:r>
        <w:r w:rsidRPr="00835D90" w:rsidDel="0080350F">
          <w:delText xml:space="preserve"> these issues</w:delText>
        </w:r>
        <w:r w:rsidR="008A7845" w:rsidRPr="00835D90" w:rsidDel="0080350F">
          <w:delText>,</w:delText>
        </w:r>
        <w:r w:rsidRPr="00835D90" w:rsidDel="0080350F">
          <w:delText xml:space="preserve"> and </w:delText>
        </w:r>
        <w:r w:rsidR="00B44003" w:rsidRPr="00835D90" w:rsidDel="0080350F">
          <w:delText>demonstrate</w:delText>
        </w:r>
        <w:r w:rsidRPr="00835D90" w:rsidDel="0080350F">
          <w:delText xml:space="preserve"> several pointers </w:delText>
        </w:r>
        <w:r w:rsidR="00341CF6" w:rsidRPr="00835D90" w:rsidDel="0080350F">
          <w:delText>that can</w:delText>
        </w:r>
        <w:r w:rsidRPr="00835D90" w:rsidDel="0080350F">
          <w:delText xml:space="preserve"> </w:delText>
        </w:r>
        <w:r w:rsidR="00B60D33" w:rsidRPr="00835D90" w:rsidDel="0080350F">
          <w:delText xml:space="preserve">inform the design </w:delText>
        </w:r>
        <w:r w:rsidR="006803A7" w:rsidRPr="00835D90" w:rsidDel="0080350F">
          <w:delText>of time applications.</w:delText>
        </w:r>
        <w:r w:rsidRPr="00835D90" w:rsidDel="0080350F">
          <w:delText xml:space="preserve"> </w:delText>
        </w:r>
      </w:del>
    </w:p>
    <w:p w14:paraId="7AB81310" w14:textId="48F8794A" w:rsidR="007466B8" w:rsidRPr="00835D90" w:rsidDel="0080350F" w:rsidRDefault="00DE1CB4" w:rsidP="005156A7">
      <w:pPr>
        <w:pStyle w:val="Paragraph"/>
        <w:rPr>
          <w:del w:id="1479" w:author="Judith Borghouts" w:date="2018-07-05T16:11:00Z"/>
        </w:rPr>
      </w:pPr>
      <w:del w:id="1480" w:author="Judith Borghouts" w:date="2018-07-05T16:11:00Z">
        <w:r w:rsidRPr="00835D90" w:rsidDel="0080350F">
          <w:delText>Fi</w:delText>
        </w:r>
        <w:r w:rsidR="008C3280" w:rsidRPr="00835D90" w:rsidDel="0080350F">
          <w:delText xml:space="preserve">rst, when providing users with </w:delText>
        </w:r>
      </w:del>
      <w:ins w:id="1481" w:author="Anna Cox" w:date="2018-05-18T20:56:00Z">
        <w:del w:id="1482" w:author="Judith Borghouts" w:date="2018-07-05T16:11:00Z">
          <w:r w:rsidR="000B45C7" w:rsidDel="0080350F">
            <w:delText xml:space="preserve">a </w:delText>
          </w:r>
        </w:del>
      </w:ins>
      <w:del w:id="1483" w:author="Judith Borghouts" w:date="2018-07-05T16:11:00Z">
        <w:r w:rsidR="008C3280" w:rsidRPr="00835D90" w:rsidDel="0080350F">
          <w:delText xml:space="preserve">data </w:delText>
        </w:r>
        <w:r w:rsidR="000851D4" w:rsidRPr="00835D90" w:rsidDel="0080350F">
          <w:delText xml:space="preserve">log </w:delText>
        </w:r>
        <w:r w:rsidR="005156A7" w:rsidRPr="00835D90" w:rsidDel="0080350F">
          <w:delText xml:space="preserve">of their computer activities, </w:delText>
        </w:r>
        <w:r w:rsidRPr="00835D90" w:rsidDel="0080350F">
          <w:delText xml:space="preserve">they </w:delText>
        </w:r>
        <w:r w:rsidR="005156A7" w:rsidRPr="00835D90" w:rsidDel="0080350F">
          <w:delText xml:space="preserve">need to have a specific </w:delText>
        </w:r>
        <w:r w:rsidR="002E2357" w:rsidRPr="00835D90" w:rsidDel="0080350F">
          <w:delText>starting</w:delText>
        </w:r>
        <w:r w:rsidR="005156A7" w:rsidRPr="00835D90" w:rsidDel="0080350F">
          <w:delText xml:space="preserve"> point of what it is they want to find out for them to be able to use it and act on it. </w:delText>
        </w:r>
        <w:r w:rsidR="00DB50F6" w:rsidRPr="00835D90" w:rsidDel="0080350F">
          <w:delText xml:space="preserve">Participants in Study 2 were not interested in their overall computer activity, but were mostly interested in the time they spent on, or away from, a specific task. </w:delText>
        </w:r>
        <w:r w:rsidR="005156A7" w:rsidRPr="00835D90" w:rsidDel="0080350F">
          <w:delText xml:space="preserve">By </w:delText>
        </w:r>
        <w:r w:rsidRPr="00835D90" w:rsidDel="0080350F">
          <w:delText>presenting</w:delText>
        </w:r>
        <w:r w:rsidR="005156A7" w:rsidRPr="00835D90" w:rsidDel="0080350F">
          <w:delText xml:space="preserve"> a simple and </w:delText>
        </w:r>
        <w:r w:rsidR="00215013" w:rsidRPr="00835D90" w:rsidDel="0080350F">
          <w:delText>precise</w:delText>
        </w:r>
        <w:r w:rsidR="005156A7" w:rsidRPr="00835D90" w:rsidDel="0080350F">
          <w:delText xml:space="preserve"> </w:delText>
        </w:r>
        <w:r w:rsidR="00FC26D6" w:rsidRPr="00835D90" w:rsidDel="0080350F">
          <w:delText xml:space="preserve">measure, in </w:delText>
        </w:r>
        <w:r w:rsidR="001D07DE" w:rsidRPr="00835D90" w:rsidDel="0080350F">
          <w:delText>our</w:delText>
        </w:r>
        <w:r w:rsidR="00FC26D6" w:rsidRPr="00835D90" w:rsidDel="0080350F">
          <w:delText xml:space="preserve"> case the length of an interruption</w:delText>
        </w:r>
        <w:r w:rsidR="005156A7" w:rsidRPr="00835D90" w:rsidDel="0080350F">
          <w:delText xml:space="preserve">, participants </w:delText>
        </w:r>
        <w:r w:rsidR="00C365FF" w:rsidRPr="00835D90" w:rsidDel="0080350F">
          <w:delText>were provided with</w:delText>
        </w:r>
        <w:r w:rsidR="0012342D" w:rsidRPr="00835D90" w:rsidDel="0080350F">
          <w:delText xml:space="preserve"> a specific </w:delText>
        </w:r>
        <w:r w:rsidR="000E4228" w:rsidRPr="00835D90" w:rsidDel="0080350F">
          <w:delText>target</w:delText>
        </w:r>
        <w:r w:rsidR="0012342D" w:rsidRPr="00835D90" w:rsidDel="0080350F">
          <w:delText xml:space="preserve"> of what </w:delText>
        </w:r>
        <w:r w:rsidR="00753AD2" w:rsidRPr="00835D90" w:rsidDel="0080350F">
          <w:delText>to reflect on and change,</w:delText>
        </w:r>
        <w:r w:rsidR="005156A7" w:rsidRPr="00835D90" w:rsidDel="0080350F">
          <w:delText xml:space="preserve"> </w:delText>
        </w:r>
        <w:r w:rsidR="000E1DA6" w:rsidRPr="00835D90" w:rsidDel="0080350F">
          <w:delText>and did not need to go through</w:delText>
        </w:r>
        <w:r w:rsidR="005156A7" w:rsidRPr="00835D90" w:rsidDel="0080350F">
          <w:delText xml:space="preserve"> the effort of having to interpret information</w:delText>
        </w:r>
        <w:r w:rsidR="00AC2E3C" w:rsidRPr="00835D90" w:rsidDel="0080350F">
          <w:delText xml:space="preserve"> of all their </w:delText>
        </w:r>
        <w:r w:rsidR="00B21038" w:rsidRPr="00835D90" w:rsidDel="0080350F">
          <w:delText>activity</w:delText>
        </w:r>
        <w:r w:rsidR="005156A7" w:rsidRPr="00835D90" w:rsidDel="0080350F">
          <w:delText xml:space="preserve">. As some participants </w:delText>
        </w:r>
        <w:r w:rsidR="001A7689" w:rsidRPr="00835D90" w:rsidDel="0080350F">
          <w:delText xml:space="preserve">in Study 2 </w:delText>
        </w:r>
        <w:r w:rsidR="001C2F4D" w:rsidRPr="00835D90" w:rsidDel="0080350F">
          <w:delText>did want to</w:delText>
        </w:r>
        <w:r w:rsidR="005156A7" w:rsidRPr="00835D90" w:rsidDel="0080350F">
          <w:delText xml:space="preserve"> have access to </w:delText>
        </w:r>
        <w:r w:rsidR="00347264" w:rsidRPr="00835D90" w:rsidDel="0080350F">
          <w:delText>more detailed</w:delText>
        </w:r>
        <w:r w:rsidR="005156A7" w:rsidRPr="00835D90" w:rsidDel="0080350F">
          <w:delText xml:space="preserve"> information</w:delText>
        </w:r>
        <w:r w:rsidR="004D6FB8" w:rsidRPr="00835D90" w:rsidDel="0080350F">
          <w:delText xml:space="preserve"> about </w:delText>
        </w:r>
        <w:r w:rsidR="00215013" w:rsidRPr="00835D90" w:rsidDel="0080350F">
          <w:delText xml:space="preserve">their activity during </w:delText>
        </w:r>
        <w:r w:rsidR="004D6FB8" w:rsidRPr="00835D90" w:rsidDel="0080350F">
          <w:delText>a specific interruption</w:delText>
        </w:r>
        <w:r w:rsidR="005156A7" w:rsidRPr="00835D90" w:rsidDel="0080350F">
          <w:delText xml:space="preserve">, </w:delText>
        </w:r>
        <w:r w:rsidR="00347264" w:rsidRPr="00835D90" w:rsidDel="0080350F">
          <w:delText>a simple presentation in the moment can be complemented by a more complete log running in the background.</w:delText>
        </w:r>
        <w:r w:rsidR="005156A7" w:rsidRPr="00835D90" w:rsidDel="0080350F">
          <w:delText xml:space="preserve"> </w:delText>
        </w:r>
        <w:r w:rsidR="001F2F00" w:rsidRPr="00835D90" w:rsidDel="0080350F">
          <w:delText xml:space="preserve">It </w:delText>
        </w:r>
        <w:r w:rsidR="007466B8" w:rsidRPr="00835D90" w:rsidDel="0080350F">
          <w:delText>would</w:delText>
        </w:r>
        <w:r w:rsidR="00DC0FE4" w:rsidRPr="00835D90" w:rsidDel="0080350F">
          <w:delText xml:space="preserve"> also</w:delText>
        </w:r>
        <w:r w:rsidR="007466B8" w:rsidRPr="00835D90" w:rsidDel="0080350F">
          <w:delText xml:space="preserve"> be interesting to give users control </w:delText>
        </w:r>
        <w:r w:rsidR="00486E56" w:rsidRPr="00835D90" w:rsidDel="0080350F">
          <w:delText>over</w:delText>
        </w:r>
        <w:r w:rsidR="00125035" w:rsidRPr="00835D90" w:rsidDel="0080350F">
          <w:delText xml:space="preserve"> what </w:delText>
        </w:r>
        <w:r w:rsidR="00B03F97" w:rsidRPr="00835D90" w:rsidDel="0080350F">
          <w:delText>information they are interested in</w:delText>
        </w:r>
        <w:r w:rsidR="00125035" w:rsidRPr="00835D90" w:rsidDel="0080350F">
          <w:delText xml:space="preserve"> to see in the notification. For example, most participants were not only interested in the length of interruptions during a task, but also on the length of their task overall. </w:delText>
        </w:r>
      </w:del>
    </w:p>
    <w:p w14:paraId="28F9F415" w14:textId="0DFA8A0A" w:rsidR="009D4642" w:rsidRPr="00835D90" w:rsidDel="0080350F" w:rsidRDefault="005156A7" w:rsidP="005156A7">
      <w:pPr>
        <w:pStyle w:val="Paragraph"/>
        <w:rPr>
          <w:del w:id="1484" w:author="Judith Borghouts" w:date="2018-07-05T16:11:00Z"/>
        </w:rPr>
      </w:pPr>
      <w:del w:id="1485" w:author="Judith Borghouts" w:date="2018-07-05T16:11:00Z">
        <w:r w:rsidRPr="00835D90" w:rsidDel="0080350F">
          <w:delText xml:space="preserve">Second, by showing information during the task, participants can </w:delText>
        </w:r>
        <w:r w:rsidR="00961E84" w:rsidRPr="00835D90" w:rsidDel="0080350F">
          <w:delText xml:space="preserve">react and </w:delText>
        </w:r>
        <w:r w:rsidRPr="00835D90" w:rsidDel="0080350F">
          <w:delText xml:space="preserve">change their behaviour </w:delText>
        </w:r>
        <w:r w:rsidR="00324D0C" w:rsidRPr="00835D90" w:rsidDel="0080350F">
          <w:delText>immediately</w:delText>
        </w:r>
        <w:r w:rsidRPr="00835D90" w:rsidDel="0080350F">
          <w:delText xml:space="preserve"> and </w:delText>
        </w:r>
        <w:r w:rsidR="009A4DDE" w:rsidRPr="00835D90" w:rsidDel="0080350F">
          <w:delText>do not have to remind themselves</w:delText>
        </w:r>
        <w:r w:rsidR="007C1BCB" w:rsidRPr="00835D90" w:rsidDel="0080350F">
          <w:delText xml:space="preserve"> to look </w:delText>
        </w:r>
        <w:r w:rsidR="00FA4591" w:rsidRPr="00835D90" w:rsidDel="0080350F">
          <w:delText>at information later.</w:delText>
        </w:r>
        <w:r w:rsidRPr="00835D90" w:rsidDel="0080350F">
          <w:delText xml:space="preserve"> </w:delText>
        </w:r>
        <w:r w:rsidR="00FA4591" w:rsidRPr="00835D90" w:rsidDel="0080350F">
          <w:delText>P</w:delText>
        </w:r>
        <w:r w:rsidRPr="00835D90" w:rsidDel="0080350F">
          <w:delText xml:space="preserve">articipants </w:delText>
        </w:r>
        <w:r w:rsidR="001C031D" w:rsidRPr="00835D90" w:rsidDel="0080350F">
          <w:delText xml:space="preserve">in Study 2 </w:delText>
        </w:r>
        <w:r w:rsidRPr="00835D90" w:rsidDel="0080350F">
          <w:delText xml:space="preserve">were prompted by the notification to </w:delText>
        </w:r>
        <w:r w:rsidR="0047209F" w:rsidRPr="00835D90" w:rsidDel="0080350F">
          <w:delText>reflect on</w:delText>
        </w:r>
        <w:r w:rsidRPr="00835D90" w:rsidDel="0080350F">
          <w:delText xml:space="preserve"> what they wer</w:delText>
        </w:r>
        <w:r w:rsidR="00FA4591" w:rsidRPr="00835D90" w:rsidDel="0080350F">
          <w:delText xml:space="preserve">e doing during an interruption, but often forgot </w:delText>
        </w:r>
        <w:r w:rsidR="0084121D" w:rsidRPr="00835D90" w:rsidDel="0080350F">
          <w:delText xml:space="preserve">to </w:delText>
        </w:r>
        <w:r w:rsidR="0047209F" w:rsidRPr="00835D90" w:rsidDel="0080350F">
          <w:delText>look back</w:delText>
        </w:r>
        <w:r w:rsidR="0084121D" w:rsidRPr="00835D90" w:rsidDel="0080350F">
          <w:delText xml:space="preserve"> at their computer activities</w:delText>
        </w:r>
        <w:r w:rsidR="00FA4591" w:rsidRPr="00835D90" w:rsidDel="0080350F">
          <w:delText xml:space="preserve"> otherwise</w:delText>
        </w:r>
      </w:del>
      <w:ins w:id="1486" w:author="Anna Cox" w:date="2018-05-18T20:58:00Z">
        <w:del w:id="1487" w:author="Judith Borghouts" w:date="2018-07-05T16:11:00Z">
          <w:r w:rsidR="000B45C7" w:rsidDel="0080350F">
            <w:delText>on other occasions</w:delText>
          </w:r>
        </w:del>
      </w:ins>
      <w:del w:id="1488" w:author="Judith Borghouts" w:date="2018-07-05T16:11:00Z">
        <w:r w:rsidR="00FA4591" w:rsidRPr="00835D90" w:rsidDel="0080350F">
          <w:delText xml:space="preserve">. </w:delText>
        </w:r>
        <w:r w:rsidR="00B6416F" w:rsidRPr="00835D90" w:rsidDel="0080350F">
          <w:delText>Participants in Study 1 wer</w:delText>
        </w:r>
        <w:r w:rsidR="00F4483B" w:rsidRPr="00835D90" w:rsidDel="0080350F">
          <w:delText xml:space="preserve">e able to act on the explicit information they were given </w:delText>
        </w:r>
        <w:r w:rsidR="00E73F8C" w:rsidRPr="00835D90" w:rsidDel="0080350F">
          <w:delText xml:space="preserve">in the short </w:delText>
        </w:r>
        <w:r w:rsidR="00AD7D74" w:rsidRPr="00835D90" w:rsidDel="0080350F">
          <w:delText>time space</w:delText>
        </w:r>
        <w:r w:rsidR="00E73F8C" w:rsidRPr="00835D90" w:rsidDel="0080350F">
          <w:delText xml:space="preserve"> of an experiment, which had a positive effect on their task performance.</w:delText>
        </w:r>
      </w:del>
    </w:p>
    <w:p w14:paraId="75AD0233" w14:textId="0B06FFDE" w:rsidR="00FA38C7" w:rsidRPr="00835D90" w:rsidDel="0080350F" w:rsidRDefault="00FA38C7" w:rsidP="00674EE8">
      <w:pPr>
        <w:pStyle w:val="Paragraph"/>
        <w:rPr>
          <w:del w:id="1489" w:author="Judith Borghouts" w:date="2018-07-05T16:11:00Z"/>
        </w:rPr>
      </w:pPr>
      <w:del w:id="1490" w:author="Judith Borghouts" w:date="2018-07-05T16:11:00Z">
        <w:r w:rsidRPr="00835D90" w:rsidDel="0080350F">
          <w:delText xml:space="preserve">Another promising area to investigate would be to record the interruptions and give participants insight in how their changes have an effect over time. Although it was clear to participants in Study 2 what action they had to take based on the data presented by the extension, some felt they did not have sufficient information as to whether </w:delText>
        </w:r>
        <w:r w:rsidR="00134692" w:rsidRPr="00835D90" w:rsidDel="0080350F">
          <w:delText>their</w:delText>
        </w:r>
        <w:r w:rsidRPr="00835D90" w:rsidDel="0080350F">
          <w:delText xml:space="preserve"> changes had any effect over time.</w:delText>
        </w:r>
      </w:del>
    </w:p>
    <w:p w14:paraId="4E69CF29" w14:textId="5138ECE7" w:rsidR="000B45C7" w:rsidRDefault="000B45C7">
      <w:pPr>
        <w:pStyle w:val="Heading2"/>
        <w:rPr>
          <w:ins w:id="1491" w:author="Anna Cox" w:date="2018-05-18T21:00:00Z"/>
        </w:rPr>
        <w:pPrChange w:id="1492" w:author="Anna Cox" w:date="2018-05-18T21:02:00Z">
          <w:pPr>
            <w:pStyle w:val="Paragraph"/>
          </w:pPr>
        </w:pPrChange>
      </w:pPr>
      <w:ins w:id="1493" w:author="Anna Cox" w:date="2018-05-18T21:00:00Z">
        <w:r>
          <w:t>Limitations</w:t>
        </w:r>
      </w:ins>
    </w:p>
    <w:p w14:paraId="3836A941" w14:textId="14FCCBE3" w:rsidR="00B440CC" w:rsidRDefault="0076726A" w:rsidP="00D64E57">
      <w:pPr>
        <w:pStyle w:val="Paragraph"/>
        <w:rPr>
          <w:ins w:id="1494" w:author="Anna Cox" w:date="2018-05-18T21:00:00Z"/>
        </w:rPr>
      </w:pPr>
      <w:r w:rsidRPr="00835D90">
        <w:t xml:space="preserve">While </w:t>
      </w:r>
      <w:r w:rsidR="00AF7505" w:rsidRPr="00835D90">
        <w:t>the</w:t>
      </w:r>
      <w:r w:rsidRPr="00835D90">
        <w:t xml:space="preserve"> results are promising, </w:t>
      </w:r>
      <w:r w:rsidR="0067143E" w:rsidRPr="00835D90">
        <w:t xml:space="preserve">our research </w:t>
      </w:r>
      <w:r w:rsidRPr="00835D90">
        <w:t xml:space="preserve">also has </w:t>
      </w:r>
      <w:proofErr w:type="gramStart"/>
      <w:r w:rsidRPr="00835D90">
        <w:t>a number of</w:t>
      </w:r>
      <w:proofErr w:type="gramEnd"/>
      <w:r w:rsidRPr="00835D90">
        <w:t xml:space="preserve"> limitations</w:t>
      </w:r>
      <w:r w:rsidR="00A9406A" w:rsidRPr="00835D90">
        <w:t xml:space="preserve"> which </w:t>
      </w:r>
      <w:r w:rsidR="00582529" w:rsidRPr="00835D90">
        <w:t>would be worthwhile to</w:t>
      </w:r>
      <w:r w:rsidR="00A9406A" w:rsidRPr="00835D90">
        <w:t xml:space="preserve"> </w:t>
      </w:r>
      <w:r w:rsidR="00582529" w:rsidRPr="00835D90">
        <w:t>address</w:t>
      </w:r>
      <w:r w:rsidR="00A9406A" w:rsidRPr="00835D90">
        <w:t xml:space="preserve"> in future work</w:t>
      </w:r>
      <w:r w:rsidRPr="00835D90">
        <w:t xml:space="preserve">. </w:t>
      </w:r>
      <w:r w:rsidR="001F585A" w:rsidRPr="00835D90">
        <w:t>Our stud</w:t>
      </w:r>
      <w:ins w:id="1495" w:author="Judith Borghouts" w:date="2018-07-05T20:52:00Z">
        <w:r w:rsidR="002330E6">
          <w:t>ies</w:t>
        </w:r>
      </w:ins>
      <w:del w:id="1496" w:author="Judith Borghouts" w:date="2018-07-05T20:52:00Z">
        <w:r w:rsidR="001F585A" w:rsidRPr="00835D90" w:rsidDel="002330E6">
          <w:delText>y</w:delText>
        </w:r>
      </w:del>
      <w:r w:rsidR="001F585A" w:rsidRPr="00835D90">
        <w:t xml:space="preserve"> only f</w:t>
      </w:r>
      <w:r w:rsidR="00B10B48" w:rsidRPr="00835D90">
        <w:t>ocused on digital interruptions, but as</w:t>
      </w:r>
      <w:r w:rsidR="001F585A" w:rsidRPr="00835D90">
        <w:t xml:space="preserve"> </w:t>
      </w:r>
      <w:r w:rsidR="006A0D40" w:rsidRPr="00835D90">
        <w:t xml:space="preserve">was </w:t>
      </w:r>
      <w:r w:rsidR="001F585A" w:rsidRPr="00835D90">
        <w:t>appare</w:t>
      </w:r>
      <w:r w:rsidR="00324B2C" w:rsidRPr="00835D90">
        <w:t>nt in Study 2, people also deal</w:t>
      </w:r>
      <w:r w:rsidR="001F585A" w:rsidRPr="00835D90">
        <w:t xml:space="preserve"> with interruptions and distractions beyond the computer. Future work </w:t>
      </w:r>
      <w:r w:rsidR="0004148F" w:rsidRPr="00835D90">
        <w:t>could</w:t>
      </w:r>
      <w:r w:rsidR="001F585A" w:rsidRPr="00835D90">
        <w:t xml:space="preserve"> look at </w:t>
      </w:r>
      <w:r w:rsidR="0004148F" w:rsidRPr="00835D90">
        <w:t xml:space="preserve">also </w:t>
      </w:r>
      <w:r w:rsidR="001F585A" w:rsidRPr="00835D90">
        <w:t xml:space="preserve">collecting and showing data from these interruptions. For example, </w:t>
      </w:r>
      <w:proofErr w:type="spellStart"/>
      <w:r w:rsidR="001F585A" w:rsidRPr="00835D90">
        <w:t>ManicTime</w:t>
      </w:r>
      <w:proofErr w:type="spellEnd"/>
      <w:r w:rsidR="001F585A" w:rsidRPr="00835D90">
        <w:t xml:space="preserve"> use</w:t>
      </w:r>
      <w:r w:rsidR="00B649B3" w:rsidRPr="00835D90">
        <w:t>s</w:t>
      </w:r>
      <w:r w:rsidR="001F585A" w:rsidRPr="00835D90">
        <w:t xml:space="preserve"> PC inactivity to indicate when pa</w:t>
      </w:r>
      <w:r w:rsidR="004849C0" w:rsidRPr="00835D90">
        <w:t>rticipants were away</w:t>
      </w:r>
      <w:r w:rsidR="001F585A" w:rsidRPr="00835D90">
        <w:t xml:space="preserve">. </w:t>
      </w:r>
      <w:r w:rsidR="00376EFB" w:rsidRPr="00835D90">
        <w:t>Other</w:t>
      </w:r>
      <w:r w:rsidR="001F585A" w:rsidRPr="00835D90">
        <w:t xml:space="preserve"> </w:t>
      </w:r>
      <w:r w:rsidR="00376EFB" w:rsidRPr="00835D90">
        <w:t>sensitive</w:t>
      </w:r>
      <w:r w:rsidR="001F585A" w:rsidRPr="00835D90">
        <w:t xml:space="preserve"> measures </w:t>
      </w:r>
      <w:r w:rsidR="00532B70" w:rsidRPr="00835D90">
        <w:t xml:space="preserve">to detect moments where the user has likely </w:t>
      </w:r>
      <w:r w:rsidR="00E04FB0" w:rsidRPr="00835D90">
        <w:t>interrupted their work</w:t>
      </w:r>
      <w:r w:rsidR="00532B70" w:rsidRPr="00835D90">
        <w:t xml:space="preserve"> </w:t>
      </w:r>
      <w:r w:rsidR="001F585A" w:rsidRPr="00835D90">
        <w:t>could be inter</w:t>
      </w:r>
      <w:r w:rsidR="00811B03" w:rsidRPr="00835D90">
        <w:t>-</w:t>
      </w:r>
      <w:r w:rsidR="001F585A" w:rsidRPr="00835D90">
        <w:t>key inte</w:t>
      </w:r>
      <w:r w:rsidR="00532B70" w:rsidRPr="00835D90">
        <w:t>rvals or mouse clicks.</w:t>
      </w:r>
      <w:r w:rsidR="001F585A" w:rsidRPr="00835D90">
        <w:t xml:space="preserve"> </w:t>
      </w:r>
      <w:r w:rsidR="00826DEF" w:rsidRPr="00835D90">
        <w:t xml:space="preserve">Furthermore, </w:t>
      </w:r>
      <w:r w:rsidR="00893EB9" w:rsidRPr="00835D90">
        <w:t xml:space="preserve">due </w:t>
      </w:r>
      <w:r w:rsidR="00826DEF" w:rsidRPr="00835D90">
        <w:t>to</w:t>
      </w:r>
      <w:r w:rsidR="00CE0412" w:rsidRPr="00835D90">
        <w:t xml:space="preserve"> the limited logging data from Study 2</w:t>
      </w:r>
      <w:r w:rsidR="001F585A" w:rsidRPr="00835D90">
        <w:t xml:space="preserve">, </w:t>
      </w:r>
      <w:r w:rsidR="00532B70" w:rsidRPr="00835D90">
        <w:t xml:space="preserve">we are unable to make any concluding claims </w:t>
      </w:r>
      <w:r w:rsidR="00412CD5" w:rsidRPr="00835D90">
        <w:t xml:space="preserve">as to whether </w:t>
      </w:r>
      <w:r w:rsidR="00D016AF" w:rsidRPr="00835D90">
        <w:t>time feedback</w:t>
      </w:r>
      <w:r w:rsidR="00412CD5" w:rsidRPr="00835D90">
        <w:t xml:space="preserve"> </w:t>
      </w:r>
      <w:r w:rsidR="007D1460" w:rsidRPr="00835D90">
        <w:t>had</w:t>
      </w:r>
      <w:r w:rsidR="00412CD5" w:rsidRPr="00835D90">
        <w:t xml:space="preserve"> any significant effect on participants</w:t>
      </w:r>
      <w:r w:rsidR="00722B49" w:rsidRPr="00835D90">
        <w:t>’</w:t>
      </w:r>
      <w:r w:rsidR="00412CD5" w:rsidRPr="00835D90">
        <w:t xml:space="preserve"> </w:t>
      </w:r>
      <w:r w:rsidR="001F585A" w:rsidRPr="00835D90">
        <w:t>window switching and task focus</w:t>
      </w:r>
      <w:r w:rsidR="00E9372B" w:rsidRPr="00835D90">
        <w:t xml:space="preserve"> behaviour</w:t>
      </w:r>
      <w:r w:rsidR="00A21662" w:rsidRPr="00835D90">
        <w:t xml:space="preserve"> over time</w:t>
      </w:r>
      <w:r w:rsidR="001F585A" w:rsidRPr="00835D90">
        <w:t xml:space="preserve">. </w:t>
      </w:r>
      <w:r w:rsidR="00B0026B" w:rsidRPr="00835D90">
        <w:t>In addition</w:t>
      </w:r>
      <w:r w:rsidR="001F585A" w:rsidRPr="00835D90">
        <w:t xml:space="preserve">, though participants indicated they modified their behaviour after using the extension, it is </w:t>
      </w:r>
      <w:r w:rsidR="00C25766" w:rsidRPr="00835D90">
        <w:t>not certain</w:t>
      </w:r>
      <w:r w:rsidR="001F585A" w:rsidRPr="00835D90">
        <w:t xml:space="preserve"> whether they based their behaviour on the specific information provided by the extension, or whether the notification simply made them reflect and become more aware of their time. </w:t>
      </w:r>
    </w:p>
    <w:p w14:paraId="2E5FAED3" w14:textId="34007C9B" w:rsidR="000B45C7" w:rsidRPr="00835D90" w:rsidRDefault="000B45C7">
      <w:pPr>
        <w:pStyle w:val="Heading1"/>
        <w:pPrChange w:id="1497" w:author="Anna Cox" w:date="2018-05-18T21:00:00Z">
          <w:pPr>
            <w:pStyle w:val="Paragraph"/>
          </w:pPr>
        </w:pPrChange>
      </w:pPr>
      <w:ins w:id="1498" w:author="Anna Cox" w:date="2018-05-18T21:00:00Z">
        <w:r>
          <w:t>conclusion</w:t>
        </w:r>
      </w:ins>
    </w:p>
    <w:p w14:paraId="5F40714C" w14:textId="289C2C17" w:rsidR="00C87476" w:rsidRPr="00835D90" w:rsidRDefault="00EE7C6D" w:rsidP="00300506">
      <w:pPr>
        <w:pStyle w:val="Paragraph"/>
      </w:pPr>
      <w:ins w:id="1499" w:author="Judith Borghouts" w:date="2018-07-05T16:12:00Z">
        <w:r w:rsidRPr="00EE7C6D">
          <w:t>Interruptions and distractions during computer-based work are common, and it can be difficult to maintain focus. However, some of these interruptions are needed to progress with work, and are difficult to avoid</w:t>
        </w:r>
        <w:r>
          <w:t xml:space="preserve">. </w:t>
        </w:r>
      </w:ins>
      <w:ins w:id="1500" w:author="Anna Cox" w:date="2018-05-18T21:04:00Z">
        <w:r w:rsidR="000B45C7">
          <w:t xml:space="preserve">This work contributes </w:t>
        </w:r>
      </w:ins>
      <w:del w:id="1501" w:author="Anna Cox" w:date="2018-05-18T21:04:00Z">
        <w:r w:rsidR="001F585A" w:rsidRPr="00835D90" w:rsidDel="000B45C7">
          <w:delText xml:space="preserve">Our findings make a contribution </w:delText>
        </w:r>
      </w:del>
      <w:r w:rsidR="001F585A" w:rsidRPr="00835D90">
        <w:t>to our understanding of switching behaviour for routine</w:t>
      </w:r>
      <w:r w:rsidR="00B42549" w:rsidRPr="00835D90">
        <w:t xml:space="preserve"> data entry work to distracting</w:t>
      </w:r>
      <w:r w:rsidR="001F585A" w:rsidRPr="00835D90">
        <w:t xml:space="preserve"> but task-relevant applications such as email. Our results </w:t>
      </w:r>
      <w:del w:id="1502" w:author="Anna Cox" w:date="2018-05-18T21:04:00Z">
        <w:r w:rsidR="001F585A" w:rsidRPr="00835D90" w:rsidDel="000B45C7">
          <w:delText xml:space="preserve">also </w:delText>
        </w:r>
      </w:del>
      <w:r w:rsidR="001F585A" w:rsidRPr="00835D90">
        <w:t xml:space="preserve">suggest that a simple presentation of time information during a task </w:t>
      </w:r>
      <w:r w:rsidR="00D2690A" w:rsidRPr="00835D90">
        <w:t>can mitigate distractions but still keep u</w:t>
      </w:r>
      <w:r w:rsidR="00193FA9" w:rsidRPr="00835D90">
        <w:t xml:space="preserve">sers in control over their </w:t>
      </w:r>
      <w:proofErr w:type="gramStart"/>
      <w:r w:rsidR="00193FA9" w:rsidRPr="00835D90">
        <w:t>interruptions</w:t>
      </w:r>
      <w:r w:rsidR="00D2690A" w:rsidRPr="00835D90">
        <w:t>,</w:t>
      </w:r>
      <w:r w:rsidR="00193FA9" w:rsidRPr="00835D90">
        <w:t xml:space="preserve"> </w:t>
      </w:r>
      <w:r w:rsidR="00D2690A" w:rsidRPr="00835D90">
        <w:t>and</w:t>
      </w:r>
      <w:proofErr w:type="gramEnd"/>
      <w:r w:rsidR="00D2690A" w:rsidRPr="00835D90">
        <w:t xml:space="preserve"> can</w:t>
      </w:r>
      <w:r w:rsidR="001F585A" w:rsidRPr="00835D90">
        <w:t xml:space="preserve"> inform the design of productivity interventions to improve focus. </w:t>
      </w:r>
      <w:ins w:id="1503" w:author="Judith Borghouts" w:date="2018-07-05T16:12:00Z">
        <w:r w:rsidRPr="00EE7C6D">
          <w:t>Showing users how long they go away from a task can increase awareness of interruption behaviour, which can reduce the duration of interruptions, shorten the completion time of tasks and reduce errors.</w:t>
        </w:r>
      </w:ins>
    </w:p>
    <w:p w14:paraId="1FD51CE8" w14:textId="23D4FDD8" w:rsidR="002B69FB" w:rsidRPr="00835D90" w:rsidRDefault="00EA55BE" w:rsidP="004D5B68">
      <w:pPr>
        <w:pStyle w:val="Heading1"/>
      </w:pPr>
      <w:r w:rsidRPr="00835D90">
        <w:t>References</w:t>
      </w:r>
    </w:p>
    <w:p w14:paraId="2919C9F9" w14:textId="1C837387" w:rsidR="00AD0A29" w:rsidRPr="00AD0A29" w:rsidRDefault="00EA55BE" w:rsidP="00AD0A29">
      <w:pPr>
        <w:widowControl w:val="0"/>
        <w:autoSpaceDE w:val="0"/>
        <w:autoSpaceDN w:val="0"/>
        <w:adjustRightInd w:val="0"/>
        <w:ind w:left="480" w:hanging="480"/>
        <w:rPr>
          <w:rFonts w:eastAsia="Times New Roman" w:cs="Times New Roman"/>
          <w:noProof/>
        </w:rPr>
      </w:pPr>
      <w:r w:rsidRPr="00835D90">
        <w:rPr>
          <w:szCs w:val="22"/>
        </w:rPr>
        <w:fldChar w:fldCharType="begin" w:fldLock="1"/>
      </w:r>
      <w:r w:rsidRPr="00835D90">
        <w:rPr>
          <w:szCs w:val="22"/>
        </w:rPr>
        <w:instrText xml:space="preserve">ADDIN Mendeley Bibliography CSL_BIBLIOGRAPHY </w:instrText>
      </w:r>
      <w:r w:rsidRPr="00835D90">
        <w:rPr>
          <w:szCs w:val="22"/>
        </w:rPr>
        <w:fldChar w:fldCharType="separate"/>
      </w:r>
      <w:r w:rsidR="00AD0A29" w:rsidRPr="00AD0A29">
        <w:rPr>
          <w:rFonts w:eastAsia="Times New Roman" w:cs="Times New Roman"/>
          <w:noProof/>
        </w:rPr>
        <w:t xml:space="preserve">Altmann, E. M., Trafton, J. G., &amp; Hambrick, D. Z. (2017). Effects of Interruption Length on Procedural Errors. </w:t>
      </w:r>
      <w:r w:rsidR="00AD0A29" w:rsidRPr="00AD0A29">
        <w:rPr>
          <w:rFonts w:eastAsia="Times New Roman" w:cs="Times New Roman"/>
          <w:i/>
          <w:iCs/>
          <w:noProof/>
        </w:rPr>
        <w:t>Journal of Experimental Psychology: Applied</w:t>
      </w:r>
      <w:r w:rsidR="00AD0A29" w:rsidRPr="00AD0A29">
        <w:rPr>
          <w:rFonts w:eastAsia="Times New Roman" w:cs="Times New Roman"/>
          <w:noProof/>
        </w:rPr>
        <w:t xml:space="preserve">, </w:t>
      </w:r>
      <w:r w:rsidR="00AD0A29" w:rsidRPr="00AD0A29">
        <w:rPr>
          <w:rFonts w:eastAsia="Times New Roman" w:cs="Times New Roman"/>
          <w:i/>
          <w:iCs/>
          <w:noProof/>
        </w:rPr>
        <w:t>23</w:t>
      </w:r>
      <w:r w:rsidR="00AD0A29" w:rsidRPr="00AD0A29">
        <w:rPr>
          <w:rFonts w:eastAsia="Times New Roman" w:cs="Times New Roman"/>
          <w:noProof/>
        </w:rPr>
        <w:t>(2), 216–229. https://doi.org/10.1037/xap0000117</w:t>
      </w:r>
    </w:p>
    <w:p w14:paraId="5D663165"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Bailey, B. P., Konstan, J. A., &amp; Carlis, J. V. (2001). The Effects of Interruptions on Task Performance, Annoyance, and Anxiety in the User Interface. In M. Hirose (Ed.), </w:t>
      </w:r>
      <w:r w:rsidRPr="00AD0A29">
        <w:rPr>
          <w:rFonts w:eastAsia="Times New Roman" w:cs="Times New Roman"/>
          <w:i/>
          <w:iCs/>
          <w:noProof/>
        </w:rPr>
        <w:t>INTERACT</w:t>
      </w:r>
      <w:r w:rsidRPr="00AD0A29">
        <w:rPr>
          <w:rFonts w:eastAsia="Times New Roman" w:cs="Times New Roman"/>
          <w:noProof/>
        </w:rPr>
        <w:t xml:space="preserve"> (pp. 593–601). Amsterdam: iOS Press. Retrieved from https://www.cse.unr.edu/~sushil/class/ps/papers/EffectInterruptions-interact-2001.pdf</w:t>
      </w:r>
    </w:p>
    <w:p w14:paraId="3481DBAA"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Borghouts, J., Brumby, D. P., &amp; Cox, A. L. (2017). Batching, Error Checking and Data Collecting: Understanding Data Entry in a Financial Office. In </w:t>
      </w:r>
      <w:r w:rsidRPr="00AD0A29">
        <w:rPr>
          <w:rFonts w:eastAsia="Times New Roman" w:cs="Times New Roman"/>
          <w:i/>
          <w:iCs/>
          <w:noProof/>
        </w:rPr>
        <w:t>Proceedings of 15th European Conference on Computer-Supported Cooperative Work</w:t>
      </w:r>
      <w:r w:rsidRPr="00AD0A29">
        <w:rPr>
          <w:rFonts w:eastAsia="Times New Roman" w:cs="Times New Roman"/>
          <w:noProof/>
        </w:rPr>
        <w:t>. Sheffield, UK. https://doi.org/10.18420/ecscw2017-4</w:t>
      </w:r>
    </w:p>
    <w:p w14:paraId="74D4D8C7"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Carrier, L. M., Rosen, L. D., Cheever, N. A., &amp; Lim, A. F. (2015). Causes, effects, and practicalities of everyday multitasking. </w:t>
      </w:r>
      <w:r w:rsidRPr="00AD0A29">
        <w:rPr>
          <w:rFonts w:eastAsia="Times New Roman" w:cs="Times New Roman"/>
          <w:i/>
          <w:iCs/>
          <w:noProof/>
        </w:rPr>
        <w:t>Developmental Review</w:t>
      </w:r>
      <w:r w:rsidRPr="00AD0A29">
        <w:rPr>
          <w:rFonts w:eastAsia="Times New Roman" w:cs="Times New Roman"/>
          <w:noProof/>
        </w:rPr>
        <w:t xml:space="preserve">, </w:t>
      </w:r>
      <w:r w:rsidRPr="00AD0A29">
        <w:rPr>
          <w:rFonts w:eastAsia="Times New Roman" w:cs="Times New Roman"/>
          <w:i/>
          <w:iCs/>
          <w:noProof/>
        </w:rPr>
        <w:t>35</w:t>
      </w:r>
      <w:r w:rsidRPr="00AD0A29">
        <w:rPr>
          <w:rFonts w:eastAsia="Times New Roman" w:cs="Times New Roman"/>
          <w:noProof/>
        </w:rPr>
        <w:t>, 64–78. https://doi.org/10.1016/j.dr.2014.12.005</w:t>
      </w:r>
    </w:p>
    <w:p w14:paraId="248D4A33"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Collins, E. I. M., Cox, A. L., Bird, J., &amp; Cornish-Tresstail, C. (2014). Barriers to engagement with a personal informatics productivity tool. In </w:t>
      </w:r>
      <w:r w:rsidRPr="00AD0A29">
        <w:rPr>
          <w:rFonts w:eastAsia="Times New Roman" w:cs="Times New Roman"/>
          <w:i/>
          <w:iCs/>
          <w:noProof/>
        </w:rPr>
        <w:t>Proceedings of the 26th Australian Computer-Human Interaction Conference on Designing Futures the Future of Design - OzCHI ’14</w:t>
      </w:r>
      <w:r w:rsidRPr="00AD0A29">
        <w:rPr>
          <w:rFonts w:eastAsia="Times New Roman" w:cs="Times New Roman"/>
          <w:noProof/>
        </w:rPr>
        <w:t xml:space="preserve"> (pp. 370–379). https://doi.org/10.1145/2686612.2686668</w:t>
      </w:r>
    </w:p>
    <w:p w14:paraId="5B643C66"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Cutrell, E., Czerwinski, M., &amp; Horvitz, E. (2001). Notification, Disruption, and Memory: Effects of Messaging Interruptions on Memory and Performance. In </w:t>
      </w:r>
      <w:r w:rsidRPr="00AD0A29">
        <w:rPr>
          <w:rFonts w:eastAsia="Times New Roman" w:cs="Times New Roman"/>
          <w:i/>
          <w:iCs/>
          <w:noProof/>
        </w:rPr>
        <w:t>Proceedings of INTERACT 2001</w:t>
      </w:r>
      <w:r w:rsidRPr="00AD0A29">
        <w:rPr>
          <w:rFonts w:eastAsia="Times New Roman" w:cs="Times New Roman"/>
          <w:noProof/>
        </w:rPr>
        <w:t xml:space="preserve"> (pp. 263–269). New York, NY, USA: Springer.</w:t>
      </w:r>
    </w:p>
    <w:p w14:paraId="2F6E05E6"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Dabbish, L. A., Mark, G., &amp; Gonzalez, V. M. (2011). Why Do I Keep Interrupting Myself?: Environment, Habit and Self-Interruption. In </w:t>
      </w:r>
      <w:r w:rsidRPr="00AD0A29">
        <w:rPr>
          <w:rFonts w:eastAsia="Times New Roman" w:cs="Times New Roman"/>
          <w:i/>
          <w:iCs/>
          <w:noProof/>
        </w:rPr>
        <w:t>CHI’11</w:t>
      </w:r>
      <w:r w:rsidRPr="00AD0A29">
        <w:rPr>
          <w:rFonts w:eastAsia="Times New Roman" w:cs="Times New Roman"/>
          <w:noProof/>
        </w:rPr>
        <w:t xml:space="preserve"> (pp. 3127–3130). Retrieved from http://delivery.acm.org/10.1145/1980000/1979405/p3127-</w:t>
      </w:r>
      <w:r w:rsidRPr="00AD0A29">
        <w:rPr>
          <w:rFonts w:eastAsia="Times New Roman" w:cs="Times New Roman"/>
          <w:noProof/>
        </w:rPr>
        <w:lastRenderedPageBreak/>
        <w:t>dabbish.pdf?ip=128.16.5.5&amp;id=1979405&amp;acc=ACTIVE SERVICE&amp;key=BF07A2EE685417C5.D93309013A15C57B.4D4702B0C3E38B35.4D4702B0C3E38B35&amp;__acm__=1516900450_ce9c702fcd4f5171e6e879e059753d37</w:t>
      </w:r>
    </w:p>
    <w:p w14:paraId="2AE51129"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Farmer, G. D., Janssen, C. P., Nguyen, A. T., &amp; Brumby, D. P. (2017). Dividing Attention Between Tasks: Testing Whether Explicit Payoff Functions Elicit Optimal Dual-Task Performance. </w:t>
      </w:r>
      <w:r w:rsidRPr="00AD0A29">
        <w:rPr>
          <w:rFonts w:eastAsia="Times New Roman" w:cs="Times New Roman"/>
          <w:i/>
          <w:iCs/>
          <w:noProof/>
        </w:rPr>
        <w:t>Cognitive Science</w:t>
      </w:r>
      <w:r w:rsidRPr="00AD0A29">
        <w:rPr>
          <w:rFonts w:eastAsia="Times New Roman" w:cs="Times New Roman"/>
          <w:noProof/>
        </w:rPr>
        <w:t>, 1–30. https://doi.org/10.1111/cogs.12513</w:t>
      </w:r>
    </w:p>
    <w:p w14:paraId="30D02C1C"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Freedom. (n.d.).</w:t>
      </w:r>
    </w:p>
    <w:p w14:paraId="3D38FC53"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Gonzalez, V. M., &amp; Mark, G. (2004). “Constant, Constant, Multi-tasking Craziness”: Managing Multiple Working Spheres. In </w:t>
      </w:r>
      <w:r w:rsidRPr="00AD0A29">
        <w:rPr>
          <w:rFonts w:eastAsia="Times New Roman" w:cs="Times New Roman"/>
          <w:i/>
          <w:iCs/>
          <w:noProof/>
        </w:rPr>
        <w:t>Proceedings of the SIGCHI Conference on Human Factors in Computing Systems (CHI ’04)</w:t>
      </w:r>
      <w:r w:rsidRPr="00AD0A29">
        <w:rPr>
          <w:rFonts w:eastAsia="Times New Roman" w:cs="Times New Roman"/>
          <w:noProof/>
        </w:rPr>
        <w:t xml:space="preserve"> (pp. 113–120). Vienna, Austria. Retrieved from http://delivery.acm.org/10.1145/990000/985707/p113-gonzalez.pdf?key1=985707&amp;key2=9709385111&amp;coll=GUIDE&amp;dl=GUIDE&amp;CFID=44938518&amp;CFTOKEN=14011566</w:t>
      </w:r>
    </w:p>
    <w:p w14:paraId="4E34C0F0"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Gould, S. J. J., Cox, A. L., &amp; Brumby, D. P. (2016). Diminished Control in Crowdsourcing: An Investigation of Crowdworker Multitasking Behavior. </w:t>
      </w:r>
      <w:r w:rsidRPr="00AD0A29">
        <w:rPr>
          <w:rFonts w:eastAsia="Times New Roman" w:cs="Times New Roman"/>
          <w:i/>
          <w:iCs/>
          <w:noProof/>
        </w:rPr>
        <w:t>ACM Transactions on Computer-Human Interaction</w:t>
      </w:r>
      <w:r w:rsidRPr="00AD0A29">
        <w:rPr>
          <w:rFonts w:eastAsia="Times New Roman" w:cs="Times New Roman"/>
          <w:noProof/>
        </w:rPr>
        <w:t xml:space="preserve">, </w:t>
      </w:r>
      <w:r w:rsidRPr="00AD0A29">
        <w:rPr>
          <w:rFonts w:eastAsia="Times New Roman" w:cs="Times New Roman"/>
          <w:i/>
          <w:iCs/>
          <w:noProof/>
        </w:rPr>
        <w:t>23</w:t>
      </w:r>
      <w:r w:rsidRPr="00AD0A29">
        <w:rPr>
          <w:rFonts w:eastAsia="Times New Roman" w:cs="Times New Roman"/>
          <w:noProof/>
        </w:rPr>
        <w:t>(3), 1–27. https://doi.org/10.1145/2928269</w:t>
      </w:r>
    </w:p>
    <w:p w14:paraId="58DA8749"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Hanrahan, B. V, &amp; Pérez-Qu, M. A. (2015). Lost in Email: Pulling Users Down a Path of Interaction. In </w:t>
      </w:r>
      <w:r w:rsidRPr="00AD0A29">
        <w:rPr>
          <w:rFonts w:eastAsia="Times New Roman" w:cs="Times New Roman"/>
          <w:i/>
          <w:iCs/>
          <w:noProof/>
        </w:rPr>
        <w:t>CHI’15</w:t>
      </w:r>
      <w:r w:rsidRPr="00AD0A29">
        <w:rPr>
          <w:rFonts w:eastAsia="Times New Roman" w:cs="Times New Roman"/>
          <w:noProof/>
        </w:rPr>
        <w:t xml:space="preserve"> (pp. 3981–3984). https://doi.org/10.1145/2702123.2702351</w:t>
      </w:r>
    </w:p>
    <w:p w14:paraId="5284DC07"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Iqbal, S. T., &amp; Horvitz, E. (2007). Disruption and recovery of computing tasks: field study, analysis, and directions. In </w:t>
      </w:r>
      <w:r w:rsidRPr="00AD0A29">
        <w:rPr>
          <w:rFonts w:eastAsia="Times New Roman" w:cs="Times New Roman"/>
          <w:i/>
          <w:iCs/>
          <w:noProof/>
        </w:rPr>
        <w:t>CHI ’07</w:t>
      </w:r>
      <w:r w:rsidRPr="00AD0A29">
        <w:rPr>
          <w:rFonts w:eastAsia="Times New Roman" w:cs="Times New Roman"/>
          <w:noProof/>
        </w:rPr>
        <w:t xml:space="preserve"> (pp. 677--686). San Jose, California, USA. https://doi.org/10.1145/1240624.1240730</w:t>
      </w:r>
    </w:p>
    <w:p w14:paraId="4DF9D095"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Iqbal, S. T., &amp; Horvitz, E. (2010). Notifications and Awareness: A Field Study of Alert Usage and Preferences. In </w:t>
      </w:r>
      <w:r w:rsidRPr="00AD0A29">
        <w:rPr>
          <w:rFonts w:eastAsia="Times New Roman" w:cs="Times New Roman"/>
          <w:i/>
          <w:iCs/>
          <w:noProof/>
        </w:rPr>
        <w:t>CSCW’10</w:t>
      </w:r>
      <w:r w:rsidRPr="00AD0A29">
        <w:rPr>
          <w:rFonts w:eastAsia="Times New Roman" w:cs="Times New Roman"/>
          <w:noProof/>
        </w:rPr>
        <w:t xml:space="preserve"> (pp. 27–30). Savannah, Georgia, USA. Retrieved from http://delivery.acm.org/10.1145/1720000/1718926/p27-iqbal.pdf?ip=128.16.5.5&amp;id=1718926&amp;acc=ACTIVE SERVICE&amp;key=BF07A2EE685417C5.D93309013A15C57B.4D4702B0C3E38B35.4D4702B0C3E38B35&amp;CFID=850683794&amp;CFTOKEN=44446760&amp;__acm__=1515841494_87d34105fae0d1b2e5</w:t>
      </w:r>
    </w:p>
    <w:p w14:paraId="03C3CE62"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Jin, J., &amp; Dabbish, L. A. (2009). Self-Interruption on the Computer: A Typology of Discretionary Task Interleaving. In </w:t>
      </w:r>
      <w:r w:rsidRPr="00AD0A29">
        <w:rPr>
          <w:rFonts w:eastAsia="Times New Roman" w:cs="Times New Roman"/>
          <w:i/>
          <w:iCs/>
          <w:noProof/>
        </w:rPr>
        <w:t>CHI’09</w:t>
      </w:r>
      <w:r w:rsidRPr="00AD0A29">
        <w:rPr>
          <w:rFonts w:eastAsia="Times New Roman" w:cs="Times New Roman"/>
          <w:noProof/>
        </w:rPr>
        <w:t xml:space="preserve"> (pp. 1799–1808).</w:t>
      </w:r>
    </w:p>
    <w:p w14:paraId="09D12872"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Katidioti, I., &amp; Taatgen, N. A. (2013). Choice in Multitasking: How Delays in the Primary Task Turn a Rational Into an Irrational Multitasker. </w:t>
      </w:r>
      <w:r w:rsidRPr="00AD0A29">
        <w:rPr>
          <w:rFonts w:eastAsia="Times New Roman" w:cs="Times New Roman"/>
          <w:i/>
          <w:iCs/>
          <w:noProof/>
        </w:rPr>
        <w:t>Human Factors: The Journal of the Human Factors and Ergonomics Society</w:t>
      </w:r>
      <w:r w:rsidRPr="00AD0A29">
        <w:rPr>
          <w:rFonts w:eastAsia="Times New Roman" w:cs="Times New Roman"/>
          <w:noProof/>
        </w:rPr>
        <w:t xml:space="preserve">, </w:t>
      </w:r>
      <w:r w:rsidRPr="00AD0A29">
        <w:rPr>
          <w:rFonts w:eastAsia="Times New Roman" w:cs="Times New Roman"/>
          <w:i/>
          <w:iCs/>
          <w:noProof/>
        </w:rPr>
        <w:t>56</w:t>
      </w:r>
      <w:r w:rsidRPr="00AD0A29">
        <w:rPr>
          <w:rFonts w:eastAsia="Times New Roman" w:cs="Times New Roman"/>
          <w:noProof/>
        </w:rPr>
        <w:t>(4), 728–736. https://doi.org/10.1177/0018720813504216</w:t>
      </w:r>
    </w:p>
    <w:p w14:paraId="380962A6"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Kim, J., Cho, K. C., &amp; Lee, K. U. (2017). Technology Supported Behavior Restriction for Mitigating Self-Interruptions in Multi-device Environments. </w:t>
      </w:r>
      <w:r w:rsidRPr="00AD0A29">
        <w:rPr>
          <w:rFonts w:eastAsia="Times New Roman" w:cs="Times New Roman"/>
          <w:i/>
          <w:iCs/>
          <w:noProof/>
        </w:rPr>
        <w:t>Proc. ACM Interact. Mob. Wearable Ubiquitous Technol</w:t>
      </w:r>
      <w:r w:rsidRPr="00AD0A29">
        <w:rPr>
          <w:rFonts w:eastAsia="Times New Roman" w:cs="Times New Roman"/>
          <w:noProof/>
        </w:rPr>
        <w:t xml:space="preserve">, </w:t>
      </w:r>
      <w:r w:rsidRPr="00AD0A29">
        <w:rPr>
          <w:rFonts w:eastAsia="Times New Roman" w:cs="Times New Roman"/>
          <w:i/>
          <w:iCs/>
          <w:noProof/>
        </w:rPr>
        <w:t>1</w:t>
      </w:r>
      <w:r w:rsidRPr="00AD0A29">
        <w:rPr>
          <w:rFonts w:eastAsia="Times New Roman" w:cs="Times New Roman"/>
          <w:noProof/>
        </w:rPr>
        <w:t>(21). https://doi.org/10.1145/3130932</w:t>
      </w:r>
    </w:p>
    <w:p w14:paraId="5B1A4DD9"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Lyngs, U. (2018). A Cognitive Design Space for Supporting Self-Regulation of ICT Use. In </w:t>
      </w:r>
      <w:r w:rsidRPr="00AD0A29">
        <w:rPr>
          <w:rFonts w:eastAsia="Times New Roman" w:cs="Times New Roman"/>
          <w:i/>
          <w:iCs/>
          <w:noProof/>
        </w:rPr>
        <w:t>CHI’18 Extended Abstracts</w:t>
      </w:r>
      <w:r w:rsidRPr="00AD0A29">
        <w:rPr>
          <w:rFonts w:eastAsia="Times New Roman" w:cs="Times New Roman"/>
          <w:noProof/>
        </w:rPr>
        <w:t>. Montreal, Canada. Retrieved from http://delivery.acm.org/10.1145/3190000/3180296/SRC14.pdf?ip=128.16.5.5&amp;id=3180296&amp;acc=OPEN&amp;key=BF07A2EE685417C5.D93309013A15C57B.4D4702B0C3E38B35.6D218144511F3437&amp;__acm__=1526464496_3d92b7e9ea58478894720c0697523b2a</w:t>
      </w:r>
    </w:p>
    <w:p w14:paraId="1B296BFB"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aior, H. A., Wilson, M. L., &amp; Sharples, S. (2018). Workload Alerts—Using Physiological Measures of Mental Workload to Provide Feedback During Tasks. </w:t>
      </w:r>
      <w:r w:rsidRPr="00AD0A29">
        <w:rPr>
          <w:rFonts w:eastAsia="Times New Roman" w:cs="Times New Roman"/>
          <w:i/>
          <w:iCs/>
          <w:noProof/>
        </w:rPr>
        <w:t>ACM Transactions on Computer-Human Interaction ACM Reference ACM Trans. Comput.-Hum. Interact</w:t>
      </w:r>
      <w:r w:rsidRPr="00AD0A29">
        <w:rPr>
          <w:rFonts w:eastAsia="Times New Roman" w:cs="Times New Roman"/>
          <w:noProof/>
        </w:rPr>
        <w:t xml:space="preserve">, </w:t>
      </w:r>
      <w:r w:rsidRPr="00AD0A29">
        <w:rPr>
          <w:rFonts w:eastAsia="Times New Roman" w:cs="Times New Roman"/>
          <w:i/>
          <w:iCs/>
          <w:noProof/>
        </w:rPr>
        <w:t>25</w:t>
      </w:r>
      <w:r w:rsidRPr="00AD0A29">
        <w:rPr>
          <w:rFonts w:eastAsia="Times New Roman" w:cs="Times New Roman"/>
          <w:noProof/>
        </w:rPr>
        <w:t>(2), 1–30. Retrieved from http://eprints.nottingham.ac.uk/49196/8/a9-maior.pdf</w:t>
      </w:r>
    </w:p>
    <w:p w14:paraId="1F20301C"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ManicTime. (2018). Retrieved January 9, 2018, from https://www.manictime.com</w:t>
      </w:r>
    </w:p>
    <w:p w14:paraId="30E2774B"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ark, G., Czerwinski, M., &amp; Iqbal, S. T. (2018). Effects of Individual Differences in Blocking Workplace Distractions. In </w:t>
      </w:r>
      <w:r w:rsidRPr="00AD0A29">
        <w:rPr>
          <w:rFonts w:eastAsia="Times New Roman" w:cs="Times New Roman"/>
          <w:i/>
          <w:iCs/>
          <w:noProof/>
        </w:rPr>
        <w:t>CHI’18</w:t>
      </w:r>
      <w:r w:rsidRPr="00AD0A29">
        <w:rPr>
          <w:rFonts w:eastAsia="Times New Roman" w:cs="Times New Roman"/>
          <w:noProof/>
        </w:rPr>
        <w:t>. Montreal, Canada. https://doi.org/10.1145/3173574.3173666</w:t>
      </w:r>
    </w:p>
    <w:p w14:paraId="7B0738E8"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ark, G., Iqbal, S. T., Czerwinski, M., &amp; Johns, P. (2014a). Bored mondays and focused afternoons: the rhythm of attention and online activity in the workplace. In </w:t>
      </w:r>
      <w:r w:rsidRPr="00AD0A29">
        <w:rPr>
          <w:rFonts w:eastAsia="Times New Roman" w:cs="Times New Roman"/>
          <w:i/>
          <w:iCs/>
          <w:noProof/>
        </w:rPr>
        <w:t>CHI 2014</w:t>
      </w:r>
      <w:r w:rsidRPr="00AD0A29">
        <w:rPr>
          <w:rFonts w:eastAsia="Times New Roman" w:cs="Times New Roman"/>
          <w:noProof/>
        </w:rPr>
        <w:t xml:space="preserve"> (pp. 3025–3034). https://doi.org/10.1145/2556288.2557204</w:t>
      </w:r>
    </w:p>
    <w:p w14:paraId="5F1F131E"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ark, G., Iqbal, S. T., Czerwinski, M., &amp; Johns, P. (2014b). Capturing the Mood : Facebook and Face-to-Face Encounters in the Workplace. In </w:t>
      </w:r>
      <w:r w:rsidRPr="00AD0A29">
        <w:rPr>
          <w:rFonts w:eastAsia="Times New Roman" w:cs="Times New Roman"/>
          <w:i/>
          <w:iCs/>
          <w:noProof/>
        </w:rPr>
        <w:t>17th ACM conference on Computer supported cooperative work &amp; social computing</w:t>
      </w:r>
      <w:r w:rsidRPr="00AD0A29">
        <w:rPr>
          <w:rFonts w:eastAsia="Times New Roman" w:cs="Times New Roman"/>
          <w:noProof/>
        </w:rPr>
        <w:t xml:space="preserve"> (pp. 1082–1094). https://doi.org/10.1145/2531602.2531673</w:t>
      </w:r>
    </w:p>
    <w:p w14:paraId="462D4309"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lastRenderedPageBreak/>
        <w:t xml:space="preserve">Mark, G., Iqbal, S. T., Czerwinski, M., Johns, P., &amp; Sano, A. (2016). Email duration, batching and self-interruption: Patterns of email use on productivity and stress. In </w:t>
      </w:r>
      <w:r w:rsidRPr="00AD0A29">
        <w:rPr>
          <w:rFonts w:eastAsia="Times New Roman" w:cs="Times New Roman"/>
          <w:i/>
          <w:iCs/>
          <w:noProof/>
        </w:rPr>
        <w:t>CHI’16</w:t>
      </w:r>
      <w:r w:rsidRPr="00AD0A29">
        <w:rPr>
          <w:rFonts w:eastAsia="Times New Roman" w:cs="Times New Roman"/>
          <w:noProof/>
        </w:rPr>
        <w:t xml:space="preserve"> (pp. 1717–1728).</w:t>
      </w:r>
    </w:p>
    <w:p w14:paraId="517181A4"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ark, G., Voida, S., &amp; Cardello, A. V. (2012). “A Pace Not Dictated by Electrons”: An Empirical Study of Work Without Email. In </w:t>
      </w:r>
      <w:r w:rsidRPr="00AD0A29">
        <w:rPr>
          <w:rFonts w:eastAsia="Times New Roman" w:cs="Times New Roman"/>
          <w:i/>
          <w:iCs/>
          <w:noProof/>
        </w:rPr>
        <w:t>CHI’12</w:t>
      </w:r>
      <w:r w:rsidRPr="00AD0A29">
        <w:rPr>
          <w:rFonts w:eastAsia="Times New Roman" w:cs="Times New Roman"/>
          <w:noProof/>
        </w:rPr>
        <w:t xml:space="preserve"> (pp. 555–564). Austin, Texas, USA. Retrieved from http://delivery.acm.org/10.1145/2210000/2207754/p555-mark.pdf?ip=128.16.5.5&amp;id=2207754&amp;acc=ACTIVE SERVICE&amp;key=BF07A2EE685417C5.D93309013A15C57B.4D4702B0C3E38B35.4D4702B0C3E38B35&amp;__acm__=1523544578_bf4b7766d0172e85f713049c87328e35</w:t>
      </w:r>
    </w:p>
    <w:p w14:paraId="0A875476"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Monk, C. A., Trafton, J. G., &amp; Boehm-Davis, D. A. (2008). The effect of interruption duration and demand on resuming suspended goals. </w:t>
      </w:r>
      <w:r w:rsidRPr="00AD0A29">
        <w:rPr>
          <w:rFonts w:eastAsia="Times New Roman" w:cs="Times New Roman"/>
          <w:i/>
          <w:iCs/>
          <w:noProof/>
        </w:rPr>
        <w:t>Journal of Experimental Psychology: Applied</w:t>
      </w:r>
      <w:r w:rsidRPr="00AD0A29">
        <w:rPr>
          <w:rFonts w:eastAsia="Times New Roman" w:cs="Times New Roman"/>
          <w:noProof/>
        </w:rPr>
        <w:t xml:space="preserve">, </w:t>
      </w:r>
      <w:r w:rsidRPr="00AD0A29">
        <w:rPr>
          <w:rFonts w:eastAsia="Times New Roman" w:cs="Times New Roman"/>
          <w:i/>
          <w:iCs/>
          <w:noProof/>
        </w:rPr>
        <w:t>14</w:t>
      </w:r>
      <w:r w:rsidRPr="00AD0A29">
        <w:rPr>
          <w:rFonts w:eastAsia="Times New Roman" w:cs="Times New Roman"/>
          <w:noProof/>
        </w:rPr>
        <w:t>(4), 299–313. https://doi.org/10.1037/a0014402</w:t>
      </w:r>
    </w:p>
    <w:p w14:paraId="04BFEB38"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Pang, A. S.-K. (2016). </w:t>
      </w:r>
      <w:r w:rsidRPr="00AD0A29">
        <w:rPr>
          <w:rFonts w:eastAsia="Times New Roman" w:cs="Times New Roman"/>
          <w:i/>
          <w:iCs/>
          <w:noProof/>
        </w:rPr>
        <w:t>Rest: Why You Get More Done When You Work Less</w:t>
      </w:r>
      <w:r w:rsidRPr="00AD0A29">
        <w:rPr>
          <w:rFonts w:eastAsia="Times New Roman" w:cs="Times New Roman"/>
          <w:noProof/>
        </w:rPr>
        <w:t>. Penguin.</w:t>
      </w:r>
    </w:p>
    <w:p w14:paraId="51AF673C"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RescueTime. (2018). Retrieved January 9, 2018, from https://www.rescuetime.com</w:t>
      </w:r>
    </w:p>
    <w:p w14:paraId="511842DC" w14:textId="77777777" w:rsidR="00AD0A29" w:rsidRPr="00AD0A29" w:rsidRDefault="00AD0A29" w:rsidP="00AD0A29">
      <w:pPr>
        <w:widowControl w:val="0"/>
        <w:autoSpaceDE w:val="0"/>
        <w:autoSpaceDN w:val="0"/>
        <w:adjustRightInd w:val="0"/>
        <w:ind w:left="480" w:hanging="480"/>
        <w:rPr>
          <w:rFonts w:eastAsia="Times New Roman" w:cs="Times New Roman"/>
          <w:noProof/>
        </w:rPr>
      </w:pPr>
      <w:r w:rsidRPr="00AD0A29">
        <w:rPr>
          <w:rFonts w:eastAsia="Times New Roman" w:cs="Times New Roman"/>
          <w:noProof/>
        </w:rPr>
        <w:t xml:space="preserve">Salvucci, D. D., &amp; Bogunovich, P. (2010). Multitasking and Monotasking: The Effects of Mental Workload on Deferred Task Interruptions. In </w:t>
      </w:r>
      <w:r w:rsidRPr="00AD0A29">
        <w:rPr>
          <w:rFonts w:eastAsia="Times New Roman" w:cs="Times New Roman"/>
          <w:i/>
          <w:iCs/>
          <w:noProof/>
        </w:rPr>
        <w:t>CHI 2010</w:t>
      </w:r>
      <w:r w:rsidRPr="00AD0A29">
        <w:rPr>
          <w:rFonts w:eastAsia="Times New Roman" w:cs="Times New Roman"/>
          <w:noProof/>
        </w:rPr>
        <w:t>. Atlanta, GA, USA. Retrieved from http://citeseerx.ist.psu.edu/viewdoc/download?doi=10.1.1.157.7522&amp;rep=rep1&amp;type=pdf</w:t>
      </w:r>
    </w:p>
    <w:p w14:paraId="2AC9D880" w14:textId="77777777" w:rsidR="00AD0A29" w:rsidRPr="00AD0A29" w:rsidRDefault="00AD0A29" w:rsidP="00AD0A29">
      <w:pPr>
        <w:widowControl w:val="0"/>
        <w:autoSpaceDE w:val="0"/>
        <w:autoSpaceDN w:val="0"/>
        <w:adjustRightInd w:val="0"/>
        <w:ind w:left="480" w:hanging="480"/>
        <w:rPr>
          <w:noProof/>
        </w:rPr>
      </w:pPr>
      <w:r w:rsidRPr="00AD0A29">
        <w:rPr>
          <w:rFonts w:eastAsia="Times New Roman" w:cs="Times New Roman"/>
          <w:noProof/>
        </w:rPr>
        <w:t xml:space="preserve">Whittaker, S., Hollis, V., &amp; Guydish, A. (2016). “Don’t Waste My Time”: Use of Time Information Improves Focus. In </w:t>
      </w:r>
      <w:r w:rsidRPr="00AD0A29">
        <w:rPr>
          <w:rFonts w:eastAsia="Times New Roman" w:cs="Times New Roman"/>
          <w:i/>
          <w:iCs/>
          <w:noProof/>
        </w:rPr>
        <w:t>CHI’16</w:t>
      </w:r>
      <w:r w:rsidRPr="00AD0A29">
        <w:rPr>
          <w:rFonts w:eastAsia="Times New Roman" w:cs="Times New Roman"/>
          <w:noProof/>
        </w:rPr>
        <w:t xml:space="preserve"> (pp. 1729–1738). San Jose, CA, USA.</w:t>
      </w:r>
    </w:p>
    <w:p w14:paraId="4036195C" w14:textId="7F9292D6" w:rsidR="0084789A" w:rsidRPr="00835D90" w:rsidRDefault="00EA55BE" w:rsidP="00AD0A29">
      <w:pPr>
        <w:widowControl w:val="0"/>
        <w:autoSpaceDE w:val="0"/>
        <w:autoSpaceDN w:val="0"/>
        <w:adjustRightInd w:val="0"/>
        <w:ind w:left="480" w:hanging="480"/>
        <w:rPr>
          <w:szCs w:val="22"/>
        </w:rPr>
      </w:pPr>
      <w:r w:rsidRPr="00835D90">
        <w:rPr>
          <w:szCs w:val="22"/>
        </w:rPr>
        <w:fldChar w:fldCharType="end"/>
      </w:r>
    </w:p>
    <w:sectPr w:rsidR="0084789A" w:rsidRPr="00835D90"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na Cox" w:date="2018-05-18T17:52:00Z" w:initials="AC">
    <w:p w14:paraId="30D37075" w14:textId="5895CE7C" w:rsidR="00EB59F2" w:rsidRDefault="00EB59F2">
      <w:pPr>
        <w:pStyle w:val="CommentText"/>
      </w:pPr>
      <w:r>
        <w:rPr>
          <w:rStyle w:val="CommentReference"/>
        </w:rPr>
        <w:annotationRef/>
      </w:r>
      <w:r>
        <w:t>This doesn’t just happen in data entry tasks but many tasks.  Can we make this more general here and then later say we used a data entry task for the study?</w:t>
      </w:r>
    </w:p>
  </w:comment>
  <w:comment w:id="20" w:author="Anna Cox" w:date="2018-05-18T18:03:00Z" w:initials="AC">
    <w:p w14:paraId="664CC7F1" w14:textId="719A1564" w:rsidR="00EB59F2" w:rsidRDefault="00EB59F2">
      <w:pPr>
        <w:pStyle w:val="CommentText"/>
      </w:pPr>
      <w:r>
        <w:rPr>
          <w:rStyle w:val="CommentReference"/>
        </w:rPr>
        <w:annotationRef/>
      </w:r>
      <w:r>
        <w:t xml:space="preserve">What did they find? Presumably that these things work.  </w:t>
      </w:r>
    </w:p>
  </w:comment>
  <w:comment w:id="42" w:author="Anna Cox" w:date="2018-05-18T18:10:00Z" w:initials="AC">
    <w:p w14:paraId="08FCCC8A" w14:textId="51048CDC" w:rsidR="00EB59F2" w:rsidRDefault="00EB59F2">
      <w:pPr>
        <w:pStyle w:val="CommentText"/>
      </w:pPr>
      <w:r>
        <w:rPr>
          <w:rStyle w:val="CommentReference"/>
        </w:rPr>
        <w:annotationRef/>
      </w:r>
      <w:r>
        <w:t>??</w:t>
      </w:r>
    </w:p>
  </w:comment>
  <w:comment w:id="45" w:author="Duncan Brumby" w:date="2018-05-03T10:08:00Z" w:initials="DPB">
    <w:p w14:paraId="61E728E7" w14:textId="1C8C38BE" w:rsidR="00EB59F2" w:rsidRDefault="00EB59F2">
      <w:pPr>
        <w:pStyle w:val="CommentText"/>
      </w:pPr>
      <w:r>
        <w:rPr>
          <w:rStyle w:val="CommentReference"/>
        </w:rPr>
        <w:annotationRef/>
      </w:r>
      <w:r>
        <w:t xml:space="preserve">I am not so sure about giving the results here. Some people do </w:t>
      </w:r>
      <w:proofErr w:type="spellStart"/>
      <w:r>
        <w:t>do</w:t>
      </w:r>
      <w:proofErr w:type="spellEnd"/>
      <w:r>
        <w:t xml:space="preserve"> </w:t>
      </w:r>
      <w:proofErr w:type="gramStart"/>
      <w:r>
        <w:t>it</w:t>
      </w:r>
      <w:proofErr w:type="gramEnd"/>
      <w:r>
        <w:t xml:space="preserve"> but I think it’s a little odd. I’d advocate for instead making clear what you expect to happen, and why it’s valuable/important question that NEEDS to be addressed here and now.  </w:t>
      </w:r>
    </w:p>
  </w:comment>
  <w:comment w:id="46" w:author="Anna Cox" w:date="2018-05-18T18:16:00Z" w:initials="AC">
    <w:p w14:paraId="75ACE1CA" w14:textId="3CEF5FCA" w:rsidR="00EB59F2" w:rsidRDefault="00EB59F2">
      <w:pPr>
        <w:pStyle w:val="CommentText"/>
      </w:pPr>
      <w:r>
        <w:rPr>
          <w:rStyle w:val="CommentReference"/>
        </w:rPr>
        <w:annotationRef/>
      </w:r>
      <w:r>
        <w:t>I’ve made an edit to address this</w:t>
      </w:r>
    </w:p>
  </w:comment>
  <w:comment w:id="81" w:author="Anna Cox" w:date="2018-05-18T18:21:00Z" w:initials="AC">
    <w:p w14:paraId="5B5321CD" w14:textId="4C75AF9E" w:rsidR="00EB59F2" w:rsidRDefault="00EB59F2">
      <w:pPr>
        <w:pStyle w:val="CommentText"/>
      </w:pPr>
      <w:r>
        <w:rPr>
          <w:rStyle w:val="CommentReference"/>
        </w:rPr>
        <w:annotationRef/>
      </w:r>
      <w:proofErr w:type="spellStart"/>
      <w:r>
        <w:t>StayFocusd</w:t>
      </w:r>
      <w:proofErr w:type="spellEnd"/>
      <w:r>
        <w:t xml:space="preserve"> </w:t>
      </w:r>
      <w:proofErr w:type="spellStart"/>
      <w:r>
        <w:t>etc</w:t>
      </w:r>
      <w:proofErr w:type="spellEnd"/>
    </w:p>
  </w:comment>
  <w:comment w:id="107" w:author="Duncan Brumby" w:date="2018-05-03T10:18:00Z" w:initials="DPB">
    <w:p w14:paraId="396DB0F7" w14:textId="0B1100CC" w:rsidR="00EB59F2" w:rsidRDefault="00EB59F2">
      <w:pPr>
        <w:pStyle w:val="CommentText"/>
      </w:pPr>
      <w:r>
        <w:rPr>
          <w:rStyle w:val="CommentReference"/>
        </w:rPr>
        <w:annotationRef/>
      </w:r>
      <w:r>
        <w:t xml:space="preserve">Do you care or want to talk about the reflective mechanism that might underlie any behaviour change? </w:t>
      </w:r>
    </w:p>
  </w:comment>
  <w:comment w:id="124" w:author="Anna Cox" w:date="2018-05-18T19:14:00Z" w:initials="AC">
    <w:p w14:paraId="6B3B5319" w14:textId="2CC57787" w:rsidR="00EB59F2" w:rsidRDefault="00EB59F2">
      <w:pPr>
        <w:pStyle w:val="CommentText"/>
      </w:pPr>
      <w:r>
        <w:rPr>
          <w:rStyle w:val="CommentReference"/>
        </w:rPr>
        <w:annotationRef/>
      </w:r>
      <w:r>
        <w:t xml:space="preserve">These are </w:t>
      </w:r>
      <w:proofErr w:type="gramStart"/>
      <w:r>
        <w:t>really small</w:t>
      </w:r>
      <w:proofErr w:type="gramEnd"/>
      <w:r>
        <w:t>.  Split them up?</w:t>
      </w:r>
    </w:p>
  </w:comment>
  <w:comment w:id="153" w:author="Anna Cox" w:date="2018-05-18T19:19:00Z" w:initials="AC">
    <w:p w14:paraId="53CA22B2" w14:textId="1307CD86" w:rsidR="00EB59F2" w:rsidRDefault="00EB59F2">
      <w:pPr>
        <w:pStyle w:val="CommentText"/>
      </w:pPr>
      <w:r>
        <w:rPr>
          <w:rStyle w:val="CommentReference"/>
        </w:rPr>
        <w:annotationRef/>
      </w:r>
      <w:r>
        <w:t>How many?</w:t>
      </w:r>
    </w:p>
  </w:comment>
  <w:comment w:id="195" w:author="Duncan Brumby" w:date="2018-05-03T13:32:00Z" w:initials="DPB">
    <w:p w14:paraId="7AB728E0" w14:textId="77777777" w:rsidR="00EB59F2" w:rsidRDefault="00EB59F2">
      <w:pPr>
        <w:pStyle w:val="CommentText"/>
      </w:pPr>
      <w:r>
        <w:rPr>
          <w:rStyle w:val="CommentReference"/>
        </w:rPr>
        <w:annotationRef/>
      </w:r>
      <w:r>
        <w:t xml:space="preserve">Reference table 1 </w:t>
      </w:r>
      <w:proofErr w:type="gramStart"/>
      <w:r>
        <w:t>and also</w:t>
      </w:r>
      <w:proofErr w:type="gramEnd"/>
      <w:r>
        <w:t xml:space="preserve"> take the time to explain – e.g., </w:t>
      </w:r>
    </w:p>
    <w:p w14:paraId="4C3553C1" w14:textId="77777777" w:rsidR="00EB59F2" w:rsidRDefault="00EB59F2">
      <w:pPr>
        <w:pStyle w:val="CommentText"/>
      </w:pPr>
    </w:p>
    <w:p w14:paraId="399C690F" w14:textId="11745052" w:rsidR="00EB59F2" w:rsidRDefault="00EB59F2">
      <w:pPr>
        <w:pStyle w:val="CommentText"/>
      </w:pPr>
      <w:r>
        <w:t>“the number of switches in both conditions was 10.6 … and there were 10 items … therefore we can infer …”</w:t>
      </w:r>
    </w:p>
    <w:p w14:paraId="363A22D8" w14:textId="17848031" w:rsidR="00EB59F2" w:rsidRDefault="00EB59F2">
      <w:pPr>
        <w:pStyle w:val="CommentText"/>
      </w:pPr>
      <w:r>
        <w:br/>
        <w:t xml:space="preserve">This will help the slow reader understand what was done here. </w:t>
      </w:r>
    </w:p>
    <w:p w14:paraId="3A07C9C5" w14:textId="77777777" w:rsidR="00EB59F2" w:rsidRDefault="00EB59F2">
      <w:pPr>
        <w:pStyle w:val="CommentText"/>
      </w:pPr>
    </w:p>
    <w:p w14:paraId="616B25C2" w14:textId="48351DA1" w:rsidR="00EB59F2" w:rsidRDefault="00EB59F2" w:rsidP="00D418E2">
      <w:pPr>
        <w:pStyle w:val="CommentText"/>
        <w:ind w:firstLine="0"/>
      </w:pPr>
    </w:p>
  </w:comment>
  <w:comment w:id="237" w:author="Duncan Brumby" w:date="2018-05-03T13:34:00Z" w:initials="DPB">
    <w:p w14:paraId="26E15D83" w14:textId="67D845D1" w:rsidR="00EB59F2" w:rsidRDefault="00EB59F2">
      <w:pPr>
        <w:pStyle w:val="CommentText"/>
      </w:pPr>
      <w:r>
        <w:rPr>
          <w:rStyle w:val="CommentReference"/>
        </w:rPr>
        <w:annotationRef/>
      </w:r>
      <w:r>
        <w:t xml:space="preserve">Ok and ….??? What’s the contribution of this analysis. It’s left hanging. </w:t>
      </w:r>
    </w:p>
  </w:comment>
  <w:comment w:id="256" w:author="Duncan Brumby" w:date="2018-05-03T13:30:00Z" w:initials="DPB">
    <w:p w14:paraId="7843603A" w14:textId="1A5F7A6E" w:rsidR="00EB59F2" w:rsidRDefault="00EB59F2">
      <w:pPr>
        <w:pStyle w:val="CommentText"/>
      </w:pPr>
      <w:r>
        <w:rPr>
          <w:rStyle w:val="CommentReference"/>
        </w:rPr>
        <w:annotationRef/>
      </w:r>
      <w:r>
        <w:t xml:space="preserve">Doesn’t this just replicate the same data already shown in Table 1? I’d recommend choosing one or the other, but not having both. </w:t>
      </w:r>
    </w:p>
  </w:comment>
  <w:comment w:id="257" w:author="Anna Cox" w:date="2018-05-18T19:24:00Z" w:initials="AC">
    <w:p w14:paraId="69B88071" w14:textId="2353AE09" w:rsidR="00EB59F2" w:rsidRDefault="00EB59F2">
      <w:pPr>
        <w:pStyle w:val="CommentText"/>
      </w:pPr>
      <w:r>
        <w:rPr>
          <w:rStyle w:val="CommentReference"/>
        </w:rPr>
        <w:annotationRef/>
      </w:r>
      <w:r>
        <w:t>Seems unnecessary</w:t>
      </w:r>
    </w:p>
  </w:comment>
  <w:comment w:id="264" w:author="Duncan Brumby" w:date="2018-05-03T13:35:00Z" w:initials="DPB">
    <w:p w14:paraId="610612C6" w14:textId="77777777" w:rsidR="00EB59F2" w:rsidRDefault="00EB59F2" w:rsidP="00E22DBE">
      <w:pPr>
        <w:pStyle w:val="CommentText"/>
      </w:pPr>
      <w:r>
        <w:rPr>
          <w:rStyle w:val="CommentReference"/>
        </w:rPr>
        <w:annotationRef/>
      </w:r>
      <w:proofErr w:type="gramStart"/>
      <w:r>
        <w:t>So</w:t>
      </w:r>
      <w:proofErr w:type="gramEnd"/>
      <w:r>
        <w:t xml:space="preserve"> this is not the entire distribution? Just the longest </w:t>
      </w:r>
      <w:proofErr w:type="gramStart"/>
      <w:r>
        <w:t>ones?</w:t>
      </w:r>
      <w:proofErr w:type="gramEnd"/>
      <w:r>
        <w:t xml:space="preserve"> Why? </w:t>
      </w:r>
    </w:p>
    <w:p w14:paraId="608868D0" w14:textId="77777777" w:rsidR="00EB59F2" w:rsidRDefault="00EB59F2" w:rsidP="00E22DBE">
      <w:pPr>
        <w:pStyle w:val="CommentText"/>
      </w:pPr>
    </w:p>
    <w:p w14:paraId="178FA316" w14:textId="77777777" w:rsidR="00EB59F2" w:rsidRDefault="00EB59F2" w:rsidP="00E22DBE">
      <w:pPr>
        <w:pStyle w:val="CommentText"/>
      </w:pPr>
      <w:proofErr w:type="gramStart"/>
      <w:r>
        <w:t>Also</w:t>
      </w:r>
      <w:proofErr w:type="gramEnd"/>
      <w:r>
        <w:t xml:space="preserve"> why not separate out by condition? </w:t>
      </w:r>
    </w:p>
    <w:p w14:paraId="77F1EABF" w14:textId="77777777" w:rsidR="00EB59F2" w:rsidRDefault="00EB59F2" w:rsidP="00E22DBE">
      <w:pPr>
        <w:pStyle w:val="CommentText"/>
      </w:pPr>
    </w:p>
    <w:p w14:paraId="11D9B2A3" w14:textId="7756FF08" w:rsidR="00EB59F2" w:rsidRDefault="00EB59F2" w:rsidP="00E22DBE">
      <w:pPr>
        <w:pStyle w:val="CommentText"/>
      </w:pPr>
      <w:r>
        <w:t xml:space="preserve">In general, I am not sure what to take from this part of the analysis. </w:t>
      </w:r>
    </w:p>
  </w:comment>
  <w:comment w:id="265" w:author="Anna Cox" w:date="2018-05-18T19:25:00Z" w:initials="AC">
    <w:p w14:paraId="5C484943" w14:textId="24CF6C86" w:rsidR="00EB59F2" w:rsidRDefault="00EB59F2">
      <w:pPr>
        <w:pStyle w:val="CommentText"/>
      </w:pPr>
      <w:r>
        <w:rPr>
          <w:rStyle w:val="CommentReference"/>
        </w:rPr>
        <w:annotationRef/>
      </w:r>
      <w:proofErr w:type="gramStart"/>
      <w:r>
        <w:rPr>
          <w:rStyle w:val="CommentReference"/>
        </w:rPr>
        <w:t>So</w:t>
      </w:r>
      <w:proofErr w:type="gramEnd"/>
      <w:r>
        <w:rPr>
          <w:rStyle w:val="CommentReference"/>
        </w:rPr>
        <w:t xml:space="preserve"> I think you have split the distributions because it is difficult to get it all on one graph (per condition).  But can’t you just make these figures wider?</w:t>
      </w:r>
    </w:p>
  </w:comment>
  <w:comment w:id="333" w:author="Anna Cox" w:date="2018-05-18T19:29:00Z" w:initials="AC">
    <w:p w14:paraId="44830BE0" w14:textId="09E6A382" w:rsidR="00EB59F2" w:rsidRDefault="00EB59F2">
      <w:pPr>
        <w:pStyle w:val="CommentText"/>
      </w:pPr>
      <w:r>
        <w:rPr>
          <w:rStyle w:val="CommentReference"/>
        </w:rPr>
        <w:annotationRef/>
      </w:r>
      <w:r>
        <w:t>Put this further up, after cleaning the data but before switches.  And then reverse the order of the 2 bits of data being reported – it makes more sense to report completion times before error rates.</w:t>
      </w:r>
    </w:p>
  </w:comment>
  <w:comment w:id="435" w:author="Anna Cox" w:date="2018-05-18T19:31:00Z" w:initials="AC">
    <w:p w14:paraId="68558253" w14:textId="33759B85" w:rsidR="00EB59F2" w:rsidRDefault="00EB59F2">
      <w:pPr>
        <w:pStyle w:val="CommentText"/>
      </w:pPr>
      <w:r>
        <w:rPr>
          <w:rStyle w:val="CommentReference"/>
        </w:rPr>
        <w:annotationRef/>
      </w:r>
    </w:p>
  </w:comment>
  <w:comment w:id="462" w:author="Duncan Brumby" w:date="2018-05-03T13:50:00Z" w:initials="DPB">
    <w:p w14:paraId="6F160B2F" w14:textId="5F5E1886" w:rsidR="00EB59F2" w:rsidRDefault="00EB59F2">
      <w:pPr>
        <w:pStyle w:val="CommentText"/>
      </w:pPr>
      <w:r>
        <w:rPr>
          <w:rStyle w:val="CommentReference"/>
        </w:rPr>
        <w:annotationRef/>
      </w:r>
      <w:r>
        <w:t xml:space="preserve">Why the top 5%? Why not all? </w:t>
      </w:r>
    </w:p>
  </w:comment>
  <w:comment w:id="463" w:author="Duncan Brumby" w:date="2018-05-03T13:51:00Z" w:initials="DPB">
    <w:p w14:paraId="073248C8" w14:textId="740F0CF3" w:rsidR="00EB59F2" w:rsidRDefault="00EB59F2">
      <w:pPr>
        <w:pStyle w:val="CommentText"/>
      </w:pPr>
      <w:r>
        <w:rPr>
          <w:rStyle w:val="CommentReference"/>
        </w:rPr>
        <w:annotationRef/>
      </w:r>
      <w:r>
        <w:t xml:space="preserve">Any stats possible on this? </w:t>
      </w:r>
    </w:p>
  </w:comment>
  <w:comment w:id="536" w:author="Anna Cox" w:date="2018-05-18T19:37:00Z" w:initials="AC">
    <w:p w14:paraId="275A6547" w14:textId="51EC0EDD" w:rsidR="00EB59F2" w:rsidRDefault="00EB59F2">
      <w:pPr>
        <w:pStyle w:val="CommentText"/>
      </w:pPr>
      <w:r>
        <w:rPr>
          <w:rStyle w:val="CommentReference"/>
        </w:rPr>
        <w:annotationRef/>
      </w:r>
    </w:p>
  </w:comment>
  <w:comment w:id="715" w:author="Duncan Brumby" w:date="2018-05-03T13:52:00Z" w:initials="DPB">
    <w:p w14:paraId="6A6396E0" w14:textId="242E5371" w:rsidR="00EB59F2" w:rsidRDefault="00EB59F2">
      <w:pPr>
        <w:pStyle w:val="CommentText"/>
      </w:pPr>
      <w:r>
        <w:rPr>
          <w:rStyle w:val="CommentReference"/>
        </w:rPr>
        <w:annotationRef/>
      </w:r>
      <w:r>
        <w:t xml:space="preserve">Past-tense? </w:t>
      </w:r>
    </w:p>
  </w:comment>
  <w:comment w:id="739" w:author="Anna Cox" w:date="2018-05-18T19:40:00Z" w:initials="AC">
    <w:p w14:paraId="6803055B" w14:textId="56F1626D" w:rsidR="00EB59F2" w:rsidRDefault="00EB59F2">
      <w:pPr>
        <w:pStyle w:val="CommentText"/>
      </w:pPr>
      <w:r>
        <w:rPr>
          <w:rStyle w:val="CommentReference"/>
        </w:rPr>
        <w:annotationRef/>
      </w:r>
    </w:p>
  </w:comment>
  <w:comment w:id="763" w:author="Duncan Brumby" w:date="2018-05-03T13:58:00Z" w:initials="DPB">
    <w:p w14:paraId="24194FE0" w14:textId="2A2A0867" w:rsidR="00EB59F2" w:rsidRDefault="00EB59F2">
      <w:pPr>
        <w:pStyle w:val="CommentText"/>
      </w:pPr>
      <w:r>
        <w:rPr>
          <w:rStyle w:val="CommentReference"/>
        </w:rPr>
        <w:annotationRef/>
      </w:r>
      <w:r>
        <w:t xml:space="preserve">OK fine. So why then is this result important and interesting? What have we learnt? Make </w:t>
      </w:r>
      <w:proofErr w:type="spellStart"/>
      <w:r>
        <w:t>stonger</w:t>
      </w:r>
      <w:proofErr w:type="spellEnd"/>
      <w:r>
        <w:t xml:space="preserve"> claims if possible. </w:t>
      </w:r>
    </w:p>
  </w:comment>
  <w:comment w:id="801" w:author="Anna Cox" w:date="2018-05-18T19:40:00Z" w:initials="AC">
    <w:p w14:paraId="0559DECC" w14:textId="63C4DA80" w:rsidR="00EB59F2" w:rsidRDefault="00EB59F2">
      <w:pPr>
        <w:pStyle w:val="CommentText"/>
      </w:pPr>
      <w:r>
        <w:rPr>
          <w:rStyle w:val="CommentReference"/>
        </w:rPr>
        <w:annotationRef/>
      </w:r>
    </w:p>
  </w:comment>
  <w:comment w:id="803" w:author="Duncan Brumby" w:date="2018-05-03T13:59:00Z" w:initials="DPB">
    <w:p w14:paraId="70FFE470" w14:textId="705C2DE1" w:rsidR="00EB59F2" w:rsidRDefault="00EB59F2">
      <w:pPr>
        <w:pStyle w:val="CommentText"/>
      </w:pPr>
      <w:r>
        <w:rPr>
          <w:rStyle w:val="CommentReference"/>
        </w:rPr>
        <w:annotationRef/>
      </w:r>
      <w:r>
        <w:t xml:space="preserve">There is a lot of space given to this – but it seems a kind of irrelevant point. Why does it really matter? Too much attention be given to essentially a null result that is not that interesting. I’d argue to downplay and reduce this and to instead really focus on setting up the transition to the in the wild study and why that is necessary. </w:t>
      </w:r>
    </w:p>
  </w:comment>
  <w:comment w:id="848" w:author="Duncan Brumby" w:date="2018-05-03T13:58:00Z" w:initials="DPB">
    <w:p w14:paraId="18BE5093" w14:textId="20637F59" w:rsidR="00EB59F2" w:rsidRDefault="00EB59F2">
      <w:pPr>
        <w:pStyle w:val="CommentText"/>
      </w:pPr>
      <w:r>
        <w:rPr>
          <w:rStyle w:val="CommentReference"/>
        </w:rPr>
        <w:annotationRef/>
      </w:r>
      <w:r>
        <w:t xml:space="preserve">I am not sure where this is leading. </w:t>
      </w:r>
    </w:p>
  </w:comment>
  <w:comment w:id="859" w:author="Duncan Brumby" w:date="2018-05-03T13:59:00Z" w:initials="DPB">
    <w:p w14:paraId="3C5E47C3" w14:textId="77777777" w:rsidR="00EB59F2" w:rsidRDefault="00EB59F2" w:rsidP="0006672C">
      <w:pPr>
        <w:pStyle w:val="CommentText"/>
      </w:pPr>
      <w:r>
        <w:rPr>
          <w:rStyle w:val="CommentReference"/>
        </w:rPr>
        <w:annotationRef/>
      </w:r>
      <w:r>
        <w:t xml:space="preserve">There is a lot of space given to this – but it seems a kind of irrelevant point. Why does it really matter? Too much attention be given to essentially a null result that is not that interesting. I’d argue to downplay and reduce this and to instead really focus on setting up the transition to the in the wild study and why that is necessary. </w:t>
      </w:r>
    </w:p>
  </w:comment>
  <w:comment w:id="860" w:author="Anna Cox" w:date="2018-05-18T19:42:00Z" w:initials="AC">
    <w:p w14:paraId="0992F494" w14:textId="7CC96CB8" w:rsidR="00EB59F2" w:rsidRDefault="00EB59F2">
      <w:pPr>
        <w:pStyle w:val="CommentText"/>
      </w:pPr>
      <w:r>
        <w:rPr>
          <w:rStyle w:val="CommentReference"/>
        </w:rPr>
        <w:annotationRef/>
      </w:r>
      <w:r>
        <w:t>A future study could tell people the # of times they switched away during the trial AND the mean number of switches.  Or could nudge them even more with “you switched away 12 times.  That’s 2 more times than we predicted that you would need to switch.  Your mean switch time was w seconds”</w:t>
      </w:r>
    </w:p>
  </w:comment>
  <w:comment w:id="898" w:author="Anna Cox" w:date="2018-05-18T19:43:00Z" w:initials="AC">
    <w:p w14:paraId="565CC36E" w14:textId="38C997DC" w:rsidR="00EB59F2" w:rsidRDefault="00EB59F2">
      <w:pPr>
        <w:pStyle w:val="CommentText"/>
      </w:pPr>
      <w:r>
        <w:rPr>
          <w:rStyle w:val="CommentReference"/>
        </w:rPr>
        <w:annotationRef/>
      </w:r>
    </w:p>
  </w:comment>
  <w:comment w:id="934" w:author="Duncan Brumby" w:date="2018-05-03T14:01:00Z" w:initials="DPB">
    <w:p w14:paraId="1F4194CB" w14:textId="7F24004A" w:rsidR="00EB59F2" w:rsidRDefault="00EB59F2">
      <w:pPr>
        <w:pStyle w:val="CommentText"/>
      </w:pPr>
      <w:r>
        <w:rPr>
          <w:rStyle w:val="CommentReference"/>
        </w:rPr>
        <w:annotationRef/>
      </w:r>
      <w:r>
        <w:t xml:space="preserve">Expand! Tell the reader why this is necessary and required. It’s not at all clear. Make a case for why </w:t>
      </w:r>
      <w:proofErr w:type="gramStart"/>
      <w:r>
        <w:t>and also</w:t>
      </w:r>
      <w:proofErr w:type="gramEnd"/>
      <w:r>
        <w:t xml:space="preserve"> why you wouldn’t expect this to work out. </w:t>
      </w:r>
    </w:p>
  </w:comment>
  <w:comment w:id="947" w:author="Duncan Brumby" w:date="2018-05-03T14:06:00Z" w:initials="DPB">
    <w:p w14:paraId="51B4FCB0" w14:textId="248BB868" w:rsidR="00EB59F2" w:rsidRDefault="00EB59F2">
      <w:pPr>
        <w:pStyle w:val="CommentText"/>
      </w:pPr>
      <w:r>
        <w:rPr>
          <w:rStyle w:val="CommentReference"/>
        </w:rPr>
        <w:annotationRef/>
      </w:r>
      <w:r>
        <w:t xml:space="preserve">Do you want to add a little line or two to explain why you choose this group of participants (as opposed to any other group that could have been </w:t>
      </w:r>
      <w:proofErr w:type="gramStart"/>
      <w:r>
        <w:t>chosen).</w:t>
      </w:r>
      <w:proofErr w:type="gramEnd"/>
      <w:r>
        <w:t xml:space="preserve"> </w:t>
      </w:r>
    </w:p>
  </w:comment>
  <w:comment w:id="948" w:author="Duncan Brumby" w:date="2018-05-03T14:07:00Z" w:initials="DPB">
    <w:p w14:paraId="551288DE" w14:textId="05D3E05F" w:rsidR="00EB59F2" w:rsidRDefault="00EB59F2">
      <w:pPr>
        <w:pStyle w:val="CommentText"/>
      </w:pPr>
      <w:r>
        <w:rPr>
          <w:rStyle w:val="CommentReference"/>
        </w:rPr>
        <w:annotationRef/>
      </w:r>
      <w:r>
        <w:t xml:space="preserve">As a </w:t>
      </w:r>
      <w:proofErr w:type="gramStart"/>
      <w:r>
        <w:t>reader</w:t>
      </w:r>
      <w:proofErr w:type="gramEnd"/>
      <w:r>
        <w:t xml:space="preserve"> I am already thinking about: ok so what are the challenges? Will this work? What kind of tasks? How does the tool work? Consider giving a little bit more on an overview of how the tool, broadly speaking, works. </w:t>
      </w:r>
    </w:p>
  </w:comment>
  <w:comment w:id="956" w:author="Anna Cox" w:date="2018-05-18T19:53:00Z" w:initials="AC">
    <w:p w14:paraId="032764A5" w14:textId="56318369" w:rsidR="00EB59F2" w:rsidRDefault="00EB59F2">
      <w:pPr>
        <w:pStyle w:val="CommentText"/>
      </w:pPr>
      <w:r>
        <w:rPr>
          <w:rStyle w:val="CommentReference"/>
        </w:rPr>
        <w:annotationRef/>
      </w:r>
      <w:r>
        <w:t>Based on a previous study we anticipated that ….</w:t>
      </w:r>
    </w:p>
    <w:p w14:paraId="448B2784" w14:textId="77777777" w:rsidR="00EB59F2" w:rsidRDefault="00EB59F2">
      <w:pPr>
        <w:pStyle w:val="CommentText"/>
      </w:pPr>
    </w:p>
    <w:p w14:paraId="2977BAA9" w14:textId="763ECB9E" w:rsidR="00EB59F2" w:rsidRDefault="00EB59F2">
      <w:pPr>
        <w:pStyle w:val="CommentText"/>
      </w:pPr>
      <w:r>
        <w:t>Can you reference your own work here?</w:t>
      </w:r>
    </w:p>
  </w:comment>
  <w:comment w:id="1003" w:author="Anna Cox" w:date="2018-05-18T19:52:00Z" w:initials="AC">
    <w:p w14:paraId="682F0EF7" w14:textId="6843913B" w:rsidR="00EB59F2" w:rsidRDefault="00EB59F2">
      <w:pPr>
        <w:pStyle w:val="CommentText"/>
      </w:pPr>
      <w:r>
        <w:rPr>
          <w:rStyle w:val="CommentReference"/>
        </w:rPr>
        <w:annotationRef/>
      </w:r>
      <w:r>
        <w:t>Very poor images – please make better ones</w:t>
      </w:r>
    </w:p>
  </w:comment>
  <w:comment w:id="1007" w:author="Anna Cox" w:date="2018-05-18T20:01:00Z" w:initials="AC">
    <w:p w14:paraId="5EB00770" w14:textId="214B5996" w:rsidR="00EB59F2" w:rsidRDefault="00EB59F2">
      <w:pPr>
        <w:pStyle w:val="CommentText"/>
      </w:pPr>
      <w:r>
        <w:rPr>
          <w:rStyle w:val="CommentReference"/>
        </w:rPr>
        <w:annotationRef/>
      </w:r>
      <w:r>
        <w:t xml:space="preserve">Kind of surprised that you didn’t get them to use </w:t>
      </w:r>
      <w:proofErr w:type="spellStart"/>
      <w:r>
        <w:t>manictime</w:t>
      </w:r>
      <w:proofErr w:type="spellEnd"/>
      <w:r>
        <w:t xml:space="preserve"> first to collect baseline data and then give them the extension and see whether there was any measurable effect.</w:t>
      </w:r>
    </w:p>
  </w:comment>
  <w:comment w:id="1037" w:author="Anna Cox" w:date="2018-05-18T19:57:00Z" w:initials="AC">
    <w:p w14:paraId="64FF8B42" w14:textId="76DBD4F2" w:rsidR="00EB59F2" w:rsidRDefault="00EB59F2">
      <w:pPr>
        <w:pStyle w:val="CommentText"/>
      </w:pPr>
      <w:r>
        <w:rPr>
          <w:rStyle w:val="CommentReference"/>
        </w:rPr>
        <w:annotationRef/>
      </w:r>
      <w:r>
        <w:t>This seems weird order</w:t>
      </w:r>
    </w:p>
    <w:p w14:paraId="6A8536CE" w14:textId="77777777" w:rsidR="00EB59F2" w:rsidRDefault="00EB59F2">
      <w:pPr>
        <w:pStyle w:val="CommentText"/>
      </w:pPr>
    </w:p>
    <w:p w14:paraId="13947673" w14:textId="3E808844" w:rsidR="00EB59F2" w:rsidRDefault="00EB59F2">
      <w:pPr>
        <w:pStyle w:val="CommentText"/>
      </w:pPr>
      <w:r>
        <w:t>What data was collected? How was it analysed? How do we report it?</w:t>
      </w:r>
    </w:p>
    <w:p w14:paraId="7BC37473" w14:textId="77777777" w:rsidR="00EB59F2" w:rsidRDefault="00EB59F2">
      <w:pPr>
        <w:pStyle w:val="CommentText"/>
      </w:pPr>
    </w:p>
    <w:p w14:paraId="145748D4" w14:textId="624DD34C" w:rsidR="00EB59F2" w:rsidRDefault="00EB59F2">
      <w:pPr>
        <w:pStyle w:val="CommentText"/>
      </w:pPr>
      <w:r>
        <w:t>Did the tool not record mean switch time?</w:t>
      </w:r>
    </w:p>
  </w:comment>
  <w:comment w:id="1051" w:author="Duncan Brumby" w:date="2018-05-03T14:16:00Z" w:initials="DPB">
    <w:p w14:paraId="52767D77" w14:textId="77777777" w:rsidR="00EB59F2" w:rsidRDefault="00EB59F2">
      <w:pPr>
        <w:pStyle w:val="CommentText"/>
      </w:pPr>
      <w:r>
        <w:rPr>
          <w:rStyle w:val="CommentReference"/>
        </w:rPr>
        <w:annotationRef/>
      </w:r>
      <w:r>
        <w:t xml:space="preserve">New paragraph? As this is about changes in behaviour over the study. </w:t>
      </w:r>
    </w:p>
    <w:p w14:paraId="2ABC49EC" w14:textId="68FAE032" w:rsidR="00EB59F2" w:rsidRDefault="00EB59F2">
      <w:pPr>
        <w:pStyle w:val="CommentText"/>
      </w:pPr>
      <w:r>
        <w:br/>
        <w:t xml:space="preserve">Also for stats, you could do a linear regression. It would show whether there was a significant trend over time. </w:t>
      </w:r>
    </w:p>
  </w:comment>
  <w:comment w:id="1055" w:author="Duncan Brumby" w:date="2018-05-03T14:17:00Z" w:initials="DPB">
    <w:p w14:paraId="243CF34A" w14:textId="3FED847B" w:rsidR="00EB59F2" w:rsidRDefault="00EB59F2">
      <w:pPr>
        <w:pStyle w:val="CommentText"/>
      </w:pPr>
      <w:r>
        <w:rPr>
          <w:rStyle w:val="CommentReference"/>
        </w:rPr>
        <w:annotationRef/>
      </w:r>
      <w:proofErr w:type="gramStart"/>
      <w:r>
        <w:t>Alternatively</w:t>
      </w:r>
      <w:proofErr w:type="gramEnd"/>
      <w:r>
        <w:t xml:space="preserve"> you can do an ANOVA that records individual pp switch duration over time (where time is the IV). </w:t>
      </w:r>
    </w:p>
  </w:comment>
  <w:comment w:id="1070" w:author="Duncan Brumby" w:date="2018-05-03T14:17:00Z" w:initials="DPB">
    <w:p w14:paraId="509EB67F" w14:textId="70A629AA" w:rsidR="00EB59F2" w:rsidRDefault="00EB59F2">
      <w:pPr>
        <w:pStyle w:val="CommentText"/>
      </w:pPr>
      <w:r>
        <w:rPr>
          <w:rStyle w:val="CommentReference"/>
        </w:rPr>
        <w:annotationRef/>
      </w:r>
      <w:r>
        <w:t xml:space="preserve">Fit a regression line. </w:t>
      </w:r>
    </w:p>
  </w:comment>
  <w:comment w:id="1074" w:author="Anna Cox" w:date="2018-05-18T20:51:00Z" w:initials="AC">
    <w:p w14:paraId="52636C0F" w14:textId="78EA18CB" w:rsidR="00EB59F2" w:rsidRDefault="00EB59F2">
      <w:pPr>
        <w:pStyle w:val="CommentText"/>
      </w:pPr>
      <w:r>
        <w:rPr>
          <w:rStyle w:val="CommentReference"/>
        </w:rPr>
        <w:annotationRef/>
      </w:r>
      <w:r>
        <w:t xml:space="preserve">From here onwards – the themes need refining.  In </w:t>
      </w:r>
      <w:proofErr w:type="gramStart"/>
      <w:r>
        <w:t>places</w:t>
      </w:r>
      <w:proofErr w:type="gramEnd"/>
      <w:r>
        <w:t xml:space="preserve"> they read as groups of quotes and sentences on a theme rather than each block of text actually making a coherent point.  Add signposting and editing to refine them</w:t>
      </w:r>
    </w:p>
  </w:comment>
  <w:comment w:id="1239" w:author="Anna Cox" w:date="2018-05-18T20:36:00Z" w:initials="AC">
    <w:p w14:paraId="31A43CC8" w14:textId="0A81B1BB" w:rsidR="00EB59F2" w:rsidRDefault="00EB59F2">
      <w:pPr>
        <w:pStyle w:val="CommentText"/>
      </w:pPr>
      <w:r>
        <w:rPr>
          <w:rStyle w:val="CommentReference"/>
        </w:rPr>
        <w:annotationRef/>
      </w:r>
      <w:r>
        <w:t>Why did it say there was no data?</w:t>
      </w:r>
    </w:p>
  </w:comment>
  <w:comment w:id="1358" w:author="Anna Cox" w:date="2018-05-18T20:47:00Z" w:initials="AC">
    <w:p w14:paraId="2449A7CE" w14:textId="47F663E7" w:rsidR="00EB59F2" w:rsidRDefault="00EB59F2">
      <w:pPr>
        <w:pStyle w:val="CommentText"/>
      </w:pPr>
      <w:r>
        <w:rPr>
          <w:rStyle w:val="CommentReference"/>
        </w:rPr>
        <w:annotationRef/>
      </w:r>
      <w:r>
        <w:t xml:space="preserve">Cite Gloria’s work on </w:t>
      </w:r>
      <w:hyperlink r:id="rId1" w:history="1">
        <w:r w:rsidRPr="00D559D7">
          <w:rPr>
            <w:rStyle w:val="Hyperlink"/>
          </w:rPr>
          <w:t>https://www.microsoft.com/en-us/research/publication/bored-tuesdays-and-focused-afternoons-the-rhythm-of-attention-and-online-activity-in-the-workplace/</w:t>
        </w:r>
      </w:hyperlink>
      <w:r>
        <w:t xml:space="preserve"> How do these findings compare to hers?</w:t>
      </w:r>
    </w:p>
  </w:comment>
  <w:comment w:id="1389" w:author="Anna Cox" w:date="2018-05-18T21:07:00Z" w:initials="AC">
    <w:p w14:paraId="34A53A3B" w14:textId="627A9950" w:rsidR="00EB59F2" w:rsidRDefault="00EB59F2">
      <w:pPr>
        <w:pStyle w:val="CommentText"/>
      </w:pPr>
      <w:r>
        <w:rPr>
          <w:rStyle w:val="CommentReference"/>
        </w:rPr>
        <w:annotationRef/>
      </w:r>
      <w:r>
        <w:t>This is an abrupt ending prior to a switch to the next section</w:t>
      </w:r>
    </w:p>
  </w:comment>
  <w:comment w:id="1392" w:author="Anna Cox" w:date="2018-05-18T20:47:00Z" w:initials="AC">
    <w:p w14:paraId="52816ADA" w14:textId="77777777" w:rsidR="00EB59F2" w:rsidRDefault="00EB59F2" w:rsidP="0028683D">
      <w:pPr>
        <w:pStyle w:val="CommentText"/>
      </w:pPr>
      <w:r>
        <w:rPr>
          <w:rStyle w:val="CommentReference"/>
        </w:rPr>
        <w:annotationRef/>
      </w:r>
      <w:r>
        <w:t xml:space="preserve">Cite Gloria’s work on </w:t>
      </w:r>
      <w:hyperlink r:id="rId2" w:history="1">
        <w:r w:rsidRPr="00D559D7">
          <w:rPr>
            <w:rStyle w:val="Hyperlink"/>
          </w:rPr>
          <w:t>https://www.microsoft.com/en-us/research/publication/bored-tuesdays-and-focused-afternoons-the-rhythm-of-attention-and-online-activity-in-the-workplace/</w:t>
        </w:r>
      </w:hyperlink>
      <w:r>
        <w:t xml:space="preserve"> How do these findings compare to hers?</w:t>
      </w:r>
    </w:p>
  </w:comment>
  <w:comment w:id="1393" w:author="Duncan Brumby" w:date="2018-05-03T14:20:00Z" w:initials="DPB">
    <w:p w14:paraId="148C4427" w14:textId="4C8912F4" w:rsidR="00EB59F2" w:rsidRDefault="00EB59F2">
      <w:pPr>
        <w:pStyle w:val="CommentText"/>
      </w:pPr>
      <w:r>
        <w:rPr>
          <w:rStyle w:val="CommentReference"/>
        </w:rPr>
        <w:annotationRef/>
      </w:r>
      <w:r>
        <w:t xml:space="preserve">The discussion is still quite brief and light references. </w:t>
      </w:r>
    </w:p>
  </w:comment>
  <w:comment w:id="1394" w:author="Anna Cox" w:date="2018-05-18T20:58:00Z" w:initials="AC">
    <w:p w14:paraId="5BBFD8C2" w14:textId="7720C2D0" w:rsidR="00EB59F2" w:rsidRDefault="00EB59F2">
      <w:pPr>
        <w:pStyle w:val="CommentText"/>
      </w:pPr>
      <w:r>
        <w:t>The first paragraph needs to remind us of the findings and say how these relate to previous findings in the literature. Go back to the literature discussed in the related work section and consider what is appropriate to refer to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D37075" w15:done="0"/>
  <w15:commentEx w15:paraId="664CC7F1" w15:done="0"/>
  <w15:commentEx w15:paraId="08FCCC8A" w15:done="0"/>
  <w15:commentEx w15:paraId="61E728E7" w15:done="0"/>
  <w15:commentEx w15:paraId="75ACE1CA" w15:paraIdParent="61E728E7" w15:done="0"/>
  <w15:commentEx w15:paraId="5B5321CD" w15:done="0"/>
  <w15:commentEx w15:paraId="396DB0F7" w15:done="0"/>
  <w15:commentEx w15:paraId="6B3B5319" w15:done="0"/>
  <w15:commentEx w15:paraId="53CA22B2" w15:done="0"/>
  <w15:commentEx w15:paraId="616B25C2" w15:done="0"/>
  <w15:commentEx w15:paraId="26E15D83" w15:done="0"/>
  <w15:commentEx w15:paraId="7843603A" w15:done="0"/>
  <w15:commentEx w15:paraId="69B88071" w15:paraIdParent="7843603A" w15:done="0"/>
  <w15:commentEx w15:paraId="11D9B2A3" w15:done="0"/>
  <w15:commentEx w15:paraId="5C484943" w15:paraIdParent="11D9B2A3" w15:done="0"/>
  <w15:commentEx w15:paraId="44830BE0" w15:done="0"/>
  <w15:commentEx w15:paraId="68558253" w15:done="0"/>
  <w15:commentEx w15:paraId="6F160B2F" w15:done="0"/>
  <w15:commentEx w15:paraId="073248C8" w15:done="0"/>
  <w15:commentEx w15:paraId="275A6547" w15:done="0"/>
  <w15:commentEx w15:paraId="6A6396E0" w15:done="0"/>
  <w15:commentEx w15:paraId="6803055B" w15:done="0"/>
  <w15:commentEx w15:paraId="24194FE0" w15:done="0"/>
  <w15:commentEx w15:paraId="0559DECC" w15:done="0"/>
  <w15:commentEx w15:paraId="70FFE470" w15:done="0"/>
  <w15:commentEx w15:paraId="18BE5093" w15:done="0"/>
  <w15:commentEx w15:paraId="3C5E47C3" w15:done="0"/>
  <w15:commentEx w15:paraId="0992F494" w15:paraIdParent="3C5E47C3" w15:done="0"/>
  <w15:commentEx w15:paraId="565CC36E" w15:done="0"/>
  <w15:commentEx w15:paraId="1F4194CB" w15:done="0"/>
  <w15:commentEx w15:paraId="51B4FCB0" w15:done="0"/>
  <w15:commentEx w15:paraId="551288DE" w15:done="0"/>
  <w15:commentEx w15:paraId="2977BAA9" w15:done="0"/>
  <w15:commentEx w15:paraId="682F0EF7" w15:done="0"/>
  <w15:commentEx w15:paraId="5EB00770" w15:done="0"/>
  <w15:commentEx w15:paraId="145748D4" w15:done="0"/>
  <w15:commentEx w15:paraId="2ABC49EC" w15:done="0"/>
  <w15:commentEx w15:paraId="243CF34A" w15:done="0"/>
  <w15:commentEx w15:paraId="509EB67F" w15:done="0"/>
  <w15:commentEx w15:paraId="52636C0F" w15:done="0"/>
  <w15:commentEx w15:paraId="31A43CC8" w15:done="0"/>
  <w15:commentEx w15:paraId="2449A7CE" w15:done="0"/>
  <w15:commentEx w15:paraId="34A53A3B" w15:done="0"/>
  <w15:commentEx w15:paraId="52816ADA" w15:done="0"/>
  <w15:commentEx w15:paraId="148C4427" w15:done="0"/>
  <w15:commentEx w15:paraId="5BBFD8C2" w15:paraIdParent="148C44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B5162F" w16cid:durableId="1E955BFC"/>
  <w16cid:commentId w16cid:paraId="6F3D07E9" w16cid:durableId="1E955D5C"/>
  <w16cid:commentId w16cid:paraId="61E728E7" w16cid:durableId="1E955E0A"/>
  <w16cid:commentId w16cid:paraId="2F3B88D6" w16cid:durableId="1E955EED"/>
  <w16cid:commentId w16cid:paraId="30439197" w16cid:durableId="1E955F49"/>
  <w16cid:commentId w16cid:paraId="3942E0F1" w16cid:durableId="1E955F8E"/>
  <w16cid:commentId w16cid:paraId="396DB0F7" w16cid:durableId="1E956062"/>
  <w16cid:commentId w16cid:paraId="616B25C2" w16cid:durableId="1E958DDA"/>
  <w16cid:commentId w16cid:paraId="26E15D83" w16cid:durableId="1E958E59"/>
  <w16cid:commentId w16cid:paraId="7843603A" w16cid:durableId="1E958D92"/>
  <w16cid:commentId w16cid:paraId="11D9B2A3" w16cid:durableId="1E958EA8"/>
  <w16cid:commentId w16cid:paraId="6F160B2F" w16cid:durableId="1E959222"/>
  <w16cid:commentId w16cid:paraId="073248C8" w16cid:durableId="1E959249"/>
  <w16cid:commentId w16cid:paraId="6A6396E0" w16cid:durableId="1E95929A"/>
  <w16cid:commentId w16cid:paraId="24194FE0" w16cid:durableId="1E95940C"/>
  <w16cid:commentId w16cid:paraId="70FFE470" w16cid:durableId="1E959437"/>
  <w16cid:commentId w16cid:paraId="18BE5093" w16cid:durableId="1E9593FD"/>
  <w16cid:commentId w16cid:paraId="1F4194CB" w16cid:durableId="1E9594CB"/>
  <w16cid:commentId w16cid:paraId="51B4FCB0" w16cid:durableId="1E9595C8"/>
  <w16cid:commentId w16cid:paraId="551288DE" w16cid:durableId="1E959623"/>
  <w16cid:commentId w16cid:paraId="50FAE360" w16cid:durableId="1E95976F"/>
  <w16cid:commentId w16cid:paraId="2ABC49EC" w16cid:durableId="1E95982C"/>
  <w16cid:commentId w16cid:paraId="243CF34A" w16cid:durableId="1E959887"/>
  <w16cid:commentId w16cid:paraId="509EB67F" w16cid:durableId="1E95986B"/>
  <w16cid:commentId w16cid:paraId="148C4427" w16cid:durableId="1E95994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A2712" w14:textId="77777777" w:rsidR="008325FC" w:rsidRDefault="008325FC" w:rsidP="0012640B">
      <w:pPr>
        <w:spacing w:before="0" w:after="0"/>
      </w:pPr>
      <w:r>
        <w:separator/>
      </w:r>
    </w:p>
  </w:endnote>
  <w:endnote w:type="continuationSeparator" w:id="0">
    <w:p w14:paraId="38DE8109" w14:textId="77777777" w:rsidR="008325FC" w:rsidRDefault="008325FC"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DAB3F" w14:textId="77777777" w:rsidR="008325FC" w:rsidRDefault="008325FC" w:rsidP="0012640B">
      <w:pPr>
        <w:spacing w:before="0" w:after="0"/>
      </w:pPr>
      <w:r>
        <w:separator/>
      </w:r>
    </w:p>
  </w:footnote>
  <w:footnote w:type="continuationSeparator" w:id="0">
    <w:p w14:paraId="5496250A" w14:textId="77777777" w:rsidR="008325FC" w:rsidRDefault="008325FC" w:rsidP="0012640B">
      <w:pPr>
        <w:spacing w:before="0" w:after="0"/>
      </w:pPr>
      <w:r>
        <w:continuationSeparator/>
      </w:r>
    </w:p>
  </w:footnote>
  <w:footnote w:id="1">
    <w:p w14:paraId="71E684BE" w14:textId="163BBB84" w:rsidR="00EB59F2" w:rsidRPr="00B648B2" w:rsidRDefault="00EB59F2">
      <w:pPr>
        <w:pStyle w:val="FootnoteText"/>
        <w:rPr>
          <w:sz w:val="16"/>
          <w:szCs w:val="16"/>
        </w:rPr>
      </w:pPr>
      <w:r w:rsidRPr="00F46276">
        <w:rPr>
          <w:rStyle w:val="FootnoteReference"/>
          <w:rPrChange w:id="969" w:author="Judith Borghouts" w:date="2018-05-09T16:18:00Z">
            <w:rPr>
              <w:rStyle w:val="FootnoteReference"/>
              <w:sz w:val="16"/>
              <w:szCs w:val="16"/>
            </w:rPr>
          </w:rPrChange>
        </w:rPr>
        <w:footnoteRef/>
      </w:r>
      <w:r w:rsidRPr="00B648B2">
        <w:rPr>
          <w:sz w:val="16"/>
          <w:szCs w:val="16"/>
        </w:rPr>
        <w:t xml:space="preserve"> https://www.manictime.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A492E"/>
    <w:multiLevelType w:val="hybridMultilevel"/>
    <w:tmpl w:val="A2B44DD8"/>
    <w:lvl w:ilvl="0" w:tplc="5884558E">
      <w:start w:val="10"/>
      <w:numFmt w:val="bullet"/>
      <w:lvlText w:val="-"/>
      <w:lvlJc w:val="left"/>
      <w:pPr>
        <w:ind w:left="605" w:hanging="360"/>
      </w:pPr>
      <w:rPr>
        <w:rFonts w:ascii="Palatino" w:eastAsiaTheme="minorHAnsi" w:hAnsi="Palatino" w:cstheme="minorBidi" w:hint="default"/>
      </w:rPr>
    </w:lvl>
    <w:lvl w:ilvl="1" w:tplc="04090003" w:tentative="1">
      <w:start w:val="1"/>
      <w:numFmt w:val="bullet"/>
      <w:lvlText w:val="o"/>
      <w:lvlJc w:val="left"/>
      <w:pPr>
        <w:ind w:left="1325" w:hanging="360"/>
      </w:pPr>
      <w:rPr>
        <w:rFonts w:ascii="Courier New" w:hAnsi="Courier New" w:cs="Courier New" w:hint="default"/>
      </w:rPr>
    </w:lvl>
    <w:lvl w:ilvl="2" w:tplc="04090005" w:tentative="1">
      <w:start w:val="1"/>
      <w:numFmt w:val="bullet"/>
      <w:lvlText w:val=""/>
      <w:lvlJc w:val="left"/>
      <w:pPr>
        <w:ind w:left="2045" w:hanging="360"/>
      </w:pPr>
      <w:rPr>
        <w:rFonts w:ascii="Wingdings" w:hAnsi="Wingdings" w:hint="default"/>
      </w:rPr>
    </w:lvl>
    <w:lvl w:ilvl="3" w:tplc="04090001" w:tentative="1">
      <w:start w:val="1"/>
      <w:numFmt w:val="bullet"/>
      <w:lvlText w:val=""/>
      <w:lvlJc w:val="left"/>
      <w:pPr>
        <w:ind w:left="2765" w:hanging="360"/>
      </w:pPr>
      <w:rPr>
        <w:rFonts w:ascii="Symbol" w:hAnsi="Symbol" w:hint="default"/>
      </w:rPr>
    </w:lvl>
    <w:lvl w:ilvl="4" w:tplc="04090003" w:tentative="1">
      <w:start w:val="1"/>
      <w:numFmt w:val="bullet"/>
      <w:lvlText w:val="o"/>
      <w:lvlJc w:val="left"/>
      <w:pPr>
        <w:ind w:left="3485" w:hanging="360"/>
      </w:pPr>
      <w:rPr>
        <w:rFonts w:ascii="Courier New" w:hAnsi="Courier New" w:cs="Courier New" w:hint="default"/>
      </w:rPr>
    </w:lvl>
    <w:lvl w:ilvl="5" w:tplc="04090005" w:tentative="1">
      <w:start w:val="1"/>
      <w:numFmt w:val="bullet"/>
      <w:lvlText w:val=""/>
      <w:lvlJc w:val="left"/>
      <w:pPr>
        <w:ind w:left="4205" w:hanging="360"/>
      </w:pPr>
      <w:rPr>
        <w:rFonts w:ascii="Wingdings" w:hAnsi="Wingdings" w:hint="default"/>
      </w:rPr>
    </w:lvl>
    <w:lvl w:ilvl="6" w:tplc="04090001" w:tentative="1">
      <w:start w:val="1"/>
      <w:numFmt w:val="bullet"/>
      <w:lvlText w:val=""/>
      <w:lvlJc w:val="left"/>
      <w:pPr>
        <w:ind w:left="4925" w:hanging="360"/>
      </w:pPr>
      <w:rPr>
        <w:rFonts w:ascii="Symbol" w:hAnsi="Symbol" w:hint="default"/>
      </w:rPr>
    </w:lvl>
    <w:lvl w:ilvl="7" w:tplc="04090003" w:tentative="1">
      <w:start w:val="1"/>
      <w:numFmt w:val="bullet"/>
      <w:lvlText w:val="o"/>
      <w:lvlJc w:val="left"/>
      <w:pPr>
        <w:ind w:left="5645" w:hanging="360"/>
      </w:pPr>
      <w:rPr>
        <w:rFonts w:ascii="Courier New" w:hAnsi="Courier New" w:cs="Courier New" w:hint="default"/>
      </w:rPr>
    </w:lvl>
    <w:lvl w:ilvl="8" w:tplc="04090005" w:tentative="1">
      <w:start w:val="1"/>
      <w:numFmt w:val="bullet"/>
      <w:lvlText w:val=""/>
      <w:lvlJc w:val="left"/>
      <w:pPr>
        <w:ind w:left="6365" w:hanging="360"/>
      </w:pPr>
      <w:rPr>
        <w:rFonts w:ascii="Wingdings" w:hAnsi="Wingdings" w:hint="default"/>
      </w:rPr>
    </w:lvl>
  </w:abstractNum>
  <w:abstractNum w:abstractNumId="1">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D815D5"/>
    <w:multiLevelType w:val="hybridMultilevel"/>
    <w:tmpl w:val="8EC47F6A"/>
    <w:lvl w:ilvl="0" w:tplc="60E0FB40">
      <w:numFmt w:val="bullet"/>
      <w:lvlText w:val="-"/>
      <w:lvlJc w:val="left"/>
      <w:pPr>
        <w:ind w:left="720" w:hanging="360"/>
      </w:pPr>
      <w:rPr>
        <w:rFonts w:ascii="Palatino" w:eastAsiaTheme="minorHAnsi" w:hAnsi="Palatin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Cox">
    <w15:presenceInfo w15:providerId="Windows Live" w15:userId="2187551d921da05a"/>
  </w15:person>
  <w15:person w15:author="Judith Borghouts">
    <w15:presenceInfo w15:providerId="None" w15:userId="Judith Borghou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0999"/>
    <w:rsid w:val="000015AF"/>
    <w:rsid w:val="00001D2A"/>
    <w:rsid w:val="0000297C"/>
    <w:rsid w:val="00003EF9"/>
    <w:rsid w:val="000046B4"/>
    <w:rsid w:val="00004EBD"/>
    <w:rsid w:val="000056F8"/>
    <w:rsid w:val="0000597E"/>
    <w:rsid w:val="00005AC9"/>
    <w:rsid w:val="00005BA7"/>
    <w:rsid w:val="00006459"/>
    <w:rsid w:val="00007CDE"/>
    <w:rsid w:val="00007CFC"/>
    <w:rsid w:val="00010CA4"/>
    <w:rsid w:val="000118D0"/>
    <w:rsid w:val="000123CF"/>
    <w:rsid w:val="0001298A"/>
    <w:rsid w:val="00012E73"/>
    <w:rsid w:val="00012F45"/>
    <w:rsid w:val="0001307B"/>
    <w:rsid w:val="00014D14"/>
    <w:rsid w:val="000151BC"/>
    <w:rsid w:val="00015CBB"/>
    <w:rsid w:val="00015E12"/>
    <w:rsid w:val="00016543"/>
    <w:rsid w:val="00020113"/>
    <w:rsid w:val="00021E8F"/>
    <w:rsid w:val="00022048"/>
    <w:rsid w:val="00022F0F"/>
    <w:rsid w:val="00023301"/>
    <w:rsid w:val="00024936"/>
    <w:rsid w:val="000249AB"/>
    <w:rsid w:val="00024BBF"/>
    <w:rsid w:val="000260FF"/>
    <w:rsid w:val="000317C7"/>
    <w:rsid w:val="00032497"/>
    <w:rsid w:val="000326F6"/>
    <w:rsid w:val="00032980"/>
    <w:rsid w:val="00032A47"/>
    <w:rsid w:val="00033E27"/>
    <w:rsid w:val="0003420E"/>
    <w:rsid w:val="00035593"/>
    <w:rsid w:val="00035701"/>
    <w:rsid w:val="000367D0"/>
    <w:rsid w:val="00036D80"/>
    <w:rsid w:val="00037F4B"/>
    <w:rsid w:val="00041418"/>
    <w:rsid w:val="0004142D"/>
    <w:rsid w:val="0004148F"/>
    <w:rsid w:val="000419CB"/>
    <w:rsid w:val="00042193"/>
    <w:rsid w:val="00042309"/>
    <w:rsid w:val="0004330B"/>
    <w:rsid w:val="0004353E"/>
    <w:rsid w:val="00044217"/>
    <w:rsid w:val="000442F0"/>
    <w:rsid w:val="00044BEF"/>
    <w:rsid w:val="00045854"/>
    <w:rsid w:val="00045A3C"/>
    <w:rsid w:val="0004720E"/>
    <w:rsid w:val="00047E8D"/>
    <w:rsid w:val="0005072B"/>
    <w:rsid w:val="00051270"/>
    <w:rsid w:val="0005277C"/>
    <w:rsid w:val="0005290A"/>
    <w:rsid w:val="000529E2"/>
    <w:rsid w:val="00052D8E"/>
    <w:rsid w:val="000537E7"/>
    <w:rsid w:val="000539A5"/>
    <w:rsid w:val="00053BF3"/>
    <w:rsid w:val="0005405A"/>
    <w:rsid w:val="000542A2"/>
    <w:rsid w:val="00054A32"/>
    <w:rsid w:val="00054B47"/>
    <w:rsid w:val="0005605D"/>
    <w:rsid w:val="00056992"/>
    <w:rsid w:val="00060417"/>
    <w:rsid w:val="00060A4F"/>
    <w:rsid w:val="000611BD"/>
    <w:rsid w:val="00061874"/>
    <w:rsid w:val="000618B1"/>
    <w:rsid w:val="000628DE"/>
    <w:rsid w:val="00063361"/>
    <w:rsid w:val="0006368A"/>
    <w:rsid w:val="000636D5"/>
    <w:rsid w:val="000636EF"/>
    <w:rsid w:val="00064125"/>
    <w:rsid w:val="00064A47"/>
    <w:rsid w:val="0006541E"/>
    <w:rsid w:val="000658A1"/>
    <w:rsid w:val="00065BD9"/>
    <w:rsid w:val="00065D61"/>
    <w:rsid w:val="00065DA1"/>
    <w:rsid w:val="0006672C"/>
    <w:rsid w:val="00066EE8"/>
    <w:rsid w:val="000702C7"/>
    <w:rsid w:val="00070B9C"/>
    <w:rsid w:val="00070C48"/>
    <w:rsid w:val="00070EAF"/>
    <w:rsid w:val="00070FAE"/>
    <w:rsid w:val="00071007"/>
    <w:rsid w:val="0007121A"/>
    <w:rsid w:val="0007287A"/>
    <w:rsid w:val="000728F8"/>
    <w:rsid w:val="000755D2"/>
    <w:rsid w:val="00075AFB"/>
    <w:rsid w:val="00075CBC"/>
    <w:rsid w:val="00075ECC"/>
    <w:rsid w:val="0007712B"/>
    <w:rsid w:val="00077434"/>
    <w:rsid w:val="00077D6C"/>
    <w:rsid w:val="00080769"/>
    <w:rsid w:val="0008123D"/>
    <w:rsid w:val="000818A2"/>
    <w:rsid w:val="00081A56"/>
    <w:rsid w:val="00081A5C"/>
    <w:rsid w:val="0008203A"/>
    <w:rsid w:val="000821D4"/>
    <w:rsid w:val="00082638"/>
    <w:rsid w:val="00084169"/>
    <w:rsid w:val="00084EAD"/>
    <w:rsid w:val="000851D4"/>
    <w:rsid w:val="00085295"/>
    <w:rsid w:val="00085499"/>
    <w:rsid w:val="00085DF2"/>
    <w:rsid w:val="00085EFF"/>
    <w:rsid w:val="000864D0"/>
    <w:rsid w:val="000864EF"/>
    <w:rsid w:val="00086797"/>
    <w:rsid w:val="000900DC"/>
    <w:rsid w:val="0009136B"/>
    <w:rsid w:val="000915B6"/>
    <w:rsid w:val="00092283"/>
    <w:rsid w:val="000922D2"/>
    <w:rsid w:val="0009263F"/>
    <w:rsid w:val="00093C8B"/>
    <w:rsid w:val="000A0F68"/>
    <w:rsid w:val="000A0F8A"/>
    <w:rsid w:val="000A2174"/>
    <w:rsid w:val="000A298E"/>
    <w:rsid w:val="000A32BB"/>
    <w:rsid w:val="000A3362"/>
    <w:rsid w:val="000A4571"/>
    <w:rsid w:val="000A5E5C"/>
    <w:rsid w:val="000A5E78"/>
    <w:rsid w:val="000A6575"/>
    <w:rsid w:val="000A66E2"/>
    <w:rsid w:val="000A6762"/>
    <w:rsid w:val="000A67C2"/>
    <w:rsid w:val="000A7BBC"/>
    <w:rsid w:val="000B0304"/>
    <w:rsid w:val="000B075C"/>
    <w:rsid w:val="000B0F92"/>
    <w:rsid w:val="000B1092"/>
    <w:rsid w:val="000B1813"/>
    <w:rsid w:val="000B1916"/>
    <w:rsid w:val="000B1DBB"/>
    <w:rsid w:val="000B2C5A"/>
    <w:rsid w:val="000B2D01"/>
    <w:rsid w:val="000B3A26"/>
    <w:rsid w:val="000B3AFF"/>
    <w:rsid w:val="000B3C4F"/>
    <w:rsid w:val="000B45C7"/>
    <w:rsid w:val="000B4C76"/>
    <w:rsid w:val="000B5946"/>
    <w:rsid w:val="000B5FFF"/>
    <w:rsid w:val="000B62A5"/>
    <w:rsid w:val="000B6784"/>
    <w:rsid w:val="000B6E2B"/>
    <w:rsid w:val="000B7195"/>
    <w:rsid w:val="000B79B0"/>
    <w:rsid w:val="000B7A23"/>
    <w:rsid w:val="000B7C76"/>
    <w:rsid w:val="000C0E6E"/>
    <w:rsid w:val="000C0FE9"/>
    <w:rsid w:val="000C14E6"/>
    <w:rsid w:val="000C1793"/>
    <w:rsid w:val="000C3319"/>
    <w:rsid w:val="000C3652"/>
    <w:rsid w:val="000C3A16"/>
    <w:rsid w:val="000C4232"/>
    <w:rsid w:val="000C427B"/>
    <w:rsid w:val="000C4EDE"/>
    <w:rsid w:val="000C546B"/>
    <w:rsid w:val="000C59D0"/>
    <w:rsid w:val="000C6152"/>
    <w:rsid w:val="000C6E90"/>
    <w:rsid w:val="000C7518"/>
    <w:rsid w:val="000D001F"/>
    <w:rsid w:val="000D04D0"/>
    <w:rsid w:val="000D0677"/>
    <w:rsid w:val="000D0EC1"/>
    <w:rsid w:val="000D0F31"/>
    <w:rsid w:val="000D1711"/>
    <w:rsid w:val="000D1B98"/>
    <w:rsid w:val="000D1E16"/>
    <w:rsid w:val="000D28D3"/>
    <w:rsid w:val="000D3EF5"/>
    <w:rsid w:val="000D408B"/>
    <w:rsid w:val="000D450B"/>
    <w:rsid w:val="000D5980"/>
    <w:rsid w:val="000D5C86"/>
    <w:rsid w:val="000D60BC"/>
    <w:rsid w:val="000D68C6"/>
    <w:rsid w:val="000D70BD"/>
    <w:rsid w:val="000D79CB"/>
    <w:rsid w:val="000D7D98"/>
    <w:rsid w:val="000E0097"/>
    <w:rsid w:val="000E0EE7"/>
    <w:rsid w:val="000E181D"/>
    <w:rsid w:val="000E1BBF"/>
    <w:rsid w:val="000E1DA6"/>
    <w:rsid w:val="000E21B1"/>
    <w:rsid w:val="000E2260"/>
    <w:rsid w:val="000E252B"/>
    <w:rsid w:val="000E2920"/>
    <w:rsid w:val="000E2C79"/>
    <w:rsid w:val="000E4228"/>
    <w:rsid w:val="000E4D95"/>
    <w:rsid w:val="000E4F12"/>
    <w:rsid w:val="000E525B"/>
    <w:rsid w:val="000E6720"/>
    <w:rsid w:val="000E6ABA"/>
    <w:rsid w:val="000E6F26"/>
    <w:rsid w:val="000E70A1"/>
    <w:rsid w:val="000F130F"/>
    <w:rsid w:val="000F33A7"/>
    <w:rsid w:val="000F45AA"/>
    <w:rsid w:val="000F4B24"/>
    <w:rsid w:val="000F56DA"/>
    <w:rsid w:val="000F69B0"/>
    <w:rsid w:val="000F7410"/>
    <w:rsid w:val="000F7788"/>
    <w:rsid w:val="000F7CD6"/>
    <w:rsid w:val="00100143"/>
    <w:rsid w:val="001002B5"/>
    <w:rsid w:val="0010195E"/>
    <w:rsid w:val="00102237"/>
    <w:rsid w:val="001024D8"/>
    <w:rsid w:val="00103211"/>
    <w:rsid w:val="001032EC"/>
    <w:rsid w:val="00103A51"/>
    <w:rsid w:val="001041F4"/>
    <w:rsid w:val="001042F7"/>
    <w:rsid w:val="001045F1"/>
    <w:rsid w:val="00104866"/>
    <w:rsid w:val="00105094"/>
    <w:rsid w:val="001052B7"/>
    <w:rsid w:val="00105A5E"/>
    <w:rsid w:val="00105D2D"/>
    <w:rsid w:val="00106515"/>
    <w:rsid w:val="00106C1A"/>
    <w:rsid w:val="00106DEB"/>
    <w:rsid w:val="00107F73"/>
    <w:rsid w:val="00110073"/>
    <w:rsid w:val="00110B2F"/>
    <w:rsid w:val="00110EB3"/>
    <w:rsid w:val="001112EE"/>
    <w:rsid w:val="00111680"/>
    <w:rsid w:val="0011224F"/>
    <w:rsid w:val="00112C0B"/>
    <w:rsid w:val="00112F89"/>
    <w:rsid w:val="00113E39"/>
    <w:rsid w:val="00114B0A"/>
    <w:rsid w:val="001156E1"/>
    <w:rsid w:val="00116EE5"/>
    <w:rsid w:val="00117591"/>
    <w:rsid w:val="001176DA"/>
    <w:rsid w:val="001209D8"/>
    <w:rsid w:val="00120D3B"/>
    <w:rsid w:val="0012126E"/>
    <w:rsid w:val="001220C2"/>
    <w:rsid w:val="001221CC"/>
    <w:rsid w:val="00122304"/>
    <w:rsid w:val="001224A1"/>
    <w:rsid w:val="00122550"/>
    <w:rsid w:val="0012342D"/>
    <w:rsid w:val="00123CCB"/>
    <w:rsid w:val="001244DD"/>
    <w:rsid w:val="001249CE"/>
    <w:rsid w:val="00124D72"/>
    <w:rsid w:val="00125035"/>
    <w:rsid w:val="0012609F"/>
    <w:rsid w:val="0012640B"/>
    <w:rsid w:val="00126E60"/>
    <w:rsid w:val="00126FFF"/>
    <w:rsid w:val="00127E2D"/>
    <w:rsid w:val="00130619"/>
    <w:rsid w:val="00131182"/>
    <w:rsid w:val="001319B4"/>
    <w:rsid w:val="00131C36"/>
    <w:rsid w:val="00132D5F"/>
    <w:rsid w:val="00132DD4"/>
    <w:rsid w:val="00133C4D"/>
    <w:rsid w:val="00134525"/>
    <w:rsid w:val="00134692"/>
    <w:rsid w:val="001361AF"/>
    <w:rsid w:val="001363EE"/>
    <w:rsid w:val="001366EA"/>
    <w:rsid w:val="00136B31"/>
    <w:rsid w:val="00136E8F"/>
    <w:rsid w:val="00137ACB"/>
    <w:rsid w:val="00137CCA"/>
    <w:rsid w:val="001405BD"/>
    <w:rsid w:val="00140C42"/>
    <w:rsid w:val="00141F4C"/>
    <w:rsid w:val="00142279"/>
    <w:rsid w:val="001435CF"/>
    <w:rsid w:val="0014407F"/>
    <w:rsid w:val="001440A1"/>
    <w:rsid w:val="0014532A"/>
    <w:rsid w:val="0014666D"/>
    <w:rsid w:val="00146BE4"/>
    <w:rsid w:val="00147F02"/>
    <w:rsid w:val="001500C2"/>
    <w:rsid w:val="00150624"/>
    <w:rsid w:val="001512DC"/>
    <w:rsid w:val="00152876"/>
    <w:rsid w:val="00152C4D"/>
    <w:rsid w:val="0015361A"/>
    <w:rsid w:val="001537D0"/>
    <w:rsid w:val="00153D4E"/>
    <w:rsid w:val="00154ACE"/>
    <w:rsid w:val="00155B3E"/>
    <w:rsid w:val="00155D6B"/>
    <w:rsid w:val="00157BC4"/>
    <w:rsid w:val="00157D30"/>
    <w:rsid w:val="0016044D"/>
    <w:rsid w:val="00160496"/>
    <w:rsid w:val="001611E1"/>
    <w:rsid w:val="00161C32"/>
    <w:rsid w:val="00161DA0"/>
    <w:rsid w:val="00162676"/>
    <w:rsid w:val="001632E9"/>
    <w:rsid w:val="0016355F"/>
    <w:rsid w:val="00163674"/>
    <w:rsid w:val="00163F87"/>
    <w:rsid w:val="001645B0"/>
    <w:rsid w:val="00164A91"/>
    <w:rsid w:val="00164CC2"/>
    <w:rsid w:val="00165368"/>
    <w:rsid w:val="001654E0"/>
    <w:rsid w:val="00166D25"/>
    <w:rsid w:val="00166D81"/>
    <w:rsid w:val="00167510"/>
    <w:rsid w:val="00171181"/>
    <w:rsid w:val="0017150D"/>
    <w:rsid w:val="00171BDA"/>
    <w:rsid w:val="00171DBD"/>
    <w:rsid w:val="001722B4"/>
    <w:rsid w:val="001729CA"/>
    <w:rsid w:val="001729E1"/>
    <w:rsid w:val="0017339E"/>
    <w:rsid w:val="00173584"/>
    <w:rsid w:val="00173CF0"/>
    <w:rsid w:val="00174379"/>
    <w:rsid w:val="0017465C"/>
    <w:rsid w:val="001748C9"/>
    <w:rsid w:val="00175646"/>
    <w:rsid w:val="00175CD8"/>
    <w:rsid w:val="00175EB5"/>
    <w:rsid w:val="00177152"/>
    <w:rsid w:val="001774D6"/>
    <w:rsid w:val="00177D4A"/>
    <w:rsid w:val="00177EAA"/>
    <w:rsid w:val="001808E0"/>
    <w:rsid w:val="0018118A"/>
    <w:rsid w:val="00181833"/>
    <w:rsid w:val="001820F7"/>
    <w:rsid w:val="00182A9A"/>
    <w:rsid w:val="00182DA9"/>
    <w:rsid w:val="00184126"/>
    <w:rsid w:val="00184490"/>
    <w:rsid w:val="00184CC2"/>
    <w:rsid w:val="0018537B"/>
    <w:rsid w:val="00185E0D"/>
    <w:rsid w:val="00186359"/>
    <w:rsid w:val="00186612"/>
    <w:rsid w:val="00187BD6"/>
    <w:rsid w:val="001904C8"/>
    <w:rsid w:val="001905A4"/>
    <w:rsid w:val="0019176E"/>
    <w:rsid w:val="001918D5"/>
    <w:rsid w:val="00191C87"/>
    <w:rsid w:val="00192A8E"/>
    <w:rsid w:val="00192EDE"/>
    <w:rsid w:val="00192F82"/>
    <w:rsid w:val="001936C1"/>
    <w:rsid w:val="00193FA9"/>
    <w:rsid w:val="001945F6"/>
    <w:rsid w:val="0019489F"/>
    <w:rsid w:val="00194BA7"/>
    <w:rsid w:val="00195397"/>
    <w:rsid w:val="0019618F"/>
    <w:rsid w:val="0019650B"/>
    <w:rsid w:val="001974BD"/>
    <w:rsid w:val="00197C2F"/>
    <w:rsid w:val="001A0592"/>
    <w:rsid w:val="001A0633"/>
    <w:rsid w:val="001A085A"/>
    <w:rsid w:val="001A0B38"/>
    <w:rsid w:val="001A312B"/>
    <w:rsid w:val="001A3E62"/>
    <w:rsid w:val="001A434F"/>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3390"/>
    <w:rsid w:val="001B43C4"/>
    <w:rsid w:val="001B43F8"/>
    <w:rsid w:val="001B4C6B"/>
    <w:rsid w:val="001B5227"/>
    <w:rsid w:val="001B5BCC"/>
    <w:rsid w:val="001B5CE2"/>
    <w:rsid w:val="001B60B7"/>
    <w:rsid w:val="001B719A"/>
    <w:rsid w:val="001B71E9"/>
    <w:rsid w:val="001B7819"/>
    <w:rsid w:val="001C0260"/>
    <w:rsid w:val="001C031D"/>
    <w:rsid w:val="001C0A40"/>
    <w:rsid w:val="001C10C4"/>
    <w:rsid w:val="001C2F4D"/>
    <w:rsid w:val="001C3430"/>
    <w:rsid w:val="001C3A59"/>
    <w:rsid w:val="001C4D3A"/>
    <w:rsid w:val="001C6119"/>
    <w:rsid w:val="001C6EA7"/>
    <w:rsid w:val="001C795B"/>
    <w:rsid w:val="001D0096"/>
    <w:rsid w:val="001D0177"/>
    <w:rsid w:val="001D07DE"/>
    <w:rsid w:val="001D0DF8"/>
    <w:rsid w:val="001D2CBE"/>
    <w:rsid w:val="001D3387"/>
    <w:rsid w:val="001D33D0"/>
    <w:rsid w:val="001D37A0"/>
    <w:rsid w:val="001D3B3E"/>
    <w:rsid w:val="001D48D7"/>
    <w:rsid w:val="001D6646"/>
    <w:rsid w:val="001D68B3"/>
    <w:rsid w:val="001D6B20"/>
    <w:rsid w:val="001D7155"/>
    <w:rsid w:val="001E165A"/>
    <w:rsid w:val="001E2C9D"/>
    <w:rsid w:val="001E31E2"/>
    <w:rsid w:val="001E4049"/>
    <w:rsid w:val="001E443F"/>
    <w:rsid w:val="001E4B33"/>
    <w:rsid w:val="001E5711"/>
    <w:rsid w:val="001F0020"/>
    <w:rsid w:val="001F09EC"/>
    <w:rsid w:val="001F1579"/>
    <w:rsid w:val="001F210D"/>
    <w:rsid w:val="001F2F00"/>
    <w:rsid w:val="001F305C"/>
    <w:rsid w:val="001F3B48"/>
    <w:rsid w:val="001F3B60"/>
    <w:rsid w:val="001F517F"/>
    <w:rsid w:val="001F52E3"/>
    <w:rsid w:val="001F585A"/>
    <w:rsid w:val="001F66EE"/>
    <w:rsid w:val="001F72B5"/>
    <w:rsid w:val="001F7736"/>
    <w:rsid w:val="00200808"/>
    <w:rsid w:val="0020087F"/>
    <w:rsid w:val="00201047"/>
    <w:rsid w:val="002018BB"/>
    <w:rsid w:val="0020193C"/>
    <w:rsid w:val="00201FB7"/>
    <w:rsid w:val="0020233A"/>
    <w:rsid w:val="00202B2B"/>
    <w:rsid w:val="00204CE0"/>
    <w:rsid w:val="00204D5A"/>
    <w:rsid w:val="00205DC9"/>
    <w:rsid w:val="00206D0E"/>
    <w:rsid w:val="00206EF6"/>
    <w:rsid w:val="00207D94"/>
    <w:rsid w:val="002100D0"/>
    <w:rsid w:val="002109BB"/>
    <w:rsid w:val="00211117"/>
    <w:rsid w:val="00212201"/>
    <w:rsid w:val="00212747"/>
    <w:rsid w:val="00213363"/>
    <w:rsid w:val="00213846"/>
    <w:rsid w:val="00213B1E"/>
    <w:rsid w:val="002140D8"/>
    <w:rsid w:val="00214876"/>
    <w:rsid w:val="00214922"/>
    <w:rsid w:val="00214F32"/>
    <w:rsid w:val="00215013"/>
    <w:rsid w:val="00215DF3"/>
    <w:rsid w:val="0021615C"/>
    <w:rsid w:val="0021668D"/>
    <w:rsid w:val="002169C7"/>
    <w:rsid w:val="00217038"/>
    <w:rsid w:val="002172A5"/>
    <w:rsid w:val="00220B25"/>
    <w:rsid w:val="00220BF2"/>
    <w:rsid w:val="00220CEC"/>
    <w:rsid w:val="00220CF7"/>
    <w:rsid w:val="00220E9F"/>
    <w:rsid w:val="00221CC2"/>
    <w:rsid w:val="00221D3D"/>
    <w:rsid w:val="00221DB0"/>
    <w:rsid w:val="002229D2"/>
    <w:rsid w:val="00222AFB"/>
    <w:rsid w:val="002239C4"/>
    <w:rsid w:val="00223E47"/>
    <w:rsid w:val="00224077"/>
    <w:rsid w:val="00225166"/>
    <w:rsid w:val="002257C4"/>
    <w:rsid w:val="00226D57"/>
    <w:rsid w:val="00227A89"/>
    <w:rsid w:val="00230E34"/>
    <w:rsid w:val="0023216F"/>
    <w:rsid w:val="00232715"/>
    <w:rsid w:val="00232AA6"/>
    <w:rsid w:val="002330E6"/>
    <w:rsid w:val="00233639"/>
    <w:rsid w:val="00233FAC"/>
    <w:rsid w:val="00234C53"/>
    <w:rsid w:val="0023535E"/>
    <w:rsid w:val="00235880"/>
    <w:rsid w:val="00235BA1"/>
    <w:rsid w:val="00236936"/>
    <w:rsid w:val="00237197"/>
    <w:rsid w:val="002372EC"/>
    <w:rsid w:val="00237489"/>
    <w:rsid w:val="002378AE"/>
    <w:rsid w:val="00237B4B"/>
    <w:rsid w:val="0024009D"/>
    <w:rsid w:val="00240317"/>
    <w:rsid w:val="00240816"/>
    <w:rsid w:val="00241436"/>
    <w:rsid w:val="00241454"/>
    <w:rsid w:val="00241867"/>
    <w:rsid w:val="00241AD9"/>
    <w:rsid w:val="00241BF9"/>
    <w:rsid w:val="00242A47"/>
    <w:rsid w:val="00242E71"/>
    <w:rsid w:val="00242EB2"/>
    <w:rsid w:val="002436E3"/>
    <w:rsid w:val="002438E3"/>
    <w:rsid w:val="00243A31"/>
    <w:rsid w:val="00243D04"/>
    <w:rsid w:val="00243E2C"/>
    <w:rsid w:val="002440A6"/>
    <w:rsid w:val="002445B9"/>
    <w:rsid w:val="00244718"/>
    <w:rsid w:val="00244B24"/>
    <w:rsid w:val="00244FA1"/>
    <w:rsid w:val="00245523"/>
    <w:rsid w:val="002455AB"/>
    <w:rsid w:val="00246548"/>
    <w:rsid w:val="002469DE"/>
    <w:rsid w:val="00246CD8"/>
    <w:rsid w:val="00250021"/>
    <w:rsid w:val="00250132"/>
    <w:rsid w:val="002502A4"/>
    <w:rsid w:val="00251991"/>
    <w:rsid w:val="00252293"/>
    <w:rsid w:val="0025278B"/>
    <w:rsid w:val="00252E40"/>
    <w:rsid w:val="002551BB"/>
    <w:rsid w:val="002551EF"/>
    <w:rsid w:val="00255599"/>
    <w:rsid w:val="0025571F"/>
    <w:rsid w:val="00255A76"/>
    <w:rsid w:val="00255D00"/>
    <w:rsid w:val="00256CBA"/>
    <w:rsid w:val="00257217"/>
    <w:rsid w:val="002576F2"/>
    <w:rsid w:val="002600EE"/>
    <w:rsid w:val="002611A5"/>
    <w:rsid w:val="00261435"/>
    <w:rsid w:val="00262254"/>
    <w:rsid w:val="0026285E"/>
    <w:rsid w:val="0026469C"/>
    <w:rsid w:val="00265A16"/>
    <w:rsid w:val="00265EF0"/>
    <w:rsid w:val="0026732D"/>
    <w:rsid w:val="0026795D"/>
    <w:rsid w:val="00270553"/>
    <w:rsid w:val="002706CF"/>
    <w:rsid w:val="00270BFB"/>
    <w:rsid w:val="00272753"/>
    <w:rsid w:val="00272DFE"/>
    <w:rsid w:val="00273A91"/>
    <w:rsid w:val="002749F2"/>
    <w:rsid w:val="002754B1"/>
    <w:rsid w:val="00276596"/>
    <w:rsid w:val="00276862"/>
    <w:rsid w:val="00276AAC"/>
    <w:rsid w:val="00276C72"/>
    <w:rsid w:val="00276C8C"/>
    <w:rsid w:val="002771B6"/>
    <w:rsid w:val="002771FA"/>
    <w:rsid w:val="002772D9"/>
    <w:rsid w:val="002779F7"/>
    <w:rsid w:val="00277EC9"/>
    <w:rsid w:val="0028108E"/>
    <w:rsid w:val="002815A3"/>
    <w:rsid w:val="00281B76"/>
    <w:rsid w:val="00281D52"/>
    <w:rsid w:val="00281E91"/>
    <w:rsid w:val="0028274F"/>
    <w:rsid w:val="00284246"/>
    <w:rsid w:val="0028683D"/>
    <w:rsid w:val="00286C75"/>
    <w:rsid w:val="00290072"/>
    <w:rsid w:val="00291676"/>
    <w:rsid w:val="00291801"/>
    <w:rsid w:val="00291CBA"/>
    <w:rsid w:val="0029210F"/>
    <w:rsid w:val="00292AD7"/>
    <w:rsid w:val="00293191"/>
    <w:rsid w:val="002949BB"/>
    <w:rsid w:val="002949EE"/>
    <w:rsid w:val="00294BB8"/>
    <w:rsid w:val="00294CD6"/>
    <w:rsid w:val="00294D2B"/>
    <w:rsid w:val="00295FAE"/>
    <w:rsid w:val="00295FF3"/>
    <w:rsid w:val="002979A8"/>
    <w:rsid w:val="00297C53"/>
    <w:rsid w:val="002A01B8"/>
    <w:rsid w:val="002A05E0"/>
    <w:rsid w:val="002A1B4D"/>
    <w:rsid w:val="002A1C1F"/>
    <w:rsid w:val="002A26CD"/>
    <w:rsid w:val="002A2A4F"/>
    <w:rsid w:val="002A3306"/>
    <w:rsid w:val="002A4A1B"/>
    <w:rsid w:val="002A6510"/>
    <w:rsid w:val="002A6548"/>
    <w:rsid w:val="002A6DA5"/>
    <w:rsid w:val="002A71C2"/>
    <w:rsid w:val="002A7B50"/>
    <w:rsid w:val="002A7EB0"/>
    <w:rsid w:val="002B0CDE"/>
    <w:rsid w:val="002B1C50"/>
    <w:rsid w:val="002B3042"/>
    <w:rsid w:val="002B3306"/>
    <w:rsid w:val="002B3567"/>
    <w:rsid w:val="002B365E"/>
    <w:rsid w:val="002B419C"/>
    <w:rsid w:val="002B471B"/>
    <w:rsid w:val="002B5149"/>
    <w:rsid w:val="002B5329"/>
    <w:rsid w:val="002B54FD"/>
    <w:rsid w:val="002B579D"/>
    <w:rsid w:val="002B58C1"/>
    <w:rsid w:val="002B58CE"/>
    <w:rsid w:val="002B5A57"/>
    <w:rsid w:val="002B60DB"/>
    <w:rsid w:val="002B69FB"/>
    <w:rsid w:val="002B7397"/>
    <w:rsid w:val="002B74E9"/>
    <w:rsid w:val="002B7F70"/>
    <w:rsid w:val="002C09B0"/>
    <w:rsid w:val="002C1E68"/>
    <w:rsid w:val="002C2984"/>
    <w:rsid w:val="002C584B"/>
    <w:rsid w:val="002C5939"/>
    <w:rsid w:val="002C6658"/>
    <w:rsid w:val="002C66CC"/>
    <w:rsid w:val="002C7390"/>
    <w:rsid w:val="002D02B2"/>
    <w:rsid w:val="002D07C1"/>
    <w:rsid w:val="002D17C2"/>
    <w:rsid w:val="002D33D7"/>
    <w:rsid w:val="002D3485"/>
    <w:rsid w:val="002D38B1"/>
    <w:rsid w:val="002D39D7"/>
    <w:rsid w:val="002D3AF5"/>
    <w:rsid w:val="002D4E6E"/>
    <w:rsid w:val="002D7039"/>
    <w:rsid w:val="002D7908"/>
    <w:rsid w:val="002D7A5D"/>
    <w:rsid w:val="002E02BB"/>
    <w:rsid w:val="002E0494"/>
    <w:rsid w:val="002E0609"/>
    <w:rsid w:val="002E0AA3"/>
    <w:rsid w:val="002E1172"/>
    <w:rsid w:val="002E2357"/>
    <w:rsid w:val="002E25D3"/>
    <w:rsid w:val="002E2CCF"/>
    <w:rsid w:val="002E2D7D"/>
    <w:rsid w:val="002E2E82"/>
    <w:rsid w:val="002E3613"/>
    <w:rsid w:val="002E3639"/>
    <w:rsid w:val="002E3BEF"/>
    <w:rsid w:val="002E3E04"/>
    <w:rsid w:val="002E4C5E"/>
    <w:rsid w:val="002E5BA8"/>
    <w:rsid w:val="002E5E47"/>
    <w:rsid w:val="002E5FBF"/>
    <w:rsid w:val="002E72BC"/>
    <w:rsid w:val="002E73C6"/>
    <w:rsid w:val="002E7AE5"/>
    <w:rsid w:val="002E7CC9"/>
    <w:rsid w:val="002E7D3E"/>
    <w:rsid w:val="002E7F6E"/>
    <w:rsid w:val="002F048A"/>
    <w:rsid w:val="002F06A3"/>
    <w:rsid w:val="002F0878"/>
    <w:rsid w:val="002F1ADB"/>
    <w:rsid w:val="002F1C3B"/>
    <w:rsid w:val="002F2D53"/>
    <w:rsid w:val="002F35E1"/>
    <w:rsid w:val="002F4105"/>
    <w:rsid w:val="002F4478"/>
    <w:rsid w:val="002F4A67"/>
    <w:rsid w:val="002F51EA"/>
    <w:rsid w:val="002F5251"/>
    <w:rsid w:val="002F7332"/>
    <w:rsid w:val="002F76AB"/>
    <w:rsid w:val="002F7D35"/>
    <w:rsid w:val="00300506"/>
    <w:rsid w:val="00300BFC"/>
    <w:rsid w:val="00300C10"/>
    <w:rsid w:val="00300FB6"/>
    <w:rsid w:val="00302708"/>
    <w:rsid w:val="00303D5E"/>
    <w:rsid w:val="0030437F"/>
    <w:rsid w:val="00305262"/>
    <w:rsid w:val="003066F7"/>
    <w:rsid w:val="00306713"/>
    <w:rsid w:val="003067AD"/>
    <w:rsid w:val="0030707B"/>
    <w:rsid w:val="00307158"/>
    <w:rsid w:val="003079AF"/>
    <w:rsid w:val="00307D1C"/>
    <w:rsid w:val="00307D5D"/>
    <w:rsid w:val="00310601"/>
    <w:rsid w:val="00310A50"/>
    <w:rsid w:val="00311F4E"/>
    <w:rsid w:val="00312527"/>
    <w:rsid w:val="00313591"/>
    <w:rsid w:val="00313878"/>
    <w:rsid w:val="00313AE9"/>
    <w:rsid w:val="00314A38"/>
    <w:rsid w:val="003156C2"/>
    <w:rsid w:val="00315EF3"/>
    <w:rsid w:val="00316040"/>
    <w:rsid w:val="003164DA"/>
    <w:rsid w:val="00316680"/>
    <w:rsid w:val="0031692C"/>
    <w:rsid w:val="00316FF1"/>
    <w:rsid w:val="00317145"/>
    <w:rsid w:val="00317BB9"/>
    <w:rsid w:val="00317FFE"/>
    <w:rsid w:val="00320681"/>
    <w:rsid w:val="00320B7E"/>
    <w:rsid w:val="00321FB0"/>
    <w:rsid w:val="003226BF"/>
    <w:rsid w:val="00322B92"/>
    <w:rsid w:val="0032449B"/>
    <w:rsid w:val="00324B2C"/>
    <w:rsid w:val="00324D0C"/>
    <w:rsid w:val="00325244"/>
    <w:rsid w:val="00325725"/>
    <w:rsid w:val="00326064"/>
    <w:rsid w:val="0032649E"/>
    <w:rsid w:val="0032722F"/>
    <w:rsid w:val="003307D8"/>
    <w:rsid w:val="00331970"/>
    <w:rsid w:val="00331E68"/>
    <w:rsid w:val="00333511"/>
    <w:rsid w:val="00334E23"/>
    <w:rsid w:val="003351B6"/>
    <w:rsid w:val="00335C10"/>
    <w:rsid w:val="0033605A"/>
    <w:rsid w:val="00337AFB"/>
    <w:rsid w:val="00340A6A"/>
    <w:rsid w:val="00341617"/>
    <w:rsid w:val="00341CF6"/>
    <w:rsid w:val="00341D9A"/>
    <w:rsid w:val="00341DCB"/>
    <w:rsid w:val="00342DAB"/>
    <w:rsid w:val="0034328C"/>
    <w:rsid w:val="0034377D"/>
    <w:rsid w:val="0034438B"/>
    <w:rsid w:val="0034439E"/>
    <w:rsid w:val="00344D11"/>
    <w:rsid w:val="0034509A"/>
    <w:rsid w:val="00345CB9"/>
    <w:rsid w:val="00345E7B"/>
    <w:rsid w:val="0034616E"/>
    <w:rsid w:val="0034703A"/>
    <w:rsid w:val="0034718A"/>
    <w:rsid w:val="00347264"/>
    <w:rsid w:val="0034777C"/>
    <w:rsid w:val="003477BE"/>
    <w:rsid w:val="00350067"/>
    <w:rsid w:val="003503F5"/>
    <w:rsid w:val="00350B06"/>
    <w:rsid w:val="003511F5"/>
    <w:rsid w:val="0035140B"/>
    <w:rsid w:val="00351C2F"/>
    <w:rsid w:val="0035207E"/>
    <w:rsid w:val="00352BB4"/>
    <w:rsid w:val="00352BBE"/>
    <w:rsid w:val="003535C7"/>
    <w:rsid w:val="00353AF8"/>
    <w:rsid w:val="00353C0A"/>
    <w:rsid w:val="00354767"/>
    <w:rsid w:val="00354B06"/>
    <w:rsid w:val="00355355"/>
    <w:rsid w:val="00355C99"/>
    <w:rsid w:val="0035633C"/>
    <w:rsid w:val="00360859"/>
    <w:rsid w:val="00360CA6"/>
    <w:rsid w:val="00360E4F"/>
    <w:rsid w:val="0036118D"/>
    <w:rsid w:val="003620F5"/>
    <w:rsid w:val="003627DA"/>
    <w:rsid w:val="00363FDE"/>
    <w:rsid w:val="0036414E"/>
    <w:rsid w:val="0036476F"/>
    <w:rsid w:val="003648EF"/>
    <w:rsid w:val="00365DAA"/>
    <w:rsid w:val="00366424"/>
    <w:rsid w:val="00366C74"/>
    <w:rsid w:val="00367F6D"/>
    <w:rsid w:val="00370113"/>
    <w:rsid w:val="00370516"/>
    <w:rsid w:val="003705A1"/>
    <w:rsid w:val="003713A3"/>
    <w:rsid w:val="00371497"/>
    <w:rsid w:val="00371D05"/>
    <w:rsid w:val="00372F81"/>
    <w:rsid w:val="00373590"/>
    <w:rsid w:val="00373F63"/>
    <w:rsid w:val="003745D8"/>
    <w:rsid w:val="00374CD4"/>
    <w:rsid w:val="003756C2"/>
    <w:rsid w:val="003769C2"/>
    <w:rsid w:val="00376EFB"/>
    <w:rsid w:val="00381391"/>
    <w:rsid w:val="003832B2"/>
    <w:rsid w:val="00384A75"/>
    <w:rsid w:val="00384F14"/>
    <w:rsid w:val="00385310"/>
    <w:rsid w:val="00386F3B"/>
    <w:rsid w:val="0038717F"/>
    <w:rsid w:val="0038793A"/>
    <w:rsid w:val="00390055"/>
    <w:rsid w:val="003905F3"/>
    <w:rsid w:val="00390742"/>
    <w:rsid w:val="003911D2"/>
    <w:rsid w:val="00391C44"/>
    <w:rsid w:val="00391F28"/>
    <w:rsid w:val="00392ACA"/>
    <w:rsid w:val="00392BED"/>
    <w:rsid w:val="003945E9"/>
    <w:rsid w:val="00394C75"/>
    <w:rsid w:val="0039642A"/>
    <w:rsid w:val="00396E18"/>
    <w:rsid w:val="0039786B"/>
    <w:rsid w:val="003979C9"/>
    <w:rsid w:val="003A0524"/>
    <w:rsid w:val="003A0A03"/>
    <w:rsid w:val="003A1E5C"/>
    <w:rsid w:val="003A2700"/>
    <w:rsid w:val="003A2B95"/>
    <w:rsid w:val="003A2C5F"/>
    <w:rsid w:val="003A30A7"/>
    <w:rsid w:val="003A3340"/>
    <w:rsid w:val="003A3C00"/>
    <w:rsid w:val="003A3D02"/>
    <w:rsid w:val="003A46B3"/>
    <w:rsid w:val="003A4AB3"/>
    <w:rsid w:val="003A57CF"/>
    <w:rsid w:val="003A59A6"/>
    <w:rsid w:val="003A65E8"/>
    <w:rsid w:val="003A6B54"/>
    <w:rsid w:val="003B0351"/>
    <w:rsid w:val="003B04EC"/>
    <w:rsid w:val="003B0994"/>
    <w:rsid w:val="003B0ECF"/>
    <w:rsid w:val="003B23C5"/>
    <w:rsid w:val="003B4283"/>
    <w:rsid w:val="003B468D"/>
    <w:rsid w:val="003B49A0"/>
    <w:rsid w:val="003B49BE"/>
    <w:rsid w:val="003B4FEB"/>
    <w:rsid w:val="003B5C48"/>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2CEF"/>
    <w:rsid w:val="003D33A3"/>
    <w:rsid w:val="003D3C1D"/>
    <w:rsid w:val="003D48D5"/>
    <w:rsid w:val="003D5016"/>
    <w:rsid w:val="003D52DF"/>
    <w:rsid w:val="003D5F54"/>
    <w:rsid w:val="003D6074"/>
    <w:rsid w:val="003D617E"/>
    <w:rsid w:val="003E0974"/>
    <w:rsid w:val="003E0C68"/>
    <w:rsid w:val="003E1874"/>
    <w:rsid w:val="003E1BD8"/>
    <w:rsid w:val="003E1DEC"/>
    <w:rsid w:val="003E34BB"/>
    <w:rsid w:val="003E3862"/>
    <w:rsid w:val="003E38E3"/>
    <w:rsid w:val="003E3FC4"/>
    <w:rsid w:val="003E40FA"/>
    <w:rsid w:val="003E49C5"/>
    <w:rsid w:val="003E53FC"/>
    <w:rsid w:val="003E559C"/>
    <w:rsid w:val="003E6833"/>
    <w:rsid w:val="003F0399"/>
    <w:rsid w:val="003F141E"/>
    <w:rsid w:val="003F16FC"/>
    <w:rsid w:val="003F1FD3"/>
    <w:rsid w:val="003F352D"/>
    <w:rsid w:val="003F3886"/>
    <w:rsid w:val="003F5782"/>
    <w:rsid w:val="003F5E5E"/>
    <w:rsid w:val="003F5FAD"/>
    <w:rsid w:val="003F66A1"/>
    <w:rsid w:val="003F7A25"/>
    <w:rsid w:val="0040034E"/>
    <w:rsid w:val="00400682"/>
    <w:rsid w:val="00402AFF"/>
    <w:rsid w:val="00402DE1"/>
    <w:rsid w:val="004046E3"/>
    <w:rsid w:val="0040663A"/>
    <w:rsid w:val="0040791C"/>
    <w:rsid w:val="00407F2B"/>
    <w:rsid w:val="0041068A"/>
    <w:rsid w:val="00411457"/>
    <w:rsid w:val="004114BE"/>
    <w:rsid w:val="00411885"/>
    <w:rsid w:val="00411FE3"/>
    <w:rsid w:val="00412663"/>
    <w:rsid w:val="00412CD5"/>
    <w:rsid w:val="004132F4"/>
    <w:rsid w:val="00413C45"/>
    <w:rsid w:val="004150B6"/>
    <w:rsid w:val="0041528B"/>
    <w:rsid w:val="004158DA"/>
    <w:rsid w:val="00415B54"/>
    <w:rsid w:val="004167A8"/>
    <w:rsid w:val="0041747D"/>
    <w:rsid w:val="00417D25"/>
    <w:rsid w:val="0042045D"/>
    <w:rsid w:val="00420B65"/>
    <w:rsid w:val="004216F1"/>
    <w:rsid w:val="00421E8B"/>
    <w:rsid w:val="00421F0F"/>
    <w:rsid w:val="00422020"/>
    <w:rsid w:val="004221F6"/>
    <w:rsid w:val="00422868"/>
    <w:rsid w:val="00422A66"/>
    <w:rsid w:val="004235ED"/>
    <w:rsid w:val="004258E1"/>
    <w:rsid w:val="004260B1"/>
    <w:rsid w:val="004267C0"/>
    <w:rsid w:val="004269EA"/>
    <w:rsid w:val="00430643"/>
    <w:rsid w:val="004306A9"/>
    <w:rsid w:val="00430E0B"/>
    <w:rsid w:val="004321B0"/>
    <w:rsid w:val="004324F7"/>
    <w:rsid w:val="00432D36"/>
    <w:rsid w:val="0043333B"/>
    <w:rsid w:val="00433646"/>
    <w:rsid w:val="00433E20"/>
    <w:rsid w:val="0043496F"/>
    <w:rsid w:val="00434CB0"/>
    <w:rsid w:val="00435CEF"/>
    <w:rsid w:val="00437D62"/>
    <w:rsid w:val="004408A2"/>
    <w:rsid w:val="004408AD"/>
    <w:rsid w:val="00440BF0"/>
    <w:rsid w:val="00442040"/>
    <w:rsid w:val="0044220C"/>
    <w:rsid w:val="00442FFC"/>
    <w:rsid w:val="00443759"/>
    <w:rsid w:val="00444338"/>
    <w:rsid w:val="004445FE"/>
    <w:rsid w:val="00447178"/>
    <w:rsid w:val="00447240"/>
    <w:rsid w:val="00447E01"/>
    <w:rsid w:val="00450640"/>
    <w:rsid w:val="004509C1"/>
    <w:rsid w:val="00450C67"/>
    <w:rsid w:val="00451544"/>
    <w:rsid w:val="0045213B"/>
    <w:rsid w:val="004529C5"/>
    <w:rsid w:val="004537F7"/>
    <w:rsid w:val="00453968"/>
    <w:rsid w:val="004543BB"/>
    <w:rsid w:val="004548EB"/>
    <w:rsid w:val="00454A06"/>
    <w:rsid w:val="00454FD3"/>
    <w:rsid w:val="004555DE"/>
    <w:rsid w:val="00455D7F"/>
    <w:rsid w:val="00455E0C"/>
    <w:rsid w:val="00456D55"/>
    <w:rsid w:val="00457107"/>
    <w:rsid w:val="004572F4"/>
    <w:rsid w:val="004613B9"/>
    <w:rsid w:val="00461FA6"/>
    <w:rsid w:val="00462A19"/>
    <w:rsid w:val="00462F58"/>
    <w:rsid w:val="00463090"/>
    <w:rsid w:val="00463358"/>
    <w:rsid w:val="00463667"/>
    <w:rsid w:val="00463945"/>
    <w:rsid w:val="00464955"/>
    <w:rsid w:val="004660C8"/>
    <w:rsid w:val="00470E2E"/>
    <w:rsid w:val="00471343"/>
    <w:rsid w:val="0047138F"/>
    <w:rsid w:val="0047209F"/>
    <w:rsid w:val="00472962"/>
    <w:rsid w:val="0047296D"/>
    <w:rsid w:val="00473834"/>
    <w:rsid w:val="00473988"/>
    <w:rsid w:val="004746D8"/>
    <w:rsid w:val="00476238"/>
    <w:rsid w:val="004765DB"/>
    <w:rsid w:val="004767D2"/>
    <w:rsid w:val="00476816"/>
    <w:rsid w:val="00476D57"/>
    <w:rsid w:val="004774A2"/>
    <w:rsid w:val="004800E9"/>
    <w:rsid w:val="004808BC"/>
    <w:rsid w:val="00481328"/>
    <w:rsid w:val="00481581"/>
    <w:rsid w:val="0048218F"/>
    <w:rsid w:val="00482ABC"/>
    <w:rsid w:val="0048384F"/>
    <w:rsid w:val="00483D48"/>
    <w:rsid w:val="004849C0"/>
    <w:rsid w:val="00484A98"/>
    <w:rsid w:val="00484C48"/>
    <w:rsid w:val="00486E56"/>
    <w:rsid w:val="004870B2"/>
    <w:rsid w:val="00487798"/>
    <w:rsid w:val="004916BC"/>
    <w:rsid w:val="00491BD3"/>
    <w:rsid w:val="004922A2"/>
    <w:rsid w:val="004923A9"/>
    <w:rsid w:val="004924B7"/>
    <w:rsid w:val="0049306E"/>
    <w:rsid w:val="00493D59"/>
    <w:rsid w:val="0049569C"/>
    <w:rsid w:val="00495F20"/>
    <w:rsid w:val="00497E07"/>
    <w:rsid w:val="004A0442"/>
    <w:rsid w:val="004A0BDB"/>
    <w:rsid w:val="004A161A"/>
    <w:rsid w:val="004A28EA"/>
    <w:rsid w:val="004A431D"/>
    <w:rsid w:val="004A4E23"/>
    <w:rsid w:val="004A548F"/>
    <w:rsid w:val="004A63B9"/>
    <w:rsid w:val="004A6B0A"/>
    <w:rsid w:val="004A72E5"/>
    <w:rsid w:val="004A7402"/>
    <w:rsid w:val="004A7CE5"/>
    <w:rsid w:val="004B0E36"/>
    <w:rsid w:val="004B0F26"/>
    <w:rsid w:val="004B12CF"/>
    <w:rsid w:val="004B2003"/>
    <w:rsid w:val="004B20F6"/>
    <w:rsid w:val="004B2609"/>
    <w:rsid w:val="004B35BB"/>
    <w:rsid w:val="004B4807"/>
    <w:rsid w:val="004B678C"/>
    <w:rsid w:val="004B7088"/>
    <w:rsid w:val="004B7E83"/>
    <w:rsid w:val="004C00A3"/>
    <w:rsid w:val="004C0289"/>
    <w:rsid w:val="004C0DA6"/>
    <w:rsid w:val="004C174C"/>
    <w:rsid w:val="004C1831"/>
    <w:rsid w:val="004C1CA0"/>
    <w:rsid w:val="004C26AE"/>
    <w:rsid w:val="004C29C5"/>
    <w:rsid w:val="004C3AEA"/>
    <w:rsid w:val="004C4434"/>
    <w:rsid w:val="004C619D"/>
    <w:rsid w:val="004C765B"/>
    <w:rsid w:val="004C78BA"/>
    <w:rsid w:val="004C79F7"/>
    <w:rsid w:val="004C7B41"/>
    <w:rsid w:val="004D0041"/>
    <w:rsid w:val="004D04E7"/>
    <w:rsid w:val="004D0526"/>
    <w:rsid w:val="004D06F9"/>
    <w:rsid w:val="004D0701"/>
    <w:rsid w:val="004D0860"/>
    <w:rsid w:val="004D28B2"/>
    <w:rsid w:val="004D3012"/>
    <w:rsid w:val="004D303D"/>
    <w:rsid w:val="004D3299"/>
    <w:rsid w:val="004D3DFD"/>
    <w:rsid w:val="004D40DD"/>
    <w:rsid w:val="004D426E"/>
    <w:rsid w:val="004D5B68"/>
    <w:rsid w:val="004D6CC9"/>
    <w:rsid w:val="004D6FB8"/>
    <w:rsid w:val="004D758C"/>
    <w:rsid w:val="004E0469"/>
    <w:rsid w:val="004E0C6D"/>
    <w:rsid w:val="004E1195"/>
    <w:rsid w:val="004E1533"/>
    <w:rsid w:val="004E3189"/>
    <w:rsid w:val="004E386C"/>
    <w:rsid w:val="004E3931"/>
    <w:rsid w:val="004E3AB9"/>
    <w:rsid w:val="004E4A64"/>
    <w:rsid w:val="004E4F50"/>
    <w:rsid w:val="004E58C3"/>
    <w:rsid w:val="004E5DF8"/>
    <w:rsid w:val="004E6BDC"/>
    <w:rsid w:val="004E6CA4"/>
    <w:rsid w:val="004E6D66"/>
    <w:rsid w:val="004E72D5"/>
    <w:rsid w:val="004E77A1"/>
    <w:rsid w:val="004E796F"/>
    <w:rsid w:val="004E7A9D"/>
    <w:rsid w:val="004E7BBE"/>
    <w:rsid w:val="004E7F26"/>
    <w:rsid w:val="004F08E1"/>
    <w:rsid w:val="004F092D"/>
    <w:rsid w:val="004F3EC6"/>
    <w:rsid w:val="004F5888"/>
    <w:rsid w:val="004F6693"/>
    <w:rsid w:val="004F721F"/>
    <w:rsid w:val="0050011E"/>
    <w:rsid w:val="005005C9"/>
    <w:rsid w:val="005017C0"/>
    <w:rsid w:val="005052A0"/>
    <w:rsid w:val="00506543"/>
    <w:rsid w:val="0050763B"/>
    <w:rsid w:val="005101AA"/>
    <w:rsid w:val="00512A05"/>
    <w:rsid w:val="00512FF7"/>
    <w:rsid w:val="0051367E"/>
    <w:rsid w:val="00513699"/>
    <w:rsid w:val="005137CD"/>
    <w:rsid w:val="005142A0"/>
    <w:rsid w:val="005156A7"/>
    <w:rsid w:val="0051577B"/>
    <w:rsid w:val="00516D48"/>
    <w:rsid w:val="00517681"/>
    <w:rsid w:val="005179DB"/>
    <w:rsid w:val="00521D29"/>
    <w:rsid w:val="005221D6"/>
    <w:rsid w:val="00522D33"/>
    <w:rsid w:val="00522E6F"/>
    <w:rsid w:val="00523208"/>
    <w:rsid w:val="00523D46"/>
    <w:rsid w:val="005254BC"/>
    <w:rsid w:val="00525948"/>
    <w:rsid w:val="00527127"/>
    <w:rsid w:val="00527513"/>
    <w:rsid w:val="00527946"/>
    <w:rsid w:val="00527A9D"/>
    <w:rsid w:val="005301C5"/>
    <w:rsid w:val="005303D7"/>
    <w:rsid w:val="00530FD0"/>
    <w:rsid w:val="005312A3"/>
    <w:rsid w:val="00531D4E"/>
    <w:rsid w:val="0053248C"/>
    <w:rsid w:val="005326A4"/>
    <w:rsid w:val="005327C0"/>
    <w:rsid w:val="00532810"/>
    <w:rsid w:val="005328A0"/>
    <w:rsid w:val="00532B70"/>
    <w:rsid w:val="0053441E"/>
    <w:rsid w:val="00534421"/>
    <w:rsid w:val="00534680"/>
    <w:rsid w:val="00534B23"/>
    <w:rsid w:val="0053615E"/>
    <w:rsid w:val="00537252"/>
    <w:rsid w:val="00537BCE"/>
    <w:rsid w:val="00540E3A"/>
    <w:rsid w:val="00541E8D"/>
    <w:rsid w:val="0054236E"/>
    <w:rsid w:val="0054257C"/>
    <w:rsid w:val="00542792"/>
    <w:rsid w:val="005428EC"/>
    <w:rsid w:val="0054297F"/>
    <w:rsid w:val="0054378E"/>
    <w:rsid w:val="00543CE1"/>
    <w:rsid w:val="00544896"/>
    <w:rsid w:val="00546484"/>
    <w:rsid w:val="005466DC"/>
    <w:rsid w:val="00546909"/>
    <w:rsid w:val="00546A0C"/>
    <w:rsid w:val="00546F9B"/>
    <w:rsid w:val="005475DE"/>
    <w:rsid w:val="00547689"/>
    <w:rsid w:val="00550BA2"/>
    <w:rsid w:val="005517E3"/>
    <w:rsid w:val="0055262F"/>
    <w:rsid w:val="00552CF9"/>
    <w:rsid w:val="00552D24"/>
    <w:rsid w:val="00552D5F"/>
    <w:rsid w:val="00552DDD"/>
    <w:rsid w:val="00556BC1"/>
    <w:rsid w:val="00560870"/>
    <w:rsid w:val="00561421"/>
    <w:rsid w:val="00562CC8"/>
    <w:rsid w:val="00562E77"/>
    <w:rsid w:val="005639F3"/>
    <w:rsid w:val="00563FE2"/>
    <w:rsid w:val="005641E4"/>
    <w:rsid w:val="0056465F"/>
    <w:rsid w:val="00564E98"/>
    <w:rsid w:val="00565DAC"/>
    <w:rsid w:val="00566489"/>
    <w:rsid w:val="00566AEA"/>
    <w:rsid w:val="00566F0E"/>
    <w:rsid w:val="005676BA"/>
    <w:rsid w:val="00567924"/>
    <w:rsid w:val="00567A22"/>
    <w:rsid w:val="005703CA"/>
    <w:rsid w:val="00570957"/>
    <w:rsid w:val="005719E3"/>
    <w:rsid w:val="005724D1"/>
    <w:rsid w:val="005727A2"/>
    <w:rsid w:val="00572A7A"/>
    <w:rsid w:val="00573B4C"/>
    <w:rsid w:val="0057459A"/>
    <w:rsid w:val="00574DF8"/>
    <w:rsid w:val="005753CD"/>
    <w:rsid w:val="00576BA2"/>
    <w:rsid w:val="00577C8A"/>
    <w:rsid w:val="00577EDD"/>
    <w:rsid w:val="00580B51"/>
    <w:rsid w:val="005815BD"/>
    <w:rsid w:val="00582529"/>
    <w:rsid w:val="005827A8"/>
    <w:rsid w:val="00582F3D"/>
    <w:rsid w:val="005843CF"/>
    <w:rsid w:val="0058449A"/>
    <w:rsid w:val="00584504"/>
    <w:rsid w:val="00584601"/>
    <w:rsid w:val="00584AE2"/>
    <w:rsid w:val="00584E7F"/>
    <w:rsid w:val="00585633"/>
    <w:rsid w:val="00586F00"/>
    <w:rsid w:val="005876D3"/>
    <w:rsid w:val="00591411"/>
    <w:rsid w:val="005918EA"/>
    <w:rsid w:val="0059226D"/>
    <w:rsid w:val="00592B24"/>
    <w:rsid w:val="0059377F"/>
    <w:rsid w:val="0059378C"/>
    <w:rsid w:val="00594E56"/>
    <w:rsid w:val="00595CBE"/>
    <w:rsid w:val="00597919"/>
    <w:rsid w:val="005A071D"/>
    <w:rsid w:val="005A0842"/>
    <w:rsid w:val="005A08EE"/>
    <w:rsid w:val="005A0D14"/>
    <w:rsid w:val="005A145B"/>
    <w:rsid w:val="005A3167"/>
    <w:rsid w:val="005A379F"/>
    <w:rsid w:val="005A3FD0"/>
    <w:rsid w:val="005A452C"/>
    <w:rsid w:val="005A492C"/>
    <w:rsid w:val="005A495A"/>
    <w:rsid w:val="005A518E"/>
    <w:rsid w:val="005A5748"/>
    <w:rsid w:val="005A5840"/>
    <w:rsid w:val="005A6CD4"/>
    <w:rsid w:val="005A71A9"/>
    <w:rsid w:val="005B03EA"/>
    <w:rsid w:val="005B0CD9"/>
    <w:rsid w:val="005B2C1A"/>
    <w:rsid w:val="005B473E"/>
    <w:rsid w:val="005B4903"/>
    <w:rsid w:val="005B4E4F"/>
    <w:rsid w:val="005B528B"/>
    <w:rsid w:val="005B5883"/>
    <w:rsid w:val="005B5D03"/>
    <w:rsid w:val="005B681D"/>
    <w:rsid w:val="005B7617"/>
    <w:rsid w:val="005B7D70"/>
    <w:rsid w:val="005C0612"/>
    <w:rsid w:val="005C074F"/>
    <w:rsid w:val="005C0C68"/>
    <w:rsid w:val="005C0E56"/>
    <w:rsid w:val="005C1162"/>
    <w:rsid w:val="005C387D"/>
    <w:rsid w:val="005C3A21"/>
    <w:rsid w:val="005C3AC1"/>
    <w:rsid w:val="005C4B73"/>
    <w:rsid w:val="005C4EE9"/>
    <w:rsid w:val="005C7A56"/>
    <w:rsid w:val="005C7D06"/>
    <w:rsid w:val="005D03B5"/>
    <w:rsid w:val="005D1E02"/>
    <w:rsid w:val="005D20BD"/>
    <w:rsid w:val="005D3271"/>
    <w:rsid w:val="005D3AE5"/>
    <w:rsid w:val="005D4567"/>
    <w:rsid w:val="005D4FAF"/>
    <w:rsid w:val="005D5217"/>
    <w:rsid w:val="005D63BE"/>
    <w:rsid w:val="005D6BD9"/>
    <w:rsid w:val="005D751E"/>
    <w:rsid w:val="005D7F40"/>
    <w:rsid w:val="005E018A"/>
    <w:rsid w:val="005E1248"/>
    <w:rsid w:val="005E1E9A"/>
    <w:rsid w:val="005E2424"/>
    <w:rsid w:val="005E34F8"/>
    <w:rsid w:val="005E3685"/>
    <w:rsid w:val="005E3F2D"/>
    <w:rsid w:val="005E47DD"/>
    <w:rsid w:val="005E6245"/>
    <w:rsid w:val="005E723A"/>
    <w:rsid w:val="005E78D4"/>
    <w:rsid w:val="005E7B2A"/>
    <w:rsid w:val="005F1971"/>
    <w:rsid w:val="005F2441"/>
    <w:rsid w:val="005F2BE9"/>
    <w:rsid w:val="005F2DA8"/>
    <w:rsid w:val="005F31CB"/>
    <w:rsid w:val="005F3B13"/>
    <w:rsid w:val="005F3D6E"/>
    <w:rsid w:val="005F4896"/>
    <w:rsid w:val="005F53CF"/>
    <w:rsid w:val="005F6A00"/>
    <w:rsid w:val="005F6BAA"/>
    <w:rsid w:val="005F6F53"/>
    <w:rsid w:val="006023D5"/>
    <w:rsid w:val="0060357C"/>
    <w:rsid w:val="006039F6"/>
    <w:rsid w:val="00603BB1"/>
    <w:rsid w:val="006041E7"/>
    <w:rsid w:val="006050E8"/>
    <w:rsid w:val="00605764"/>
    <w:rsid w:val="00606390"/>
    <w:rsid w:val="0060646D"/>
    <w:rsid w:val="006078F7"/>
    <w:rsid w:val="00610858"/>
    <w:rsid w:val="00610AC2"/>
    <w:rsid w:val="00612149"/>
    <w:rsid w:val="0061216F"/>
    <w:rsid w:val="00612226"/>
    <w:rsid w:val="0061254A"/>
    <w:rsid w:val="0061314D"/>
    <w:rsid w:val="00613537"/>
    <w:rsid w:val="006135E0"/>
    <w:rsid w:val="006139D5"/>
    <w:rsid w:val="00614038"/>
    <w:rsid w:val="006145DC"/>
    <w:rsid w:val="00614866"/>
    <w:rsid w:val="006149D6"/>
    <w:rsid w:val="006151BD"/>
    <w:rsid w:val="0061561F"/>
    <w:rsid w:val="00615FC8"/>
    <w:rsid w:val="00616810"/>
    <w:rsid w:val="00616DF0"/>
    <w:rsid w:val="00616FB9"/>
    <w:rsid w:val="0061797F"/>
    <w:rsid w:val="00621DF4"/>
    <w:rsid w:val="00622530"/>
    <w:rsid w:val="00622E6D"/>
    <w:rsid w:val="0062334D"/>
    <w:rsid w:val="00623DA7"/>
    <w:rsid w:val="006246BE"/>
    <w:rsid w:val="00624ED6"/>
    <w:rsid w:val="00625B70"/>
    <w:rsid w:val="00625DE1"/>
    <w:rsid w:val="006268BB"/>
    <w:rsid w:val="00627726"/>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4A9"/>
    <w:rsid w:val="00640975"/>
    <w:rsid w:val="00640A1E"/>
    <w:rsid w:val="00640D0A"/>
    <w:rsid w:val="00641EBF"/>
    <w:rsid w:val="00641F3F"/>
    <w:rsid w:val="006424C0"/>
    <w:rsid w:val="00642FB8"/>
    <w:rsid w:val="00643780"/>
    <w:rsid w:val="00643F44"/>
    <w:rsid w:val="0064406C"/>
    <w:rsid w:val="00644293"/>
    <w:rsid w:val="006450ED"/>
    <w:rsid w:val="00645260"/>
    <w:rsid w:val="00645A5D"/>
    <w:rsid w:val="00647463"/>
    <w:rsid w:val="00647ABE"/>
    <w:rsid w:val="00647B42"/>
    <w:rsid w:val="00650512"/>
    <w:rsid w:val="00650CEE"/>
    <w:rsid w:val="006512D2"/>
    <w:rsid w:val="00651C6F"/>
    <w:rsid w:val="00651FB0"/>
    <w:rsid w:val="006523FE"/>
    <w:rsid w:val="00652833"/>
    <w:rsid w:val="00653486"/>
    <w:rsid w:val="00654CAC"/>
    <w:rsid w:val="00654D3E"/>
    <w:rsid w:val="006550E3"/>
    <w:rsid w:val="00655695"/>
    <w:rsid w:val="0065685B"/>
    <w:rsid w:val="00656B43"/>
    <w:rsid w:val="00656F5D"/>
    <w:rsid w:val="0065730E"/>
    <w:rsid w:val="006626B8"/>
    <w:rsid w:val="00662CBA"/>
    <w:rsid w:val="00662D38"/>
    <w:rsid w:val="006632D7"/>
    <w:rsid w:val="006635FD"/>
    <w:rsid w:val="00664050"/>
    <w:rsid w:val="0066447D"/>
    <w:rsid w:val="00664573"/>
    <w:rsid w:val="00664746"/>
    <w:rsid w:val="00664A30"/>
    <w:rsid w:val="00665773"/>
    <w:rsid w:val="00665777"/>
    <w:rsid w:val="00665BBA"/>
    <w:rsid w:val="0066636F"/>
    <w:rsid w:val="0066657E"/>
    <w:rsid w:val="00666D8D"/>
    <w:rsid w:val="00667309"/>
    <w:rsid w:val="006677EC"/>
    <w:rsid w:val="006701CB"/>
    <w:rsid w:val="00670750"/>
    <w:rsid w:val="00670FA2"/>
    <w:rsid w:val="00671182"/>
    <w:rsid w:val="0067143E"/>
    <w:rsid w:val="00671511"/>
    <w:rsid w:val="006725A3"/>
    <w:rsid w:val="006735D0"/>
    <w:rsid w:val="00673610"/>
    <w:rsid w:val="00673E09"/>
    <w:rsid w:val="006741E0"/>
    <w:rsid w:val="00674E25"/>
    <w:rsid w:val="00674EE8"/>
    <w:rsid w:val="00675459"/>
    <w:rsid w:val="00675606"/>
    <w:rsid w:val="00675A43"/>
    <w:rsid w:val="00675DC5"/>
    <w:rsid w:val="00675F50"/>
    <w:rsid w:val="00676CFA"/>
    <w:rsid w:val="0067710B"/>
    <w:rsid w:val="00677785"/>
    <w:rsid w:val="006778F2"/>
    <w:rsid w:val="00677FE4"/>
    <w:rsid w:val="006803A7"/>
    <w:rsid w:val="0068094A"/>
    <w:rsid w:val="00680950"/>
    <w:rsid w:val="00680D46"/>
    <w:rsid w:val="00681990"/>
    <w:rsid w:val="006829F9"/>
    <w:rsid w:val="006830ED"/>
    <w:rsid w:val="006831AC"/>
    <w:rsid w:val="00683862"/>
    <w:rsid w:val="006853B4"/>
    <w:rsid w:val="00685ECF"/>
    <w:rsid w:val="006860CA"/>
    <w:rsid w:val="006863B3"/>
    <w:rsid w:val="00686919"/>
    <w:rsid w:val="00687514"/>
    <w:rsid w:val="00687744"/>
    <w:rsid w:val="00690060"/>
    <w:rsid w:val="00690617"/>
    <w:rsid w:val="00690E1A"/>
    <w:rsid w:val="00690F51"/>
    <w:rsid w:val="0069195D"/>
    <w:rsid w:val="00691AD7"/>
    <w:rsid w:val="00692041"/>
    <w:rsid w:val="006921F0"/>
    <w:rsid w:val="006958C2"/>
    <w:rsid w:val="006958DC"/>
    <w:rsid w:val="00695C70"/>
    <w:rsid w:val="0069638E"/>
    <w:rsid w:val="006972F1"/>
    <w:rsid w:val="006A04AF"/>
    <w:rsid w:val="006A0D40"/>
    <w:rsid w:val="006A1E65"/>
    <w:rsid w:val="006A21A4"/>
    <w:rsid w:val="006A2302"/>
    <w:rsid w:val="006A2345"/>
    <w:rsid w:val="006A2961"/>
    <w:rsid w:val="006A3BF3"/>
    <w:rsid w:val="006A4FDC"/>
    <w:rsid w:val="006A5461"/>
    <w:rsid w:val="006A5C75"/>
    <w:rsid w:val="006A61DA"/>
    <w:rsid w:val="006A69CE"/>
    <w:rsid w:val="006A6F7B"/>
    <w:rsid w:val="006A71B4"/>
    <w:rsid w:val="006A7D66"/>
    <w:rsid w:val="006A7DE2"/>
    <w:rsid w:val="006B0DE5"/>
    <w:rsid w:val="006B1911"/>
    <w:rsid w:val="006B2036"/>
    <w:rsid w:val="006B27AD"/>
    <w:rsid w:val="006B2A87"/>
    <w:rsid w:val="006B343E"/>
    <w:rsid w:val="006B4B83"/>
    <w:rsid w:val="006B4C6B"/>
    <w:rsid w:val="006B4D34"/>
    <w:rsid w:val="006B5553"/>
    <w:rsid w:val="006B5989"/>
    <w:rsid w:val="006B5DC3"/>
    <w:rsid w:val="006B6E53"/>
    <w:rsid w:val="006B722B"/>
    <w:rsid w:val="006B7569"/>
    <w:rsid w:val="006B7F25"/>
    <w:rsid w:val="006B7F35"/>
    <w:rsid w:val="006B7FF7"/>
    <w:rsid w:val="006C065E"/>
    <w:rsid w:val="006C0B8B"/>
    <w:rsid w:val="006C1CA0"/>
    <w:rsid w:val="006C1D06"/>
    <w:rsid w:val="006C3E6E"/>
    <w:rsid w:val="006C4099"/>
    <w:rsid w:val="006C41C2"/>
    <w:rsid w:val="006C584C"/>
    <w:rsid w:val="006C66E9"/>
    <w:rsid w:val="006C70D1"/>
    <w:rsid w:val="006D01A4"/>
    <w:rsid w:val="006D0C46"/>
    <w:rsid w:val="006D0DD0"/>
    <w:rsid w:val="006D2108"/>
    <w:rsid w:val="006D33F3"/>
    <w:rsid w:val="006D39A4"/>
    <w:rsid w:val="006D3A4F"/>
    <w:rsid w:val="006D484A"/>
    <w:rsid w:val="006D544D"/>
    <w:rsid w:val="006D62A2"/>
    <w:rsid w:val="006D6903"/>
    <w:rsid w:val="006E0276"/>
    <w:rsid w:val="006E0A9F"/>
    <w:rsid w:val="006E157B"/>
    <w:rsid w:val="006E249A"/>
    <w:rsid w:val="006E26CD"/>
    <w:rsid w:val="006E2924"/>
    <w:rsid w:val="006E3BD9"/>
    <w:rsid w:val="006E4365"/>
    <w:rsid w:val="006E4D56"/>
    <w:rsid w:val="006E5951"/>
    <w:rsid w:val="006E5E2A"/>
    <w:rsid w:val="006E63DC"/>
    <w:rsid w:val="006E6673"/>
    <w:rsid w:val="006F0DFE"/>
    <w:rsid w:val="006F14D8"/>
    <w:rsid w:val="006F1E06"/>
    <w:rsid w:val="006F1E4B"/>
    <w:rsid w:val="006F2014"/>
    <w:rsid w:val="006F26DD"/>
    <w:rsid w:val="006F27A4"/>
    <w:rsid w:val="006F3147"/>
    <w:rsid w:val="006F33FF"/>
    <w:rsid w:val="006F36C0"/>
    <w:rsid w:val="006F502C"/>
    <w:rsid w:val="006F55BB"/>
    <w:rsid w:val="006F6D13"/>
    <w:rsid w:val="006F77CF"/>
    <w:rsid w:val="00700C75"/>
    <w:rsid w:val="00701127"/>
    <w:rsid w:val="00701E1F"/>
    <w:rsid w:val="00701FDD"/>
    <w:rsid w:val="0070423F"/>
    <w:rsid w:val="00705132"/>
    <w:rsid w:val="00705938"/>
    <w:rsid w:val="00705AA0"/>
    <w:rsid w:val="00706151"/>
    <w:rsid w:val="0070703D"/>
    <w:rsid w:val="00707130"/>
    <w:rsid w:val="00707512"/>
    <w:rsid w:val="00707516"/>
    <w:rsid w:val="0071012C"/>
    <w:rsid w:val="00710382"/>
    <w:rsid w:val="0071077C"/>
    <w:rsid w:val="0071300F"/>
    <w:rsid w:val="007131AB"/>
    <w:rsid w:val="007132D2"/>
    <w:rsid w:val="0071341F"/>
    <w:rsid w:val="00713DE6"/>
    <w:rsid w:val="00713EB2"/>
    <w:rsid w:val="00714451"/>
    <w:rsid w:val="00714D6F"/>
    <w:rsid w:val="00715AE5"/>
    <w:rsid w:val="00715C47"/>
    <w:rsid w:val="0071657A"/>
    <w:rsid w:val="00716640"/>
    <w:rsid w:val="00717545"/>
    <w:rsid w:val="007176E5"/>
    <w:rsid w:val="00717BA2"/>
    <w:rsid w:val="00721508"/>
    <w:rsid w:val="007219AF"/>
    <w:rsid w:val="007221AA"/>
    <w:rsid w:val="00722B49"/>
    <w:rsid w:val="0072303D"/>
    <w:rsid w:val="0072405A"/>
    <w:rsid w:val="007249C1"/>
    <w:rsid w:val="00725A40"/>
    <w:rsid w:val="00725D06"/>
    <w:rsid w:val="00725FC1"/>
    <w:rsid w:val="00725FC6"/>
    <w:rsid w:val="00726A62"/>
    <w:rsid w:val="00731C0D"/>
    <w:rsid w:val="00731C80"/>
    <w:rsid w:val="00731D93"/>
    <w:rsid w:val="00732BFD"/>
    <w:rsid w:val="00732EB6"/>
    <w:rsid w:val="0073336A"/>
    <w:rsid w:val="00733957"/>
    <w:rsid w:val="00733B99"/>
    <w:rsid w:val="00734401"/>
    <w:rsid w:val="00734AF6"/>
    <w:rsid w:val="00736E38"/>
    <w:rsid w:val="007378DF"/>
    <w:rsid w:val="007407B2"/>
    <w:rsid w:val="00742976"/>
    <w:rsid w:val="00742DE9"/>
    <w:rsid w:val="007430F0"/>
    <w:rsid w:val="00745335"/>
    <w:rsid w:val="00745512"/>
    <w:rsid w:val="007466B8"/>
    <w:rsid w:val="007469C9"/>
    <w:rsid w:val="00746B6D"/>
    <w:rsid w:val="00746E57"/>
    <w:rsid w:val="0074704D"/>
    <w:rsid w:val="00747A79"/>
    <w:rsid w:val="00747A7F"/>
    <w:rsid w:val="00747CD5"/>
    <w:rsid w:val="0075019F"/>
    <w:rsid w:val="0075049A"/>
    <w:rsid w:val="0075122B"/>
    <w:rsid w:val="00751255"/>
    <w:rsid w:val="00752452"/>
    <w:rsid w:val="0075278C"/>
    <w:rsid w:val="007536C9"/>
    <w:rsid w:val="00753AD2"/>
    <w:rsid w:val="00754486"/>
    <w:rsid w:val="00754805"/>
    <w:rsid w:val="00755AD6"/>
    <w:rsid w:val="007562FF"/>
    <w:rsid w:val="00756B60"/>
    <w:rsid w:val="007578EA"/>
    <w:rsid w:val="00757DA0"/>
    <w:rsid w:val="007605D6"/>
    <w:rsid w:val="00760679"/>
    <w:rsid w:val="007606D4"/>
    <w:rsid w:val="0076178A"/>
    <w:rsid w:val="0076189E"/>
    <w:rsid w:val="0076223B"/>
    <w:rsid w:val="007626B9"/>
    <w:rsid w:val="0076337E"/>
    <w:rsid w:val="00763DE8"/>
    <w:rsid w:val="007644C2"/>
    <w:rsid w:val="00764BA2"/>
    <w:rsid w:val="00765C42"/>
    <w:rsid w:val="007660F4"/>
    <w:rsid w:val="00766932"/>
    <w:rsid w:val="00766BA4"/>
    <w:rsid w:val="0076726A"/>
    <w:rsid w:val="007700BC"/>
    <w:rsid w:val="007704EA"/>
    <w:rsid w:val="00770827"/>
    <w:rsid w:val="0077336C"/>
    <w:rsid w:val="007759B1"/>
    <w:rsid w:val="00775B48"/>
    <w:rsid w:val="00775C12"/>
    <w:rsid w:val="00776123"/>
    <w:rsid w:val="0077658B"/>
    <w:rsid w:val="00777929"/>
    <w:rsid w:val="00777E5A"/>
    <w:rsid w:val="00780351"/>
    <w:rsid w:val="007805E7"/>
    <w:rsid w:val="00780868"/>
    <w:rsid w:val="00781906"/>
    <w:rsid w:val="007821CD"/>
    <w:rsid w:val="0078284A"/>
    <w:rsid w:val="00782A4B"/>
    <w:rsid w:val="00783C54"/>
    <w:rsid w:val="0078412B"/>
    <w:rsid w:val="007851D1"/>
    <w:rsid w:val="00785D6A"/>
    <w:rsid w:val="007869C7"/>
    <w:rsid w:val="00786D8E"/>
    <w:rsid w:val="007878F2"/>
    <w:rsid w:val="00790DFC"/>
    <w:rsid w:val="00790F45"/>
    <w:rsid w:val="00791B0F"/>
    <w:rsid w:val="007923D8"/>
    <w:rsid w:val="00795872"/>
    <w:rsid w:val="00796415"/>
    <w:rsid w:val="00796E52"/>
    <w:rsid w:val="00797698"/>
    <w:rsid w:val="00797CFE"/>
    <w:rsid w:val="00797D28"/>
    <w:rsid w:val="007A08E8"/>
    <w:rsid w:val="007A1976"/>
    <w:rsid w:val="007A26C5"/>
    <w:rsid w:val="007A29F9"/>
    <w:rsid w:val="007A41E9"/>
    <w:rsid w:val="007A439F"/>
    <w:rsid w:val="007A5507"/>
    <w:rsid w:val="007A58DC"/>
    <w:rsid w:val="007A59AA"/>
    <w:rsid w:val="007A5CB4"/>
    <w:rsid w:val="007A5CD0"/>
    <w:rsid w:val="007A616F"/>
    <w:rsid w:val="007A6279"/>
    <w:rsid w:val="007A66A6"/>
    <w:rsid w:val="007A74EF"/>
    <w:rsid w:val="007B05C6"/>
    <w:rsid w:val="007B0B37"/>
    <w:rsid w:val="007B0C80"/>
    <w:rsid w:val="007B0D8B"/>
    <w:rsid w:val="007B0FD0"/>
    <w:rsid w:val="007B2C50"/>
    <w:rsid w:val="007B43A2"/>
    <w:rsid w:val="007B525D"/>
    <w:rsid w:val="007B5707"/>
    <w:rsid w:val="007B6296"/>
    <w:rsid w:val="007B685E"/>
    <w:rsid w:val="007B730D"/>
    <w:rsid w:val="007B7F60"/>
    <w:rsid w:val="007C03F3"/>
    <w:rsid w:val="007C08EA"/>
    <w:rsid w:val="007C1BCB"/>
    <w:rsid w:val="007C2F71"/>
    <w:rsid w:val="007C3D90"/>
    <w:rsid w:val="007C5322"/>
    <w:rsid w:val="007C56B3"/>
    <w:rsid w:val="007C56BF"/>
    <w:rsid w:val="007C6376"/>
    <w:rsid w:val="007C6415"/>
    <w:rsid w:val="007C6622"/>
    <w:rsid w:val="007C75E0"/>
    <w:rsid w:val="007C7A3A"/>
    <w:rsid w:val="007D044A"/>
    <w:rsid w:val="007D0B57"/>
    <w:rsid w:val="007D0FA4"/>
    <w:rsid w:val="007D1460"/>
    <w:rsid w:val="007D21CA"/>
    <w:rsid w:val="007D24FA"/>
    <w:rsid w:val="007D26EA"/>
    <w:rsid w:val="007D3C2A"/>
    <w:rsid w:val="007D3FBA"/>
    <w:rsid w:val="007D4095"/>
    <w:rsid w:val="007D510D"/>
    <w:rsid w:val="007D57BE"/>
    <w:rsid w:val="007D77B8"/>
    <w:rsid w:val="007E0C52"/>
    <w:rsid w:val="007E176D"/>
    <w:rsid w:val="007E1903"/>
    <w:rsid w:val="007E1BC5"/>
    <w:rsid w:val="007E211B"/>
    <w:rsid w:val="007E29B6"/>
    <w:rsid w:val="007E2B11"/>
    <w:rsid w:val="007E3452"/>
    <w:rsid w:val="007E4939"/>
    <w:rsid w:val="007E4D18"/>
    <w:rsid w:val="007E5188"/>
    <w:rsid w:val="007E51B6"/>
    <w:rsid w:val="007E56E3"/>
    <w:rsid w:val="007E5943"/>
    <w:rsid w:val="007E5CD2"/>
    <w:rsid w:val="007E5EC8"/>
    <w:rsid w:val="007E6A0B"/>
    <w:rsid w:val="007E7456"/>
    <w:rsid w:val="007E7C95"/>
    <w:rsid w:val="007F005F"/>
    <w:rsid w:val="007F0455"/>
    <w:rsid w:val="007F078E"/>
    <w:rsid w:val="007F14A2"/>
    <w:rsid w:val="007F189B"/>
    <w:rsid w:val="007F19D0"/>
    <w:rsid w:val="007F2B16"/>
    <w:rsid w:val="007F4228"/>
    <w:rsid w:val="007F450D"/>
    <w:rsid w:val="007F4911"/>
    <w:rsid w:val="007F5EAD"/>
    <w:rsid w:val="007F70C0"/>
    <w:rsid w:val="007F75E9"/>
    <w:rsid w:val="007F7882"/>
    <w:rsid w:val="008005F1"/>
    <w:rsid w:val="00800FF0"/>
    <w:rsid w:val="00801BA6"/>
    <w:rsid w:val="00801D9E"/>
    <w:rsid w:val="00801E45"/>
    <w:rsid w:val="00802201"/>
    <w:rsid w:val="00802A78"/>
    <w:rsid w:val="00802A7E"/>
    <w:rsid w:val="0080323A"/>
    <w:rsid w:val="0080350F"/>
    <w:rsid w:val="008039F6"/>
    <w:rsid w:val="0080467B"/>
    <w:rsid w:val="00804977"/>
    <w:rsid w:val="008051DC"/>
    <w:rsid w:val="00805532"/>
    <w:rsid w:val="00806197"/>
    <w:rsid w:val="00806309"/>
    <w:rsid w:val="00806411"/>
    <w:rsid w:val="00806498"/>
    <w:rsid w:val="0080691A"/>
    <w:rsid w:val="008072D1"/>
    <w:rsid w:val="00807830"/>
    <w:rsid w:val="00807A0D"/>
    <w:rsid w:val="00810024"/>
    <w:rsid w:val="00810594"/>
    <w:rsid w:val="008106B4"/>
    <w:rsid w:val="00811227"/>
    <w:rsid w:val="00811B03"/>
    <w:rsid w:val="00811CFD"/>
    <w:rsid w:val="00811ECE"/>
    <w:rsid w:val="00812AE6"/>
    <w:rsid w:val="00812CB2"/>
    <w:rsid w:val="008131C9"/>
    <w:rsid w:val="008131F5"/>
    <w:rsid w:val="0081379B"/>
    <w:rsid w:val="00814013"/>
    <w:rsid w:val="00814C75"/>
    <w:rsid w:val="00814FE2"/>
    <w:rsid w:val="0081527D"/>
    <w:rsid w:val="0081642A"/>
    <w:rsid w:val="0081669A"/>
    <w:rsid w:val="008168F1"/>
    <w:rsid w:val="00816C04"/>
    <w:rsid w:val="00816EEE"/>
    <w:rsid w:val="008223AD"/>
    <w:rsid w:val="0082293D"/>
    <w:rsid w:val="00822AB8"/>
    <w:rsid w:val="008239DE"/>
    <w:rsid w:val="0082416E"/>
    <w:rsid w:val="00824605"/>
    <w:rsid w:val="00824F8D"/>
    <w:rsid w:val="008252FD"/>
    <w:rsid w:val="00825B14"/>
    <w:rsid w:val="00826642"/>
    <w:rsid w:val="008268DC"/>
    <w:rsid w:val="00826DEF"/>
    <w:rsid w:val="0082701F"/>
    <w:rsid w:val="0083017C"/>
    <w:rsid w:val="00830C50"/>
    <w:rsid w:val="008313B1"/>
    <w:rsid w:val="008325FC"/>
    <w:rsid w:val="00833A03"/>
    <w:rsid w:val="00835D90"/>
    <w:rsid w:val="00836536"/>
    <w:rsid w:val="0083707C"/>
    <w:rsid w:val="0083709A"/>
    <w:rsid w:val="0083720F"/>
    <w:rsid w:val="00840DC1"/>
    <w:rsid w:val="0084121D"/>
    <w:rsid w:val="0084190D"/>
    <w:rsid w:val="00841A26"/>
    <w:rsid w:val="00841A9E"/>
    <w:rsid w:val="00842746"/>
    <w:rsid w:val="00843242"/>
    <w:rsid w:val="00843356"/>
    <w:rsid w:val="00843A56"/>
    <w:rsid w:val="00843FFF"/>
    <w:rsid w:val="00844928"/>
    <w:rsid w:val="00844CDD"/>
    <w:rsid w:val="00845D64"/>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441D"/>
    <w:rsid w:val="0085508D"/>
    <w:rsid w:val="0085586F"/>
    <w:rsid w:val="008561BE"/>
    <w:rsid w:val="0085624D"/>
    <w:rsid w:val="00857D6E"/>
    <w:rsid w:val="00857F0E"/>
    <w:rsid w:val="00861087"/>
    <w:rsid w:val="0086112C"/>
    <w:rsid w:val="008614C3"/>
    <w:rsid w:val="00861545"/>
    <w:rsid w:val="00863EF2"/>
    <w:rsid w:val="00865C8B"/>
    <w:rsid w:val="00865F25"/>
    <w:rsid w:val="008667F0"/>
    <w:rsid w:val="00867693"/>
    <w:rsid w:val="008676CD"/>
    <w:rsid w:val="00867C53"/>
    <w:rsid w:val="0087006E"/>
    <w:rsid w:val="00870801"/>
    <w:rsid w:val="00871201"/>
    <w:rsid w:val="0087148A"/>
    <w:rsid w:val="00871A16"/>
    <w:rsid w:val="00871B1C"/>
    <w:rsid w:val="00871FEE"/>
    <w:rsid w:val="00872750"/>
    <w:rsid w:val="00873177"/>
    <w:rsid w:val="008734E6"/>
    <w:rsid w:val="00873600"/>
    <w:rsid w:val="0087520B"/>
    <w:rsid w:val="008753FD"/>
    <w:rsid w:val="0087558B"/>
    <w:rsid w:val="008766F2"/>
    <w:rsid w:val="00877A84"/>
    <w:rsid w:val="00877DEB"/>
    <w:rsid w:val="008802B6"/>
    <w:rsid w:val="00880CFA"/>
    <w:rsid w:val="00880E6F"/>
    <w:rsid w:val="008816F3"/>
    <w:rsid w:val="00881E78"/>
    <w:rsid w:val="008820AD"/>
    <w:rsid w:val="00882891"/>
    <w:rsid w:val="00882956"/>
    <w:rsid w:val="00883555"/>
    <w:rsid w:val="00883627"/>
    <w:rsid w:val="00884E84"/>
    <w:rsid w:val="00885100"/>
    <w:rsid w:val="00885A75"/>
    <w:rsid w:val="0088680A"/>
    <w:rsid w:val="00886AC8"/>
    <w:rsid w:val="0089175F"/>
    <w:rsid w:val="00892341"/>
    <w:rsid w:val="008925D3"/>
    <w:rsid w:val="00893EB9"/>
    <w:rsid w:val="008940E8"/>
    <w:rsid w:val="00894449"/>
    <w:rsid w:val="00894E81"/>
    <w:rsid w:val="00895B6A"/>
    <w:rsid w:val="00895EAE"/>
    <w:rsid w:val="00897022"/>
    <w:rsid w:val="008973E2"/>
    <w:rsid w:val="008978EB"/>
    <w:rsid w:val="00897B40"/>
    <w:rsid w:val="008A0417"/>
    <w:rsid w:val="008A0857"/>
    <w:rsid w:val="008A1373"/>
    <w:rsid w:val="008A1657"/>
    <w:rsid w:val="008A1EC2"/>
    <w:rsid w:val="008A2710"/>
    <w:rsid w:val="008A32D4"/>
    <w:rsid w:val="008A37BD"/>
    <w:rsid w:val="008A3E49"/>
    <w:rsid w:val="008A4218"/>
    <w:rsid w:val="008A436F"/>
    <w:rsid w:val="008A483A"/>
    <w:rsid w:val="008A5777"/>
    <w:rsid w:val="008A579D"/>
    <w:rsid w:val="008A5968"/>
    <w:rsid w:val="008A7845"/>
    <w:rsid w:val="008A7CB2"/>
    <w:rsid w:val="008B1B88"/>
    <w:rsid w:val="008B2145"/>
    <w:rsid w:val="008B2CBA"/>
    <w:rsid w:val="008B4C95"/>
    <w:rsid w:val="008B4D1A"/>
    <w:rsid w:val="008B52D6"/>
    <w:rsid w:val="008B647D"/>
    <w:rsid w:val="008B682B"/>
    <w:rsid w:val="008B6EAD"/>
    <w:rsid w:val="008C0270"/>
    <w:rsid w:val="008C16BB"/>
    <w:rsid w:val="008C1AB1"/>
    <w:rsid w:val="008C1EEB"/>
    <w:rsid w:val="008C26EA"/>
    <w:rsid w:val="008C3280"/>
    <w:rsid w:val="008C3620"/>
    <w:rsid w:val="008C3711"/>
    <w:rsid w:val="008C4ED7"/>
    <w:rsid w:val="008C500A"/>
    <w:rsid w:val="008C657F"/>
    <w:rsid w:val="008C6660"/>
    <w:rsid w:val="008C6DD1"/>
    <w:rsid w:val="008C7266"/>
    <w:rsid w:val="008C7333"/>
    <w:rsid w:val="008C767E"/>
    <w:rsid w:val="008C7803"/>
    <w:rsid w:val="008C7A22"/>
    <w:rsid w:val="008C7B2B"/>
    <w:rsid w:val="008D084A"/>
    <w:rsid w:val="008D133B"/>
    <w:rsid w:val="008D16DA"/>
    <w:rsid w:val="008D1D00"/>
    <w:rsid w:val="008D2845"/>
    <w:rsid w:val="008D424A"/>
    <w:rsid w:val="008D4EDF"/>
    <w:rsid w:val="008D609E"/>
    <w:rsid w:val="008D661D"/>
    <w:rsid w:val="008D6EC1"/>
    <w:rsid w:val="008D7A6E"/>
    <w:rsid w:val="008D7E93"/>
    <w:rsid w:val="008E02F7"/>
    <w:rsid w:val="008E0D1C"/>
    <w:rsid w:val="008E11B3"/>
    <w:rsid w:val="008E1C45"/>
    <w:rsid w:val="008E1FC4"/>
    <w:rsid w:val="008E2C6B"/>
    <w:rsid w:val="008E370D"/>
    <w:rsid w:val="008E39AA"/>
    <w:rsid w:val="008E516A"/>
    <w:rsid w:val="008E58CF"/>
    <w:rsid w:val="008E6AE1"/>
    <w:rsid w:val="008E7F5D"/>
    <w:rsid w:val="008F01FD"/>
    <w:rsid w:val="008F089A"/>
    <w:rsid w:val="008F0DC1"/>
    <w:rsid w:val="008F273E"/>
    <w:rsid w:val="008F342F"/>
    <w:rsid w:val="008F43BC"/>
    <w:rsid w:val="008F4DD0"/>
    <w:rsid w:val="008F5714"/>
    <w:rsid w:val="008F7873"/>
    <w:rsid w:val="00900DF6"/>
    <w:rsid w:val="009019F2"/>
    <w:rsid w:val="00901B19"/>
    <w:rsid w:val="0090235C"/>
    <w:rsid w:val="00902B72"/>
    <w:rsid w:val="009048EA"/>
    <w:rsid w:val="0090567C"/>
    <w:rsid w:val="009064A4"/>
    <w:rsid w:val="009070AF"/>
    <w:rsid w:val="00907B5D"/>
    <w:rsid w:val="00907F44"/>
    <w:rsid w:val="00910826"/>
    <w:rsid w:val="009108E8"/>
    <w:rsid w:val="009111A5"/>
    <w:rsid w:val="00912AAA"/>
    <w:rsid w:val="00913B98"/>
    <w:rsid w:val="009144A0"/>
    <w:rsid w:val="00915767"/>
    <w:rsid w:val="00917C38"/>
    <w:rsid w:val="00920382"/>
    <w:rsid w:val="009208D6"/>
    <w:rsid w:val="00920F44"/>
    <w:rsid w:val="009216CA"/>
    <w:rsid w:val="00921993"/>
    <w:rsid w:val="00921A24"/>
    <w:rsid w:val="00921FB3"/>
    <w:rsid w:val="00921FE5"/>
    <w:rsid w:val="0092216E"/>
    <w:rsid w:val="0092363E"/>
    <w:rsid w:val="00923A74"/>
    <w:rsid w:val="00923A8A"/>
    <w:rsid w:val="00923DD3"/>
    <w:rsid w:val="00924A7B"/>
    <w:rsid w:val="00924C18"/>
    <w:rsid w:val="009252E3"/>
    <w:rsid w:val="00925ECD"/>
    <w:rsid w:val="00926112"/>
    <w:rsid w:val="00927304"/>
    <w:rsid w:val="0092775A"/>
    <w:rsid w:val="0093013B"/>
    <w:rsid w:val="00931413"/>
    <w:rsid w:val="0093228A"/>
    <w:rsid w:val="00932BC1"/>
    <w:rsid w:val="00933272"/>
    <w:rsid w:val="00933CE0"/>
    <w:rsid w:val="0093490B"/>
    <w:rsid w:val="00934C1D"/>
    <w:rsid w:val="00935243"/>
    <w:rsid w:val="009378B4"/>
    <w:rsid w:val="00940AAA"/>
    <w:rsid w:val="00940CA3"/>
    <w:rsid w:val="00941511"/>
    <w:rsid w:val="00941575"/>
    <w:rsid w:val="00941608"/>
    <w:rsid w:val="00941834"/>
    <w:rsid w:val="00941A0A"/>
    <w:rsid w:val="00941E1C"/>
    <w:rsid w:val="009422DB"/>
    <w:rsid w:val="00942866"/>
    <w:rsid w:val="00942911"/>
    <w:rsid w:val="00943E77"/>
    <w:rsid w:val="009442C3"/>
    <w:rsid w:val="00944870"/>
    <w:rsid w:val="00944AA7"/>
    <w:rsid w:val="00945298"/>
    <w:rsid w:val="00946240"/>
    <w:rsid w:val="00946460"/>
    <w:rsid w:val="00946BDA"/>
    <w:rsid w:val="009473C2"/>
    <w:rsid w:val="00947F59"/>
    <w:rsid w:val="00950C01"/>
    <w:rsid w:val="0095106E"/>
    <w:rsid w:val="0095107B"/>
    <w:rsid w:val="009518CC"/>
    <w:rsid w:val="00951EDE"/>
    <w:rsid w:val="0095271F"/>
    <w:rsid w:val="00952863"/>
    <w:rsid w:val="00953398"/>
    <w:rsid w:val="00953EDA"/>
    <w:rsid w:val="009540A1"/>
    <w:rsid w:val="00954D68"/>
    <w:rsid w:val="009554BB"/>
    <w:rsid w:val="009576C4"/>
    <w:rsid w:val="00960411"/>
    <w:rsid w:val="00961102"/>
    <w:rsid w:val="00961D15"/>
    <w:rsid w:val="00961E84"/>
    <w:rsid w:val="009622A0"/>
    <w:rsid w:val="00962CCB"/>
    <w:rsid w:val="00963328"/>
    <w:rsid w:val="00964C5D"/>
    <w:rsid w:val="00964CD3"/>
    <w:rsid w:val="0096532C"/>
    <w:rsid w:val="009654B8"/>
    <w:rsid w:val="00965675"/>
    <w:rsid w:val="0096700E"/>
    <w:rsid w:val="00967931"/>
    <w:rsid w:val="00967B41"/>
    <w:rsid w:val="00967C6B"/>
    <w:rsid w:val="00970ADD"/>
    <w:rsid w:val="009711E1"/>
    <w:rsid w:val="0097162D"/>
    <w:rsid w:val="00971BB6"/>
    <w:rsid w:val="00973277"/>
    <w:rsid w:val="00973947"/>
    <w:rsid w:val="0097396B"/>
    <w:rsid w:val="00973CD2"/>
    <w:rsid w:val="0097424B"/>
    <w:rsid w:val="00974257"/>
    <w:rsid w:val="009746CD"/>
    <w:rsid w:val="009748EC"/>
    <w:rsid w:val="00974DF3"/>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68B0"/>
    <w:rsid w:val="00987E31"/>
    <w:rsid w:val="00987F80"/>
    <w:rsid w:val="00990F3E"/>
    <w:rsid w:val="00991930"/>
    <w:rsid w:val="0099315E"/>
    <w:rsid w:val="0099322F"/>
    <w:rsid w:val="0099424B"/>
    <w:rsid w:val="0099429B"/>
    <w:rsid w:val="00994349"/>
    <w:rsid w:val="00994521"/>
    <w:rsid w:val="00994A2A"/>
    <w:rsid w:val="009957E1"/>
    <w:rsid w:val="00995A8B"/>
    <w:rsid w:val="009977BD"/>
    <w:rsid w:val="009A1709"/>
    <w:rsid w:val="009A1838"/>
    <w:rsid w:val="009A3078"/>
    <w:rsid w:val="009A365F"/>
    <w:rsid w:val="009A36C1"/>
    <w:rsid w:val="009A434F"/>
    <w:rsid w:val="009A4530"/>
    <w:rsid w:val="009A4DDE"/>
    <w:rsid w:val="009A4FEC"/>
    <w:rsid w:val="009A5B65"/>
    <w:rsid w:val="009A6055"/>
    <w:rsid w:val="009A6343"/>
    <w:rsid w:val="009A6DFF"/>
    <w:rsid w:val="009A74BB"/>
    <w:rsid w:val="009A7823"/>
    <w:rsid w:val="009B032D"/>
    <w:rsid w:val="009B1CDB"/>
    <w:rsid w:val="009B244B"/>
    <w:rsid w:val="009B24ED"/>
    <w:rsid w:val="009B365D"/>
    <w:rsid w:val="009B379A"/>
    <w:rsid w:val="009B37FC"/>
    <w:rsid w:val="009B3C4C"/>
    <w:rsid w:val="009B3F91"/>
    <w:rsid w:val="009B4970"/>
    <w:rsid w:val="009B519B"/>
    <w:rsid w:val="009B53FC"/>
    <w:rsid w:val="009B593D"/>
    <w:rsid w:val="009B6736"/>
    <w:rsid w:val="009B720F"/>
    <w:rsid w:val="009C0304"/>
    <w:rsid w:val="009C0900"/>
    <w:rsid w:val="009C0A27"/>
    <w:rsid w:val="009C0E57"/>
    <w:rsid w:val="009C21B7"/>
    <w:rsid w:val="009C21F7"/>
    <w:rsid w:val="009C292B"/>
    <w:rsid w:val="009C2BED"/>
    <w:rsid w:val="009C2C5D"/>
    <w:rsid w:val="009C333E"/>
    <w:rsid w:val="009C3609"/>
    <w:rsid w:val="009C3932"/>
    <w:rsid w:val="009C3C31"/>
    <w:rsid w:val="009C43CF"/>
    <w:rsid w:val="009C45FF"/>
    <w:rsid w:val="009C5A47"/>
    <w:rsid w:val="009C6050"/>
    <w:rsid w:val="009C6225"/>
    <w:rsid w:val="009C742C"/>
    <w:rsid w:val="009C7D30"/>
    <w:rsid w:val="009D0C14"/>
    <w:rsid w:val="009D148B"/>
    <w:rsid w:val="009D20BA"/>
    <w:rsid w:val="009D2FEA"/>
    <w:rsid w:val="009D3041"/>
    <w:rsid w:val="009D3684"/>
    <w:rsid w:val="009D462F"/>
    <w:rsid w:val="009D4642"/>
    <w:rsid w:val="009D4766"/>
    <w:rsid w:val="009D507E"/>
    <w:rsid w:val="009D522C"/>
    <w:rsid w:val="009D54AC"/>
    <w:rsid w:val="009D5714"/>
    <w:rsid w:val="009D5F87"/>
    <w:rsid w:val="009D731A"/>
    <w:rsid w:val="009E0F36"/>
    <w:rsid w:val="009E0FBD"/>
    <w:rsid w:val="009E11C5"/>
    <w:rsid w:val="009E133A"/>
    <w:rsid w:val="009E27DD"/>
    <w:rsid w:val="009E2CDE"/>
    <w:rsid w:val="009E37B9"/>
    <w:rsid w:val="009E37C1"/>
    <w:rsid w:val="009E425A"/>
    <w:rsid w:val="009E4FFC"/>
    <w:rsid w:val="009E549D"/>
    <w:rsid w:val="009E62C4"/>
    <w:rsid w:val="009E66B7"/>
    <w:rsid w:val="009E6710"/>
    <w:rsid w:val="009E6793"/>
    <w:rsid w:val="009E6E9F"/>
    <w:rsid w:val="009E7ACE"/>
    <w:rsid w:val="009F096B"/>
    <w:rsid w:val="009F12D3"/>
    <w:rsid w:val="009F25E8"/>
    <w:rsid w:val="009F2E55"/>
    <w:rsid w:val="009F4DB9"/>
    <w:rsid w:val="009F4F4D"/>
    <w:rsid w:val="009F5DA7"/>
    <w:rsid w:val="009F6E57"/>
    <w:rsid w:val="009F72C6"/>
    <w:rsid w:val="00A00030"/>
    <w:rsid w:val="00A003CA"/>
    <w:rsid w:val="00A00E09"/>
    <w:rsid w:val="00A010E4"/>
    <w:rsid w:val="00A01361"/>
    <w:rsid w:val="00A01957"/>
    <w:rsid w:val="00A04F80"/>
    <w:rsid w:val="00A05351"/>
    <w:rsid w:val="00A05559"/>
    <w:rsid w:val="00A05DEE"/>
    <w:rsid w:val="00A05E32"/>
    <w:rsid w:val="00A07ED0"/>
    <w:rsid w:val="00A1040B"/>
    <w:rsid w:val="00A11DA2"/>
    <w:rsid w:val="00A11F64"/>
    <w:rsid w:val="00A13A6C"/>
    <w:rsid w:val="00A14123"/>
    <w:rsid w:val="00A14404"/>
    <w:rsid w:val="00A148A1"/>
    <w:rsid w:val="00A175A6"/>
    <w:rsid w:val="00A179A7"/>
    <w:rsid w:val="00A20906"/>
    <w:rsid w:val="00A20E34"/>
    <w:rsid w:val="00A21264"/>
    <w:rsid w:val="00A21662"/>
    <w:rsid w:val="00A21FED"/>
    <w:rsid w:val="00A24724"/>
    <w:rsid w:val="00A24929"/>
    <w:rsid w:val="00A25899"/>
    <w:rsid w:val="00A25D8B"/>
    <w:rsid w:val="00A27492"/>
    <w:rsid w:val="00A2790F"/>
    <w:rsid w:val="00A27931"/>
    <w:rsid w:val="00A30220"/>
    <w:rsid w:val="00A312F7"/>
    <w:rsid w:val="00A32608"/>
    <w:rsid w:val="00A32BBE"/>
    <w:rsid w:val="00A32E26"/>
    <w:rsid w:val="00A3327A"/>
    <w:rsid w:val="00A33439"/>
    <w:rsid w:val="00A3411E"/>
    <w:rsid w:val="00A343D9"/>
    <w:rsid w:val="00A352FC"/>
    <w:rsid w:val="00A36396"/>
    <w:rsid w:val="00A36BF9"/>
    <w:rsid w:val="00A36EBB"/>
    <w:rsid w:val="00A36FEB"/>
    <w:rsid w:val="00A37928"/>
    <w:rsid w:val="00A40A2A"/>
    <w:rsid w:val="00A40F45"/>
    <w:rsid w:val="00A440A5"/>
    <w:rsid w:val="00A44138"/>
    <w:rsid w:val="00A44F3D"/>
    <w:rsid w:val="00A45506"/>
    <w:rsid w:val="00A500B6"/>
    <w:rsid w:val="00A506BA"/>
    <w:rsid w:val="00A508F9"/>
    <w:rsid w:val="00A50F35"/>
    <w:rsid w:val="00A510B8"/>
    <w:rsid w:val="00A51BFD"/>
    <w:rsid w:val="00A51C5D"/>
    <w:rsid w:val="00A51CE4"/>
    <w:rsid w:val="00A52998"/>
    <w:rsid w:val="00A52F7A"/>
    <w:rsid w:val="00A53C95"/>
    <w:rsid w:val="00A562C7"/>
    <w:rsid w:val="00A566F2"/>
    <w:rsid w:val="00A5700E"/>
    <w:rsid w:val="00A573B0"/>
    <w:rsid w:val="00A60956"/>
    <w:rsid w:val="00A620DA"/>
    <w:rsid w:val="00A626B5"/>
    <w:rsid w:val="00A62F34"/>
    <w:rsid w:val="00A63699"/>
    <w:rsid w:val="00A64056"/>
    <w:rsid w:val="00A6560C"/>
    <w:rsid w:val="00A656CE"/>
    <w:rsid w:val="00A663CA"/>
    <w:rsid w:val="00A66EDA"/>
    <w:rsid w:val="00A6795E"/>
    <w:rsid w:val="00A70234"/>
    <w:rsid w:val="00A713D0"/>
    <w:rsid w:val="00A722AE"/>
    <w:rsid w:val="00A72566"/>
    <w:rsid w:val="00A72D26"/>
    <w:rsid w:val="00A72DB2"/>
    <w:rsid w:val="00A73141"/>
    <w:rsid w:val="00A74048"/>
    <w:rsid w:val="00A74BA9"/>
    <w:rsid w:val="00A74E75"/>
    <w:rsid w:val="00A750C8"/>
    <w:rsid w:val="00A75788"/>
    <w:rsid w:val="00A7651B"/>
    <w:rsid w:val="00A80219"/>
    <w:rsid w:val="00A81883"/>
    <w:rsid w:val="00A81A91"/>
    <w:rsid w:val="00A81F7D"/>
    <w:rsid w:val="00A82DDA"/>
    <w:rsid w:val="00A85076"/>
    <w:rsid w:val="00A85479"/>
    <w:rsid w:val="00A85B4A"/>
    <w:rsid w:val="00A85DD7"/>
    <w:rsid w:val="00A86B7A"/>
    <w:rsid w:val="00A870BC"/>
    <w:rsid w:val="00A874C9"/>
    <w:rsid w:val="00A9166F"/>
    <w:rsid w:val="00A91670"/>
    <w:rsid w:val="00A9352B"/>
    <w:rsid w:val="00A93C03"/>
    <w:rsid w:val="00A9406A"/>
    <w:rsid w:val="00A94CE5"/>
    <w:rsid w:val="00A95256"/>
    <w:rsid w:val="00A95328"/>
    <w:rsid w:val="00A95992"/>
    <w:rsid w:val="00A96D6E"/>
    <w:rsid w:val="00A972E0"/>
    <w:rsid w:val="00A97B71"/>
    <w:rsid w:val="00AA05D5"/>
    <w:rsid w:val="00AA0782"/>
    <w:rsid w:val="00AA0A87"/>
    <w:rsid w:val="00AA1DE7"/>
    <w:rsid w:val="00AA2684"/>
    <w:rsid w:val="00AA29D3"/>
    <w:rsid w:val="00AA2FFA"/>
    <w:rsid w:val="00AA350E"/>
    <w:rsid w:val="00AA41A6"/>
    <w:rsid w:val="00AA4329"/>
    <w:rsid w:val="00AA4555"/>
    <w:rsid w:val="00AA4706"/>
    <w:rsid w:val="00AA557A"/>
    <w:rsid w:val="00AA6761"/>
    <w:rsid w:val="00AA678A"/>
    <w:rsid w:val="00AA6B03"/>
    <w:rsid w:val="00AA701C"/>
    <w:rsid w:val="00AA7D8F"/>
    <w:rsid w:val="00AB011A"/>
    <w:rsid w:val="00AB1754"/>
    <w:rsid w:val="00AB197B"/>
    <w:rsid w:val="00AB22A7"/>
    <w:rsid w:val="00AB23F5"/>
    <w:rsid w:val="00AB24E6"/>
    <w:rsid w:val="00AB480F"/>
    <w:rsid w:val="00AB481F"/>
    <w:rsid w:val="00AB5318"/>
    <w:rsid w:val="00AB5E2D"/>
    <w:rsid w:val="00AB5EE9"/>
    <w:rsid w:val="00AB72CE"/>
    <w:rsid w:val="00AC0AE6"/>
    <w:rsid w:val="00AC1336"/>
    <w:rsid w:val="00AC1415"/>
    <w:rsid w:val="00AC15D3"/>
    <w:rsid w:val="00AC2E3C"/>
    <w:rsid w:val="00AC311F"/>
    <w:rsid w:val="00AC451B"/>
    <w:rsid w:val="00AC45A2"/>
    <w:rsid w:val="00AC4707"/>
    <w:rsid w:val="00AC4D13"/>
    <w:rsid w:val="00AC5393"/>
    <w:rsid w:val="00AC5900"/>
    <w:rsid w:val="00AC6792"/>
    <w:rsid w:val="00AC7890"/>
    <w:rsid w:val="00AC7B87"/>
    <w:rsid w:val="00AC7E15"/>
    <w:rsid w:val="00AD009B"/>
    <w:rsid w:val="00AD0524"/>
    <w:rsid w:val="00AD0A29"/>
    <w:rsid w:val="00AD17B5"/>
    <w:rsid w:val="00AD29BD"/>
    <w:rsid w:val="00AD2DF8"/>
    <w:rsid w:val="00AD3238"/>
    <w:rsid w:val="00AD3D91"/>
    <w:rsid w:val="00AD3F1D"/>
    <w:rsid w:val="00AD4F55"/>
    <w:rsid w:val="00AD5307"/>
    <w:rsid w:val="00AD5A65"/>
    <w:rsid w:val="00AD6B1F"/>
    <w:rsid w:val="00AD6FBC"/>
    <w:rsid w:val="00AD7687"/>
    <w:rsid w:val="00AD7B00"/>
    <w:rsid w:val="00AD7D74"/>
    <w:rsid w:val="00AE05B5"/>
    <w:rsid w:val="00AE070E"/>
    <w:rsid w:val="00AE0C26"/>
    <w:rsid w:val="00AE1C19"/>
    <w:rsid w:val="00AE21DB"/>
    <w:rsid w:val="00AE2604"/>
    <w:rsid w:val="00AE2BCB"/>
    <w:rsid w:val="00AE3261"/>
    <w:rsid w:val="00AE37B3"/>
    <w:rsid w:val="00AE3FF7"/>
    <w:rsid w:val="00AE467E"/>
    <w:rsid w:val="00AE4C39"/>
    <w:rsid w:val="00AE4E8F"/>
    <w:rsid w:val="00AE5F4D"/>
    <w:rsid w:val="00AE5FF5"/>
    <w:rsid w:val="00AE64B4"/>
    <w:rsid w:val="00AE6D82"/>
    <w:rsid w:val="00AE7015"/>
    <w:rsid w:val="00AE7DB7"/>
    <w:rsid w:val="00AF1E5F"/>
    <w:rsid w:val="00AF1EA1"/>
    <w:rsid w:val="00AF26CA"/>
    <w:rsid w:val="00AF33FA"/>
    <w:rsid w:val="00AF3C0B"/>
    <w:rsid w:val="00AF3E7B"/>
    <w:rsid w:val="00AF4814"/>
    <w:rsid w:val="00AF48E5"/>
    <w:rsid w:val="00AF7155"/>
    <w:rsid w:val="00AF7505"/>
    <w:rsid w:val="00AF7E4C"/>
    <w:rsid w:val="00B0026B"/>
    <w:rsid w:val="00B007DD"/>
    <w:rsid w:val="00B024D2"/>
    <w:rsid w:val="00B02F48"/>
    <w:rsid w:val="00B03310"/>
    <w:rsid w:val="00B03397"/>
    <w:rsid w:val="00B03F97"/>
    <w:rsid w:val="00B04020"/>
    <w:rsid w:val="00B0413E"/>
    <w:rsid w:val="00B04157"/>
    <w:rsid w:val="00B045B4"/>
    <w:rsid w:val="00B0491D"/>
    <w:rsid w:val="00B04A8B"/>
    <w:rsid w:val="00B05692"/>
    <w:rsid w:val="00B056E2"/>
    <w:rsid w:val="00B06185"/>
    <w:rsid w:val="00B062F3"/>
    <w:rsid w:val="00B06386"/>
    <w:rsid w:val="00B06935"/>
    <w:rsid w:val="00B06F47"/>
    <w:rsid w:val="00B07113"/>
    <w:rsid w:val="00B10B48"/>
    <w:rsid w:val="00B11FEC"/>
    <w:rsid w:val="00B12577"/>
    <w:rsid w:val="00B12581"/>
    <w:rsid w:val="00B1272E"/>
    <w:rsid w:val="00B128CA"/>
    <w:rsid w:val="00B15014"/>
    <w:rsid w:val="00B150DC"/>
    <w:rsid w:val="00B15A37"/>
    <w:rsid w:val="00B15E1E"/>
    <w:rsid w:val="00B164BA"/>
    <w:rsid w:val="00B16E38"/>
    <w:rsid w:val="00B17468"/>
    <w:rsid w:val="00B174B2"/>
    <w:rsid w:val="00B17C06"/>
    <w:rsid w:val="00B20D9A"/>
    <w:rsid w:val="00B20E96"/>
    <w:rsid w:val="00B21038"/>
    <w:rsid w:val="00B21134"/>
    <w:rsid w:val="00B2113C"/>
    <w:rsid w:val="00B2114E"/>
    <w:rsid w:val="00B21509"/>
    <w:rsid w:val="00B228C7"/>
    <w:rsid w:val="00B22A3E"/>
    <w:rsid w:val="00B22A5E"/>
    <w:rsid w:val="00B235AF"/>
    <w:rsid w:val="00B24D2E"/>
    <w:rsid w:val="00B24F41"/>
    <w:rsid w:val="00B2560C"/>
    <w:rsid w:val="00B25E58"/>
    <w:rsid w:val="00B26A12"/>
    <w:rsid w:val="00B26CD2"/>
    <w:rsid w:val="00B26DB3"/>
    <w:rsid w:val="00B270E8"/>
    <w:rsid w:val="00B3044E"/>
    <w:rsid w:val="00B30965"/>
    <w:rsid w:val="00B30D00"/>
    <w:rsid w:val="00B31135"/>
    <w:rsid w:val="00B3295E"/>
    <w:rsid w:val="00B34723"/>
    <w:rsid w:val="00B349A4"/>
    <w:rsid w:val="00B35050"/>
    <w:rsid w:val="00B35645"/>
    <w:rsid w:val="00B36770"/>
    <w:rsid w:val="00B370CC"/>
    <w:rsid w:val="00B3712B"/>
    <w:rsid w:val="00B402E9"/>
    <w:rsid w:val="00B42549"/>
    <w:rsid w:val="00B42B42"/>
    <w:rsid w:val="00B42D4D"/>
    <w:rsid w:val="00B4311A"/>
    <w:rsid w:val="00B44003"/>
    <w:rsid w:val="00B440CC"/>
    <w:rsid w:val="00B45391"/>
    <w:rsid w:val="00B4548C"/>
    <w:rsid w:val="00B46555"/>
    <w:rsid w:val="00B46C96"/>
    <w:rsid w:val="00B47058"/>
    <w:rsid w:val="00B4715E"/>
    <w:rsid w:val="00B508B1"/>
    <w:rsid w:val="00B50CF0"/>
    <w:rsid w:val="00B5149E"/>
    <w:rsid w:val="00B514C9"/>
    <w:rsid w:val="00B514F7"/>
    <w:rsid w:val="00B51613"/>
    <w:rsid w:val="00B519BB"/>
    <w:rsid w:val="00B52F73"/>
    <w:rsid w:val="00B5321A"/>
    <w:rsid w:val="00B54B99"/>
    <w:rsid w:val="00B55129"/>
    <w:rsid w:val="00B5587A"/>
    <w:rsid w:val="00B5594B"/>
    <w:rsid w:val="00B55DA2"/>
    <w:rsid w:val="00B55E8C"/>
    <w:rsid w:val="00B57E9C"/>
    <w:rsid w:val="00B60330"/>
    <w:rsid w:val="00B604A6"/>
    <w:rsid w:val="00B60D33"/>
    <w:rsid w:val="00B62A44"/>
    <w:rsid w:val="00B62E93"/>
    <w:rsid w:val="00B632A6"/>
    <w:rsid w:val="00B640EE"/>
    <w:rsid w:val="00B6410C"/>
    <w:rsid w:val="00B64123"/>
    <w:rsid w:val="00B6416F"/>
    <w:rsid w:val="00B64634"/>
    <w:rsid w:val="00B64747"/>
    <w:rsid w:val="00B648B2"/>
    <w:rsid w:val="00B649B3"/>
    <w:rsid w:val="00B6532B"/>
    <w:rsid w:val="00B65C77"/>
    <w:rsid w:val="00B65CE4"/>
    <w:rsid w:val="00B66808"/>
    <w:rsid w:val="00B668FF"/>
    <w:rsid w:val="00B7057F"/>
    <w:rsid w:val="00B70829"/>
    <w:rsid w:val="00B7379E"/>
    <w:rsid w:val="00B74181"/>
    <w:rsid w:val="00B74F1C"/>
    <w:rsid w:val="00B74F99"/>
    <w:rsid w:val="00B75FC8"/>
    <w:rsid w:val="00B766C2"/>
    <w:rsid w:val="00B76C18"/>
    <w:rsid w:val="00B77459"/>
    <w:rsid w:val="00B77588"/>
    <w:rsid w:val="00B805AF"/>
    <w:rsid w:val="00B80769"/>
    <w:rsid w:val="00B80AA4"/>
    <w:rsid w:val="00B81110"/>
    <w:rsid w:val="00B81201"/>
    <w:rsid w:val="00B81E23"/>
    <w:rsid w:val="00B82214"/>
    <w:rsid w:val="00B8289E"/>
    <w:rsid w:val="00B82BE3"/>
    <w:rsid w:val="00B833DF"/>
    <w:rsid w:val="00B83786"/>
    <w:rsid w:val="00B83A81"/>
    <w:rsid w:val="00B8521F"/>
    <w:rsid w:val="00B854C6"/>
    <w:rsid w:val="00B873B8"/>
    <w:rsid w:val="00B90295"/>
    <w:rsid w:val="00B90A70"/>
    <w:rsid w:val="00B90BE8"/>
    <w:rsid w:val="00B90FF7"/>
    <w:rsid w:val="00B913D5"/>
    <w:rsid w:val="00B914F1"/>
    <w:rsid w:val="00B91FD7"/>
    <w:rsid w:val="00B93ED5"/>
    <w:rsid w:val="00B94DF4"/>
    <w:rsid w:val="00B95396"/>
    <w:rsid w:val="00B9556F"/>
    <w:rsid w:val="00B95E3A"/>
    <w:rsid w:val="00B96157"/>
    <w:rsid w:val="00B96C37"/>
    <w:rsid w:val="00B97B77"/>
    <w:rsid w:val="00BA1E23"/>
    <w:rsid w:val="00BA1E95"/>
    <w:rsid w:val="00BA2553"/>
    <w:rsid w:val="00BA2ED4"/>
    <w:rsid w:val="00BA4682"/>
    <w:rsid w:val="00BA4802"/>
    <w:rsid w:val="00BA48FC"/>
    <w:rsid w:val="00BA4C18"/>
    <w:rsid w:val="00BA4D5C"/>
    <w:rsid w:val="00BA5CC5"/>
    <w:rsid w:val="00BA5FDA"/>
    <w:rsid w:val="00BA631E"/>
    <w:rsid w:val="00BA772F"/>
    <w:rsid w:val="00BA7988"/>
    <w:rsid w:val="00BB02A3"/>
    <w:rsid w:val="00BB036D"/>
    <w:rsid w:val="00BB08F1"/>
    <w:rsid w:val="00BB177C"/>
    <w:rsid w:val="00BB1B19"/>
    <w:rsid w:val="00BB1B35"/>
    <w:rsid w:val="00BB2050"/>
    <w:rsid w:val="00BB2447"/>
    <w:rsid w:val="00BB3765"/>
    <w:rsid w:val="00BB37E4"/>
    <w:rsid w:val="00BB48FE"/>
    <w:rsid w:val="00BB5645"/>
    <w:rsid w:val="00BB5E10"/>
    <w:rsid w:val="00BB5E2A"/>
    <w:rsid w:val="00BB6C5C"/>
    <w:rsid w:val="00BB6F73"/>
    <w:rsid w:val="00BB7122"/>
    <w:rsid w:val="00BB72FD"/>
    <w:rsid w:val="00BB79AC"/>
    <w:rsid w:val="00BC005E"/>
    <w:rsid w:val="00BC059D"/>
    <w:rsid w:val="00BC0C28"/>
    <w:rsid w:val="00BC1391"/>
    <w:rsid w:val="00BC14AC"/>
    <w:rsid w:val="00BC17A0"/>
    <w:rsid w:val="00BC1BDA"/>
    <w:rsid w:val="00BC1C16"/>
    <w:rsid w:val="00BC22D1"/>
    <w:rsid w:val="00BC38B1"/>
    <w:rsid w:val="00BC4191"/>
    <w:rsid w:val="00BC43E6"/>
    <w:rsid w:val="00BC472D"/>
    <w:rsid w:val="00BC4999"/>
    <w:rsid w:val="00BC7DFA"/>
    <w:rsid w:val="00BC7F59"/>
    <w:rsid w:val="00BD0CA1"/>
    <w:rsid w:val="00BD0DC5"/>
    <w:rsid w:val="00BD235B"/>
    <w:rsid w:val="00BD27A6"/>
    <w:rsid w:val="00BD3119"/>
    <w:rsid w:val="00BD4556"/>
    <w:rsid w:val="00BD459A"/>
    <w:rsid w:val="00BD5802"/>
    <w:rsid w:val="00BD5E9C"/>
    <w:rsid w:val="00BD60CC"/>
    <w:rsid w:val="00BD6476"/>
    <w:rsid w:val="00BD649D"/>
    <w:rsid w:val="00BD69A2"/>
    <w:rsid w:val="00BD6BC5"/>
    <w:rsid w:val="00BD6C3F"/>
    <w:rsid w:val="00BD71AF"/>
    <w:rsid w:val="00BD775E"/>
    <w:rsid w:val="00BD7D5F"/>
    <w:rsid w:val="00BD7F52"/>
    <w:rsid w:val="00BE1B52"/>
    <w:rsid w:val="00BE2976"/>
    <w:rsid w:val="00BE3120"/>
    <w:rsid w:val="00BE679B"/>
    <w:rsid w:val="00BE6F21"/>
    <w:rsid w:val="00BE723D"/>
    <w:rsid w:val="00BE7C23"/>
    <w:rsid w:val="00BF131B"/>
    <w:rsid w:val="00BF2107"/>
    <w:rsid w:val="00BF28C8"/>
    <w:rsid w:val="00BF2C63"/>
    <w:rsid w:val="00BF3281"/>
    <w:rsid w:val="00BF3664"/>
    <w:rsid w:val="00BF36C4"/>
    <w:rsid w:val="00BF43B6"/>
    <w:rsid w:val="00BF52AB"/>
    <w:rsid w:val="00BF5817"/>
    <w:rsid w:val="00BF5896"/>
    <w:rsid w:val="00BF6CB6"/>
    <w:rsid w:val="00BF70D5"/>
    <w:rsid w:val="00BF70D7"/>
    <w:rsid w:val="00BF7EE1"/>
    <w:rsid w:val="00C007DF"/>
    <w:rsid w:val="00C00FB5"/>
    <w:rsid w:val="00C0124C"/>
    <w:rsid w:val="00C0298E"/>
    <w:rsid w:val="00C02FAD"/>
    <w:rsid w:val="00C035FA"/>
    <w:rsid w:val="00C038D8"/>
    <w:rsid w:val="00C044F3"/>
    <w:rsid w:val="00C04FFD"/>
    <w:rsid w:val="00C05467"/>
    <w:rsid w:val="00C06C01"/>
    <w:rsid w:val="00C076CE"/>
    <w:rsid w:val="00C1267E"/>
    <w:rsid w:val="00C127C5"/>
    <w:rsid w:val="00C1346E"/>
    <w:rsid w:val="00C15DAE"/>
    <w:rsid w:val="00C16C5C"/>
    <w:rsid w:val="00C17048"/>
    <w:rsid w:val="00C20FCC"/>
    <w:rsid w:val="00C21A21"/>
    <w:rsid w:val="00C22465"/>
    <w:rsid w:val="00C225FA"/>
    <w:rsid w:val="00C22616"/>
    <w:rsid w:val="00C22685"/>
    <w:rsid w:val="00C2324A"/>
    <w:rsid w:val="00C2350C"/>
    <w:rsid w:val="00C2380C"/>
    <w:rsid w:val="00C23C01"/>
    <w:rsid w:val="00C251DB"/>
    <w:rsid w:val="00C25524"/>
    <w:rsid w:val="00C2569A"/>
    <w:rsid w:val="00C25766"/>
    <w:rsid w:val="00C26020"/>
    <w:rsid w:val="00C26106"/>
    <w:rsid w:val="00C26A28"/>
    <w:rsid w:val="00C26B16"/>
    <w:rsid w:val="00C276BD"/>
    <w:rsid w:val="00C3033E"/>
    <w:rsid w:val="00C30354"/>
    <w:rsid w:val="00C3124E"/>
    <w:rsid w:val="00C31432"/>
    <w:rsid w:val="00C31C41"/>
    <w:rsid w:val="00C33469"/>
    <w:rsid w:val="00C33A23"/>
    <w:rsid w:val="00C3426F"/>
    <w:rsid w:val="00C343F6"/>
    <w:rsid w:val="00C345B3"/>
    <w:rsid w:val="00C34763"/>
    <w:rsid w:val="00C35C93"/>
    <w:rsid w:val="00C360B3"/>
    <w:rsid w:val="00C365FF"/>
    <w:rsid w:val="00C36AF3"/>
    <w:rsid w:val="00C37A7D"/>
    <w:rsid w:val="00C40237"/>
    <w:rsid w:val="00C408BC"/>
    <w:rsid w:val="00C42301"/>
    <w:rsid w:val="00C42413"/>
    <w:rsid w:val="00C43182"/>
    <w:rsid w:val="00C43A90"/>
    <w:rsid w:val="00C44410"/>
    <w:rsid w:val="00C44442"/>
    <w:rsid w:val="00C446A2"/>
    <w:rsid w:val="00C44D9C"/>
    <w:rsid w:val="00C44FD3"/>
    <w:rsid w:val="00C465D5"/>
    <w:rsid w:val="00C467C9"/>
    <w:rsid w:val="00C4694F"/>
    <w:rsid w:val="00C470E8"/>
    <w:rsid w:val="00C4740B"/>
    <w:rsid w:val="00C474CE"/>
    <w:rsid w:val="00C5054E"/>
    <w:rsid w:val="00C5122C"/>
    <w:rsid w:val="00C51CBC"/>
    <w:rsid w:val="00C51FD4"/>
    <w:rsid w:val="00C52CE8"/>
    <w:rsid w:val="00C53687"/>
    <w:rsid w:val="00C54ACD"/>
    <w:rsid w:val="00C55C80"/>
    <w:rsid w:val="00C55CFC"/>
    <w:rsid w:val="00C55D0A"/>
    <w:rsid w:val="00C56234"/>
    <w:rsid w:val="00C568A5"/>
    <w:rsid w:val="00C56CFA"/>
    <w:rsid w:val="00C56F52"/>
    <w:rsid w:val="00C5721F"/>
    <w:rsid w:val="00C57415"/>
    <w:rsid w:val="00C61A2F"/>
    <w:rsid w:val="00C61D0A"/>
    <w:rsid w:val="00C62A93"/>
    <w:rsid w:val="00C6367E"/>
    <w:rsid w:val="00C640F1"/>
    <w:rsid w:val="00C659BB"/>
    <w:rsid w:val="00C66C01"/>
    <w:rsid w:val="00C7075E"/>
    <w:rsid w:val="00C726C4"/>
    <w:rsid w:val="00C72871"/>
    <w:rsid w:val="00C72A2F"/>
    <w:rsid w:val="00C72CAF"/>
    <w:rsid w:val="00C73690"/>
    <w:rsid w:val="00C7369B"/>
    <w:rsid w:val="00C74972"/>
    <w:rsid w:val="00C74CC6"/>
    <w:rsid w:val="00C767CA"/>
    <w:rsid w:val="00C76CDD"/>
    <w:rsid w:val="00C80B2B"/>
    <w:rsid w:val="00C80BCE"/>
    <w:rsid w:val="00C8298C"/>
    <w:rsid w:val="00C82AB2"/>
    <w:rsid w:val="00C834F8"/>
    <w:rsid w:val="00C844A8"/>
    <w:rsid w:val="00C8458E"/>
    <w:rsid w:val="00C85AD0"/>
    <w:rsid w:val="00C85B89"/>
    <w:rsid w:val="00C87476"/>
    <w:rsid w:val="00C8791B"/>
    <w:rsid w:val="00C907E7"/>
    <w:rsid w:val="00C90E31"/>
    <w:rsid w:val="00C911D9"/>
    <w:rsid w:val="00C91458"/>
    <w:rsid w:val="00C916B0"/>
    <w:rsid w:val="00C9245F"/>
    <w:rsid w:val="00C932FA"/>
    <w:rsid w:val="00C93761"/>
    <w:rsid w:val="00C93BCE"/>
    <w:rsid w:val="00C94799"/>
    <w:rsid w:val="00C948A2"/>
    <w:rsid w:val="00C95578"/>
    <w:rsid w:val="00C955C5"/>
    <w:rsid w:val="00C95F64"/>
    <w:rsid w:val="00C96B55"/>
    <w:rsid w:val="00C97234"/>
    <w:rsid w:val="00C972C9"/>
    <w:rsid w:val="00C97437"/>
    <w:rsid w:val="00C976DC"/>
    <w:rsid w:val="00C97B67"/>
    <w:rsid w:val="00CA00C6"/>
    <w:rsid w:val="00CA060F"/>
    <w:rsid w:val="00CA0EFF"/>
    <w:rsid w:val="00CA18E9"/>
    <w:rsid w:val="00CA1C4F"/>
    <w:rsid w:val="00CA1DED"/>
    <w:rsid w:val="00CA2BF2"/>
    <w:rsid w:val="00CA306C"/>
    <w:rsid w:val="00CA3B11"/>
    <w:rsid w:val="00CA426D"/>
    <w:rsid w:val="00CA4F06"/>
    <w:rsid w:val="00CA5E35"/>
    <w:rsid w:val="00CA6368"/>
    <w:rsid w:val="00CA72B2"/>
    <w:rsid w:val="00CB0503"/>
    <w:rsid w:val="00CB0ACA"/>
    <w:rsid w:val="00CB2938"/>
    <w:rsid w:val="00CB2C27"/>
    <w:rsid w:val="00CB2E43"/>
    <w:rsid w:val="00CB3F3A"/>
    <w:rsid w:val="00CB40D1"/>
    <w:rsid w:val="00CB4684"/>
    <w:rsid w:val="00CB4A88"/>
    <w:rsid w:val="00CB61A2"/>
    <w:rsid w:val="00CB61E1"/>
    <w:rsid w:val="00CB6369"/>
    <w:rsid w:val="00CB6487"/>
    <w:rsid w:val="00CB6A51"/>
    <w:rsid w:val="00CB6EAD"/>
    <w:rsid w:val="00CB793E"/>
    <w:rsid w:val="00CB7DD2"/>
    <w:rsid w:val="00CC0330"/>
    <w:rsid w:val="00CC0A1F"/>
    <w:rsid w:val="00CC1142"/>
    <w:rsid w:val="00CC21B2"/>
    <w:rsid w:val="00CC2A4B"/>
    <w:rsid w:val="00CC308C"/>
    <w:rsid w:val="00CC3B5C"/>
    <w:rsid w:val="00CC3F90"/>
    <w:rsid w:val="00CC40ED"/>
    <w:rsid w:val="00CC588D"/>
    <w:rsid w:val="00CC6CC4"/>
    <w:rsid w:val="00CC7499"/>
    <w:rsid w:val="00CC7A1A"/>
    <w:rsid w:val="00CD0315"/>
    <w:rsid w:val="00CD0419"/>
    <w:rsid w:val="00CD195B"/>
    <w:rsid w:val="00CD1DF8"/>
    <w:rsid w:val="00CD216B"/>
    <w:rsid w:val="00CD2435"/>
    <w:rsid w:val="00CD27D5"/>
    <w:rsid w:val="00CD2D45"/>
    <w:rsid w:val="00CD2FFD"/>
    <w:rsid w:val="00CD484D"/>
    <w:rsid w:val="00CD4919"/>
    <w:rsid w:val="00CD4B4C"/>
    <w:rsid w:val="00CD6329"/>
    <w:rsid w:val="00CD636A"/>
    <w:rsid w:val="00CD65DF"/>
    <w:rsid w:val="00CD7520"/>
    <w:rsid w:val="00CE0412"/>
    <w:rsid w:val="00CE06C2"/>
    <w:rsid w:val="00CE0F14"/>
    <w:rsid w:val="00CE1D9C"/>
    <w:rsid w:val="00CE1EE1"/>
    <w:rsid w:val="00CE2446"/>
    <w:rsid w:val="00CE549C"/>
    <w:rsid w:val="00CE5EB8"/>
    <w:rsid w:val="00CE60D7"/>
    <w:rsid w:val="00CE716D"/>
    <w:rsid w:val="00CE7FA2"/>
    <w:rsid w:val="00CF138B"/>
    <w:rsid w:val="00CF14FD"/>
    <w:rsid w:val="00CF261F"/>
    <w:rsid w:val="00CF2B72"/>
    <w:rsid w:val="00CF4256"/>
    <w:rsid w:val="00CF47B0"/>
    <w:rsid w:val="00CF7798"/>
    <w:rsid w:val="00D013F8"/>
    <w:rsid w:val="00D016AF"/>
    <w:rsid w:val="00D01CC9"/>
    <w:rsid w:val="00D0213E"/>
    <w:rsid w:val="00D02F96"/>
    <w:rsid w:val="00D02FEB"/>
    <w:rsid w:val="00D0398E"/>
    <w:rsid w:val="00D039AE"/>
    <w:rsid w:val="00D03E9D"/>
    <w:rsid w:val="00D03EA0"/>
    <w:rsid w:val="00D04444"/>
    <w:rsid w:val="00D05004"/>
    <w:rsid w:val="00D059FA"/>
    <w:rsid w:val="00D05CB0"/>
    <w:rsid w:val="00D069A9"/>
    <w:rsid w:val="00D06CE1"/>
    <w:rsid w:val="00D10AC1"/>
    <w:rsid w:val="00D10B94"/>
    <w:rsid w:val="00D1207E"/>
    <w:rsid w:val="00D125AE"/>
    <w:rsid w:val="00D12ACB"/>
    <w:rsid w:val="00D13105"/>
    <w:rsid w:val="00D13A68"/>
    <w:rsid w:val="00D13DD1"/>
    <w:rsid w:val="00D1478C"/>
    <w:rsid w:val="00D14DB5"/>
    <w:rsid w:val="00D14E78"/>
    <w:rsid w:val="00D15522"/>
    <w:rsid w:val="00D16948"/>
    <w:rsid w:val="00D175B9"/>
    <w:rsid w:val="00D2033B"/>
    <w:rsid w:val="00D222D0"/>
    <w:rsid w:val="00D224FE"/>
    <w:rsid w:val="00D23636"/>
    <w:rsid w:val="00D23FF1"/>
    <w:rsid w:val="00D24A17"/>
    <w:rsid w:val="00D24F07"/>
    <w:rsid w:val="00D255BE"/>
    <w:rsid w:val="00D25D81"/>
    <w:rsid w:val="00D25ED0"/>
    <w:rsid w:val="00D2690A"/>
    <w:rsid w:val="00D2699D"/>
    <w:rsid w:val="00D26A1F"/>
    <w:rsid w:val="00D26B0F"/>
    <w:rsid w:val="00D27711"/>
    <w:rsid w:val="00D27B00"/>
    <w:rsid w:val="00D27BE1"/>
    <w:rsid w:val="00D3041B"/>
    <w:rsid w:val="00D30599"/>
    <w:rsid w:val="00D31A49"/>
    <w:rsid w:val="00D31FAA"/>
    <w:rsid w:val="00D3256B"/>
    <w:rsid w:val="00D32D05"/>
    <w:rsid w:val="00D33FBA"/>
    <w:rsid w:val="00D347B3"/>
    <w:rsid w:val="00D34CD5"/>
    <w:rsid w:val="00D34CFB"/>
    <w:rsid w:val="00D36566"/>
    <w:rsid w:val="00D36878"/>
    <w:rsid w:val="00D370DD"/>
    <w:rsid w:val="00D37917"/>
    <w:rsid w:val="00D37C25"/>
    <w:rsid w:val="00D37CDC"/>
    <w:rsid w:val="00D4088C"/>
    <w:rsid w:val="00D418E2"/>
    <w:rsid w:val="00D41E76"/>
    <w:rsid w:val="00D42676"/>
    <w:rsid w:val="00D42B19"/>
    <w:rsid w:val="00D4384C"/>
    <w:rsid w:val="00D43972"/>
    <w:rsid w:val="00D43D78"/>
    <w:rsid w:val="00D44A5C"/>
    <w:rsid w:val="00D452D0"/>
    <w:rsid w:val="00D4575E"/>
    <w:rsid w:val="00D458F1"/>
    <w:rsid w:val="00D477DC"/>
    <w:rsid w:val="00D47C47"/>
    <w:rsid w:val="00D50BDF"/>
    <w:rsid w:val="00D50F70"/>
    <w:rsid w:val="00D5138D"/>
    <w:rsid w:val="00D51AD0"/>
    <w:rsid w:val="00D52557"/>
    <w:rsid w:val="00D52F9E"/>
    <w:rsid w:val="00D535BA"/>
    <w:rsid w:val="00D542B5"/>
    <w:rsid w:val="00D5451B"/>
    <w:rsid w:val="00D54575"/>
    <w:rsid w:val="00D54636"/>
    <w:rsid w:val="00D55568"/>
    <w:rsid w:val="00D5572A"/>
    <w:rsid w:val="00D55BA5"/>
    <w:rsid w:val="00D55F9C"/>
    <w:rsid w:val="00D56FCA"/>
    <w:rsid w:val="00D60370"/>
    <w:rsid w:val="00D60EDB"/>
    <w:rsid w:val="00D60FBB"/>
    <w:rsid w:val="00D61CED"/>
    <w:rsid w:val="00D62631"/>
    <w:rsid w:val="00D6299A"/>
    <w:rsid w:val="00D639D7"/>
    <w:rsid w:val="00D63AD3"/>
    <w:rsid w:val="00D64E57"/>
    <w:rsid w:val="00D65918"/>
    <w:rsid w:val="00D65E6A"/>
    <w:rsid w:val="00D67E82"/>
    <w:rsid w:val="00D70A14"/>
    <w:rsid w:val="00D70D25"/>
    <w:rsid w:val="00D710E6"/>
    <w:rsid w:val="00D71A6B"/>
    <w:rsid w:val="00D72012"/>
    <w:rsid w:val="00D73C18"/>
    <w:rsid w:val="00D73E18"/>
    <w:rsid w:val="00D74774"/>
    <w:rsid w:val="00D75E9B"/>
    <w:rsid w:val="00D76050"/>
    <w:rsid w:val="00D762C8"/>
    <w:rsid w:val="00D76B63"/>
    <w:rsid w:val="00D7762F"/>
    <w:rsid w:val="00D80D8E"/>
    <w:rsid w:val="00D81549"/>
    <w:rsid w:val="00D817D6"/>
    <w:rsid w:val="00D83F3F"/>
    <w:rsid w:val="00D8439F"/>
    <w:rsid w:val="00D850C8"/>
    <w:rsid w:val="00D852EE"/>
    <w:rsid w:val="00D8783C"/>
    <w:rsid w:val="00D87D25"/>
    <w:rsid w:val="00D90E64"/>
    <w:rsid w:val="00D91725"/>
    <w:rsid w:val="00D917BD"/>
    <w:rsid w:val="00D9199D"/>
    <w:rsid w:val="00D919F6"/>
    <w:rsid w:val="00D91ABE"/>
    <w:rsid w:val="00D92A24"/>
    <w:rsid w:val="00D93056"/>
    <w:rsid w:val="00D93379"/>
    <w:rsid w:val="00D93B6C"/>
    <w:rsid w:val="00D93BDB"/>
    <w:rsid w:val="00D94456"/>
    <w:rsid w:val="00D94A47"/>
    <w:rsid w:val="00D94D1F"/>
    <w:rsid w:val="00D95924"/>
    <w:rsid w:val="00D96358"/>
    <w:rsid w:val="00D9705E"/>
    <w:rsid w:val="00DA11C5"/>
    <w:rsid w:val="00DA1261"/>
    <w:rsid w:val="00DA1694"/>
    <w:rsid w:val="00DA1768"/>
    <w:rsid w:val="00DA1BD3"/>
    <w:rsid w:val="00DA2EA9"/>
    <w:rsid w:val="00DA3939"/>
    <w:rsid w:val="00DA39B9"/>
    <w:rsid w:val="00DA53AC"/>
    <w:rsid w:val="00DA569A"/>
    <w:rsid w:val="00DA6797"/>
    <w:rsid w:val="00DA74DB"/>
    <w:rsid w:val="00DA7A9E"/>
    <w:rsid w:val="00DB16BB"/>
    <w:rsid w:val="00DB264F"/>
    <w:rsid w:val="00DB2FAE"/>
    <w:rsid w:val="00DB301E"/>
    <w:rsid w:val="00DB316A"/>
    <w:rsid w:val="00DB3340"/>
    <w:rsid w:val="00DB427E"/>
    <w:rsid w:val="00DB4312"/>
    <w:rsid w:val="00DB50F6"/>
    <w:rsid w:val="00DB634B"/>
    <w:rsid w:val="00DB6C01"/>
    <w:rsid w:val="00DB70C0"/>
    <w:rsid w:val="00DB7C77"/>
    <w:rsid w:val="00DC00E0"/>
    <w:rsid w:val="00DC08E0"/>
    <w:rsid w:val="00DC0A5E"/>
    <w:rsid w:val="00DC0FE4"/>
    <w:rsid w:val="00DC1611"/>
    <w:rsid w:val="00DC2090"/>
    <w:rsid w:val="00DC32DE"/>
    <w:rsid w:val="00DC33B1"/>
    <w:rsid w:val="00DC37B1"/>
    <w:rsid w:val="00DC46B0"/>
    <w:rsid w:val="00DC5472"/>
    <w:rsid w:val="00DC5A37"/>
    <w:rsid w:val="00DC5B49"/>
    <w:rsid w:val="00DD0746"/>
    <w:rsid w:val="00DD0850"/>
    <w:rsid w:val="00DD0E1B"/>
    <w:rsid w:val="00DD0EA7"/>
    <w:rsid w:val="00DD14CC"/>
    <w:rsid w:val="00DD4470"/>
    <w:rsid w:val="00DD6714"/>
    <w:rsid w:val="00DD686B"/>
    <w:rsid w:val="00DD71BA"/>
    <w:rsid w:val="00DD77E7"/>
    <w:rsid w:val="00DE084A"/>
    <w:rsid w:val="00DE18C6"/>
    <w:rsid w:val="00DE1A44"/>
    <w:rsid w:val="00DE1AAA"/>
    <w:rsid w:val="00DE1CB4"/>
    <w:rsid w:val="00DE307F"/>
    <w:rsid w:val="00DE443B"/>
    <w:rsid w:val="00DE4A7D"/>
    <w:rsid w:val="00DE5ADF"/>
    <w:rsid w:val="00DE75ED"/>
    <w:rsid w:val="00DE7BD7"/>
    <w:rsid w:val="00DE7BF4"/>
    <w:rsid w:val="00DF03FB"/>
    <w:rsid w:val="00DF10E6"/>
    <w:rsid w:val="00DF29AC"/>
    <w:rsid w:val="00DF3326"/>
    <w:rsid w:val="00DF3385"/>
    <w:rsid w:val="00DF4509"/>
    <w:rsid w:val="00DF52E9"/>
    <w:rsid w:val="00DF5871"/>
    <w:rsid w:val="00DF6408"/>
    <w:rsid w:val="00DF6972"/>
    <w:rsid w:val="00DF69A5"/>
    <w:rsid w:val="00DF7515"/>
    <w:rsid w:val="00DF7D8A"/>
    <w:rsid w:val="00E00023"/>
    <w:rsid w:val="00E00258"/>
    <w:rsid w:val="00E00471"/>
    <w:rsid w:val="00E011E2"/>
    <w:rsid w:val="00E0136E"/>
    <w:rsid w:val="00E01E96"/>
    <w:rsid w:val="00E02185"/>
    <w:rsid w:val="00E029CE"/>
    <w:rsid w:val="00E02A98"/>
    <w:rsid w:val="00E03192"/>
    <w:rsid w:val="00E03247"/>
    <w:rsid w:val="00E035AB"/>
    <w:rsid w:val="00E035F7"/>
    <w:rsid w:val="00E0394F"/>
    <w:rsid w:val="00E03B5F"/>
    <w:rsid w:val="00E04975"/>
    <w:rsid w:val="00E04FB0"/>
    <w:rsid w:val="00E05103"/>
    <w:rsid w:val="00E055C6"/>
    <w:rsid w:val="00E05726"/>
    <w:rsid w:val="00E05966"/>
    <w:rsid w:val="00E0616C"/>
    <w:rsid w:val="00E06C1C"/>
    <w:rsid w:val="00E10A1A"/>
    <w:rsid w:val="00E1127F"/>
    <w:rsid w:val="00E11AEB"/>
    <w:rsid w:val="00E12796"/>
    <w:rsid w:val="00E12A4B"/>
    <w:rsid w:val="00E13718"/>
    <w:rsid w:val="00E14120"/>
    <w:rsid w:val="00E14157"/>
    <w:rsid w:val="00E1460E"/>
    <w:rsid w:val="00E14C20"/>
    <w:rsid w:val="00E15AF0"/>
    <w:rsid w:val="00E15E3C"/>
    <w:rsid w:val="00E162CE"/>
    <w:rsid w:val="00E167AF"/>
    <w:rsid w:val="00E1739A"/>
    <w:rsid w:val="00E21DD5"/>
    <w:rsid w:val="00E221CB"/>
    <w:rsid w:val="00E224E1"/>
    <w:rsid w:val="00E22DBE"/>
    <w:rsid w:val="00E23C6F"/>
    <w:rsid w:val="00E23CE8"/>
    <w:rsid w:val="00E241DE"/>
    <w:rsid w:val="00E246BA"/>
    <w:rsid w:val="00E252FA"/>
    <w:rsid w:val="00E25350"/>
    <w:rsid w:val="00E25AF3"/>
    <w:rsid w:val="00E2687F"/>
    <w:rsid w:val="00E27205"/>
    <w:rsid w:val="00E278CA"/>
    <w:rsid w:val="00E30525"/>
    <w:rsid w:val="00E30FBC"/>
    <w:rsid w:val="00E3132B"/>
    <w:rsid w:val="00E3144D"/>
    <w:rsid w:val="00E31552"/>
    <w:rsid w:val="00E3174F"/>
    <w:rsid w:val="00E32516"/>
    <w:rsid w:val="00E33231"/>
    <w:rsid w:val="00E335D4"/>
    <w:rsid w:val="00E34120"/>
    <w:rsid w:val="00E3453B"/>
    <w:rsid w:val="00E34718"/>
    <w:rsid w:val="00E361ED"/>
    <w:rsid w:val="00E403FF"/>
    <w:rsid w:val="00E4063D"/>
    <w:rsid w:val="00E42E4B"/>
    <w:rsid w:val="00E43A5A"/>
    <w:rsid w:val="00E44C96"/>
    <w:rsid w:val="00E44E41"/>
    <w:rsid w:val="00E466C6"/>
    <w:rsid w:val="00E46744"/>
    <w:rsid w:val="00E46DC6"/>
    <w:rsid w:val="00E47462"/>
    <w:rsid w:val="00E47E36"/>
    <w:rsid w:val="00E516DB"/>
    <w:rsid w:val="00E543EA"/>
    <w:rsid w:val="00E55E53"/>
    <w:rsid w:val="00E56148"/>
    <w:rsid w:val="00E571A3"/>
    <w:rsid w:val="00E57B33"/>
    <w:rsid w:val="00E57E37"/>
    <w:rsid w:val="00E57F6A"/>
    <w:rsid w:val="00E61974"/>
    <w:rsid w:val="00E61C99"/>
    <w:rsid w:val="00E620A9"/>
    <w:rsid w:val="00E621DC"/>
    <w:rsid w:val="00E628DA"/>
    <w:rsid w:val="00E636AE"/>
    <w:rsid w:val="00E64B22"/>
    <w:rsid w:val="00E65044"/>
    <w:rsid w:val="00E6555F"/>
    <w:rsid w:val="00E65F42"/>
    <w:rsid w:val="00E71038"/>
    <w:rsid w:val="00E71326"/>
    <w:rsid w:val="00E72564"/>
    <w:rsid w:val="00E7258A"/>
    <w:rsid w:val="00E72C71"/>
    <w:rsid w:val="00E7310B"/>
    <w:rsid w:val="00E7371B"/>
    <w:rsid w:val="00E73D41"/>
    <w:rsid w:val="00E73F8C"/>
    <w:rsid w:val="00E74BE2"/>
    <w:rsid w:val="00E74C18"/>
    <w:rsid w:val="00E74C23"/>
    <w:rsid w:val="00E757FD"/>
    <w:rsid w:val="00E76B80"/>
    <w:rsid w:val="00E77000"/>
    <w:rsid w:val="00E77701"/>
    <w:rsid w:val="00E77B79"/>
    <w:rsid w:val="00E77C22"/>
    <w:rsid w:val="00E805C8"/>
    <w:rsid w:val="00E808C3"/>
    <w:rsid w:val="00E80D69"/>
    <w:rsid w:val="00E812ED"/>
    <w:rsid w:val="00E816F3"/>
    <w:rsid w:val="00E81893"/>
    <w:rsid w:val="00E81ACD"/>
    <w:rsid w:val="00E82ED3"/>
    <w:rsid w:val="00E84CE6"/>
    <w:rsid w:val="00E84FE4"/>
    <w:rsid w:val="00E850ED"/>
    <w:rsid w:val="00E87657"/>
    <w:rsid w:val="00E87706"/>
    <w:rsid w:val="00E9071B"/>
    <w:rsid w:val="00E90ED7"/>
    <w:rsid w:val="00E914BC"/>
    <w:rsid w:val="00E91656"/>
    <w:rsid w:val="00E91BEC"/>
    <w:rsid w:val="00E9372B"/>
    <w:rsid w:val="00E937CE"/>
    <w:rsid w:val="00E949A4"/>
    <w:rsid w:val="00E95830"/>
    <w:rsid w:val="00E963D1"/>
    <w:rsid w:val="00E976E3"/>
    <w:rsid w:val="00E97D82"/>
    <w:rsid w:val="00EA0A70"/>
    <w:rsid w:val="00EA0BDF"/>
    <w:rsid w:val="00EA1540"/>
    <w:rsid w:val="00EA1A26"/>
    <w:rsid w:val="00EA1F4C"/>
    <w:rsid w:val="00EA2428"/>
    <w:rsid w:val="00EA2484"/>
    <w:rsid w:val="00EA2878"/>
    <w:rsid w:val="00EA5520"/>
    <w:rsid w:val="00EA55BE"/>
    <w:rsid w:val="00EA6AB7"/>
    <w:rsid w:val="00EB158C"/>
    <w:rsid w:val="00EB20FD"/>
    <w:rsid w:val="00EB229B"/>
    <w:rsid w:val="00EB2ADA"/>
    <w:rsid w:val="00EB360B"/>
    <w:rsid w:val="00EB38B6"/>
    <w:rsid w:val="00EB447A"/>
    <w:rsid w:val="00EB49B4"/>
    <w:rsid w:val="00EB4A4B"/>
    <w:rsid w:val="00EB5604"/>
    <w:rsid w:val="00EB5617"/>
    <w:rsid w:val="00EB59F2"/>
    <w:rsid w:val="00EB62F7"/>
    <w:rsid w:val="00EB74F5"/>
    <w:rsid w:val="00EB776E"/>
    <w:rsid w:val="00EC09F5"/>
    <w:rsid w:val="00EC19A5"/>
    <w:rsid w:val="00EC28DE"/>
    <w:rsid w:val="00EC4190"/>
    <w:rsid w:val="00EC48DC"/>
    <w:rsid w:val="00EC4DBF"/>
    <w:rsid w:val="00EC4E9C"/>
    <w:rsid w:val="00EC54D0"/>
    <w:rsid w:val="00EC5956"/>
    <w:rsid w:val="00EC598C"/>
    <w:rsid w:val="00EC5B4E"/>
    <w:rsid w:val="00EC5D17"/>
    <w:rsid w:val="00EC641E"/>
    <w:rsid w:val="00EC6801"/>
    <w:rsid w:val="00EC6A7A"/>
    <w:rsid w:val="00ED046C"/>
    <w:rsid w:val="00ED1082"/>
    <w:rsid w:val="00ED14CD"/>
    <w:rsid w:val="00ED1F7F"/>
    <w:rsid w:val="00ED228B"/>
    <w:rsid w:val="00ED28C8"/>
    <w:rsid w:val="00ED319B"/>
    <w:rsid w:val="00ED38F3"/>
    <w:rsid w:val="00ED3C9B"/>
    <w:rsid w:val="00ED3FE1"/>
    <w:rsid w:val="00ED5B68"/>
    <w:rsid w:val="00ED5F22"/>
    <w:rsid w:val="00EE1168"/>
    <w:rsid w:val="00EE1C38"/>
    <w:rsid w:val="00EE2FA6"/>
    <w:rsid w:val="00EE47EF"/>
    <w:rsid w:val="00EE544C"/>
    <w:rsid w:val="00EE63A9"/>
    <w:rsid w:val="00EE6840"/>
    <w:rsid w:val="00EE7C6D"/>
    <w:rsid w:val="00EF09B0"/>
    <w:rsid w:val="00EF0DFD"/>
    <w:rsid w:val="00EF1E89"/>
    <w:rsid w:val="00EF1F89"/>
    <w:rsid w:val="00EF287C"/>
    <w:rsid w:val="00EF306E"/>
    <w:rsid w:val="00EF3FE7"/>
    <w:rsid w:val="00EF4367"/>
    <w:rsid w:val="00EF5117"/>
    <w:rsid w:val="00EF5937"/>
    <w:rsid w:val="00EF6689"/>
    <w:rsid w:val="00EF6983"/>
    <w:rsid w:val="00EF7A37"/>
    <w:rsid w:val="00EF7C13"/>
    <w:rsid w:val="00F02592"/>
    <w:rsid w:val="00F02881"/>
    <w:rsid w:val="00F02C82"/>
    <w:rsid w:val="00F02FEC"/>
    <w:rsid w:val="00F05A10"/>
    <w:rsid w:val="00F05C3A"/>
    <w:rsid w:val="00F0737C"/>
    <w:rsid w:val="00F07767"/>
    <w:rsid w:val="00F07D7E"/>
    <w:rsid w:val="00F11B54"/>
    <w:rsid w:val="00F132F0"/>
    <w:rsid w:val="00F13D56"/>
    <w:rsid w:val="00F141F7"/>
    <w:rsid w:val="00F1438D"/>
    <w:rsid w:val="00F146F4"/>
    <w:rsid w:val="00F153A5"/>
    <w:rsid w:val="00F16308"/>
    <w:rsid w:val="00F176C6"/>
    <w:rsid w:val="00F2097B"/>
    <w:rsid w:val="00F210A6"/>
    <w:rsid w:val="00F216FA"/>
    <w:rsid w:val="00F21731"/>
    <w:rsid w:val="00F23763"/>
    <w:rsid w:val="00F23D1D"/>
    <w:rsid w:val="00F23DF8"/>
    <w:rsid w:val="00F24114"/>
    <w:rsid w:val="00F258E1"/>
    <w:rsid w:val="00F25913"/>
    <w:rsid w:val="00F259C3"/>
    <w:rsid w:val="00F25F59"/>
    <w:rsid w:val="00F2740A"/>
    <w:rsid w:val="00F278B0"/>
    <w:rsid w:val="00F27CCA"/>
    <w:rsid w:val="00F27D6B"/>
    <w:rsid w:val="00F3119E"/>
    <w:rsid w:val="00F3123F"/>
    <w:rsid w:val="00F31617"/>
    <w:rsid w:val="00F31698"/>
    <w:rsid w:val="00F318B0"/>
    <w:rsid w:val="00F31900"/>
    <w:rsid w:val="00F347BF"/>
    <w:rsid w:val="00F3482D"/>
    <w:rsid w:val="00F35422"/>
    <w:rsid w:val="00F35609"/>
    <w:rsid w:val="00F3577A"/>
    <w:rsid w:val="00F358EA"/>
    <w:rsid w:val="00F3643B"/>
    <w:rsid w:val="00F371EC"/>
    <w:rsid w:val="00F37915"/>
    <w:rsid w:val="00F379A5"/>
    <w:rsid w:val="00F37E77"/>
    <w:rsid w:val="00F40B26"/>
    <w:rsid w:val="00F41812"/>
    <w:rsid w:val="00F42938"/>
    <w:rsid w:val="00F431AC"/>
    <w:rsid w:val="00F4416B"/>
    <w:rsid w:val="00F441D8"/>
    <w:rsid w:val="00F442AC"/>
    <w:rsid w:val="00F4483B"/>
    <w:rsid w:val="00F44890"/>
    <w:rsid w:val="00F448C9"/>
    <w:rsid w:val="00F448CB"/>
    <w:rsid w:val="00F44E62"/>
    <w:rsid w:val="00F45D00"/>
    <w:rsid w:val="00F46276"/>
    <w:rsid w:val="00F47187"/>
    <w:rsid w:val="00F502D7"/>
    <w:rsid w:val="00F51DC9"/>
    <w:rsid w:val="00F51DE0"/>
    <w:rsid w:val="00F523B2"/>
    <w:rsid w:val="00F52D94"/>
    <w:rsid w:val="00F54033"/>
    <w:rsid w:val="00F54F31"/>
    <w:rsid w:val="00F55743"/>
    <w:rsid w:val="00F55921"/>
    <w:rsid w:val="00F55AB7"/>
    <w:rsid w:val="00F55BD2"/>
    <w:rsid w:val="00F55D4B"/>
    <w:rsid w:val="00F562D5"/>
    <w:rsid w:val="00F56456"/>
    <w:rsid w:val="00F565EE"/>
    <w:rsid w:val="00F56D4D"/>
    <w:rsid w:val="00F57396"/>
    <w:rsid w:val="00F57751"/>
    <w:rsid w:val="00F60743"/>
    <w:rsid w:val="00F607C8"/>
    <w:rsid w:val="00F607F5"/>
    <w:rsid w:val="00F60BF4"/>
    <w:rsid w:val="00F6126B"/>
    <w:rsid w:val="00F61A28"/>
    <w:rsid w:val="00F62395"/>
    <w:rsid w:val="00F627CD"/>
    <w:rsid w:val="00F63206"/>
    <w:rsid w:val="00F6687A"/>
    <w:rsid w:val="00F66DDB"/>
    <w:rsid w:val="00F66EC9"/>
    <w:rsid w:val="00F70703"/>
    <w:rsid w:val="00F70DA8"/>
    <w:rsid w:val="00F70F35"/>
    <w:rsid w:val="00F71B4B"/>
    <w:rsid w:val="00F71C3A"/>
    <w:rsid w:val="00F72FD5"/>
    <w:rsid w:val="00F7362F"/>
    <w:rsid w:val="00F745FA"/>
    <w:rsid w:val="00F75461"/>
    <w:rsid w:val="00F75A8D"/>
    <w:rsid w:val="00F76D45"/>
    <w:rsid w:val="00F77A0E"/>
    <w:rsid w:val="00F77B7D"/>
    <w:rsid w:val="00F801BA"/>
    <w:rsid w:val="00F80436"/>
    <w:rsid w:val="00F80A65"/>
    <w:rsid w:val="00F80C49"/>
    <w:rsid w:val="00F80E03"/>
    <w:rsid w:val="00F82335"/>
    <w:rsid w:val="00F8267C"/>
    <w:rsid w:val="00F833B2"/>
    <w:rsid w:val="00F83834"/>
    <w:rsid w:val="00F8400F"/>
    <w:rsid w:val="00F84D68"/>
    <w:rsid w:val="00F85AFD"/>
    <w:rsid w:val="00F8773D"/>
    <w:rsid w:val="00F87CD7"/>
    <w:rsid w:val="00F90333"/>
    <w:rsid w:val="00F91063"/>
    <w:rsid w:val="00F91CD7"/>
    <w:rsid w:val="00F92EF0"/>
    <w:rsid w:val="00F93E37"/>
    <w:rsid w:val="00F94132"/>
    <w:rsid w:val="00F94146"/>
    <w:rsid w:val="00F94787"/>
    <w:rsid w:val="00F94833"/>
    <w:rsid w:val="00F94918"/>
    <w:rsid w:val="00F94C4B"/>
    <w:rsid w:val="00F95198"/>
    <w:rsid w:val="00F95663"/>
    <w:rsid w:val="00F96661"/>
    <w:rsid w:val="00F9715F"/>
    <w:rsid w:val="00F9735D"/>
    <w:rsid w:val="00FA0B90"/>
    <w:rsid w:val="00FA0D56"/>
    <w:rsid w:val="00FA109A"/>
    <w:rsid w:val="00FA1C47"/>
    <w:rsid w:val="00FA2C17"/>
    <w:rsid w:val="00FA2D65"/>
    <w:rsid w:val="00FA33DE"/>
    <w:rsid w:val="00FA3590"/>
    <w:rsid w:val="00FA38C7"/>
    <w:rsid w:val="00FA38E3"/>
    <w:rsid w:val="00FA40D7"/>
    <w:rsid w:val="00FA44D6"/>
    <w:rsid w:val="00FA4591"/>
    <w:rsid w:val="00FA48FD"/>
    <w:rsid w:val="00FA5121"/>
    <w:rsid w:val="00FA53C7"/>
    <w:rsid w:val="00FA58C9"/>
    <w:rsid w:val="00FA5C8F"/>
    <w:rsid w:val="00FA6034"/>
    <w:rsid w:val="00FA6347"/>
    <w:rsid w:val="00FA64E3"/>
    <w:rsid w:val="00FB0773"/>
    <w:rsid w:val="00FB0C62"/>
    <w:rsid w:val="00FB1E0E"/>
    <w:rsid w:val="00FB28AF"/>
    <w:rsid w:val="00FB3D0D"/>
    <w:rsid w:val="00FB3E13"/>
    <w:rsid w:val="00FB426E"/>
    <w:rsid w:val="00FB5208"/>
    <w:rsid w:val="00FB524E"/>
    <w:rsid w:val="00FB54CA"/>
    <w:rsid w:val="00FB621E"/>
    <w:rsid w:val="00FB78E0"/>
    <w:rsid w:val="00FB7A70"/>
    <w:rsid w:val="00FC0F78"/>
    <w:rsid w:val="00FC1F33"/>
    <w:rsid w:val="00FC20B8"/>
    <w:rsid w:val="00FC2156"/>
    <w:rsid w:val="00FC26D6"/>
    <w:rsid w:val="00FC3D86"/>
    <w:rsid w:val="00FC41AE"/>
    <w:rsid w:val="00FC44FB"/>
    <w:rsid w:val="00FC5151"/>
    <w:rsid w:val="00FC53CE"/>
    <w:rsid w:val="00FC579E"/>
    <w:rsid w:val="00FC5A58"/>
    <w:rsid w:val="00FC5DBC"/>
    <w:rsid w:val="00FC5E76"/>
    <w:rsid w:val="00FC65A4"/>
    <w:rsid w:val="00FC6AF8"/>
    <w:rsid w:val="00FC78A0"/>
    <w:rsid w:val="00FD06BA"/>
    <w:rsid w:val="00FD0995"/>
    <w:rsid w:val="00FD0DCF"/>
    <w:rsid w:val="00FD1E8C"/>
    <w:rsid w:val="00FD204C"/>
    <w:rsid w:val="00FD3595"/>
    <w:rsid w:val="00FD36F7"/>
    <w:rsid w:val="00FD4148"/>
    <w:rsid w:val="00FD4ED1"/>
    <w:rsid w:val="00FD4EE0"/>
    <w:rsid w:val="00FD53C5"/>
    <w:rsid w:val="00FD60FB"/>
    <w:rsid w:val="00FD74A5"/>
    <w:rsid w:val="00FD74EB"/>
    <w:rsid w:val="00FD77B1"/>
    <w:rsid w:val="00FD7B5D"/>
    <w:rsid w:val="00FE0F9E"/>
    <w:rsid w:val="00FE250D"/>
    <w:rsid w:val="00FE25F6"/>
    <w:rsid w:val="00FE2A27"/>
    <w:rsid w:val="00FE2E42"/>
    <w:rsid w:val="00FE30D8"/>
    <w:rsid w:val="00FE4D53"/>
    <w:rsid w:val="00FE606E"/>
    <w:rsid w:val="00FE62EF"/>
    <w:rsid w:val="00FE7327"/>
    <w:rsid w:val="00FF0029"/>
    <w:rsid w:val="00FF034F"/>
    <w:rsid w:val="00FF065F"/>
    <w:rsid w:val="00FF0A8D"/>
    <w:rsid w:val="00FF2174"/>
    <w:rsid w:val="00FF2838"/>
    <w:rsid w:val="00FF3A76"/>
    <w:rsid w:val="00FF4230"/>
    <w:rsid w:val="00FF5895"/>
    <w:rsid w:val="00FF5A8A"/>
    <w:rsid w:val="00FF66AC"/>
    <w:rsid w:val="00FF6E4E"/>
    <w:rsid w:val="00FF6EB2"/>
    <w:rsid w:val="00FF7167"/>
    <w:rsid w:val="00FF7A65"/>
    <w:rsid w:val="00FF7D37"/>
    <w:rsid w:val="00FF7DC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246BE"/>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 w:type="paragraph" w:styleId="FootnoteText">
    <w:name w:val="footnote text"/>
    <w:basedOn w:val="Normal"/>
    <w:link w:val="FootnoteTextChar"/>
    <w:uiPriority w:val="99"/>
    <w:semiHidden/>
    <w:unhideWhenUsed/>
    <w:rsid w:val="00B648B2"/>
    <w:pPr>
      <w:spacing w:before="0" w:after="0"/>
    </w:pPr>
    <w:rPr>
      <w:sz w:val="20"/>
      <w:szCs w:val="20"/>
    </w:rPr>
  </w:style>
  <w:style w:type="character" w:customStyle="1" w:styleId="FootnoteTextChar">
    <w:name w:val="Footnote Text Char"/>
    <w:basedOn w:val="DefaultParagraphFont"/>
    <w:link w:val="FootnoteText"/>
    <w:uiPriority w:val="99"/>
    <w:semiHidden/>
    <w:rsid w:val="00B648B2"/>
    <w:rPr>
      <w:rFonts w:ascii="Palatino" w:hAnsi="Palatino"/>
      <w:sz w:val="20"/>
      <w:szCs w:val="20"/>
    </w:rPr>
  </w:style>
  <w:style w:type="character" w:styleId="FootnoteReference">
    <w:name w:val="footnote reference"/>
    <w:basedOn w:val="DefaultParagraphFont"/>
    <w:uiPriority w:val="99"/>
    <w:semiHidden/>
    <w:unhideWhenUsed/>
    <w:rsid w:val="00B648B2"/>
    <w:rPr>
      <w:vertAlign w:val="superscript"/>
    </w:rPr>
  </w:style>
  <w:style w:type="character" w:styleId="EndnoteReference">
    <w:name w:val="endnote reference"/>
    <w:basedOn w:val="DefaultParagraphFont"/>
    <w:uiPriority w:val="99"/>
    <w:semiHidden/>
    <w:unhideWhenUsed/>
    <w:rsid w:val="00F46276"/>
    <w:rPr>
      <w:vertAlign w:val="superscript"/>
    </w:rPr>
  </w:style>
  <w:style w:type="paragraph" w:styleId="NormalWeb">
    <w:name w:val="Normal (Web)"/>
    <w:basedOn w:val="Normal"/>
    <w:uiPriority w:val="99"/>
    <w:semiHidden/>
    <w:unhideWhenUsed/>
    <w:rsid w:val="00136E8F"/>
    <w:rPr>
      <w:rFonts w:ascii="Times New Roman" w:hAnsi="Times New Roman" w:cs="Times New Roman"/>
      <w:sz w:val="24"/>
    </w:rPr>
  </w:style>
  <w:style w:type="character" w:styleId="Emphasis">
    <w:name w:val="Emphasis"/>
    <w:basedOn w:val="DefaultParagraphFont"/>
    <w:uiPriority w:val="20"/>
    <w:qFormat/>
    <w:rsid w:val="000442F0"/>
    <w:rPr>
      <w:i/>
      <w:iCs/>
    </w:rPr>
  </w:style>
  <w:style w:type="character" w:styleId="Hyperlink">
    <w:name w:val="Hyperlink"/>
    <w:basedOn w:val="DefaultParagraphFont"/>
    <w:uiPriority w:val="99"/>
    <w:unhideWhenUsed/>
    <w:rsid w:val="009C5A47"/>
    <w:rPr>
      <w:color w:val="0563C1" w:themeColor="hyperlink"/>
      <w:u w:val="single"/>
    </w:rPr>
  </w:style>
  <w:style w:type="paragraph" w:styleId="Revision">
    <w:name w:val="Revision"/>
    <w:hidden/>
    <w:uiPriority w:val="99"/>
    <w:semiHidden/>
    <w:rsid w:val="00B164BA"/>
    <w:rPr>
      <w:rFonts w:ascii="Palatino" w:hAnsi="Palatino"/>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21511">
      <w:bodyDiv w:val="1"/>
      <w:marLeft w:val="0"/>
      <w:marRight w:val="0"/>
      <w:marTop w:val="0"/>
      <w:marBottom w:val="0"/>
      <w:divBdr>
        <w:top w:val="none" w:sz="0" w:space="0" w:color="auto"/>
        <w:left w:val="none" w:sz="0" w:space="0" w:color="auto"/>
        <w:bottom w:val="none" w:sz="0" w:space="0" w:color="auto"/>
        <w:right w:val="none" w:sz="0" w:space="0" w:color="auto"/>
      </w:divBdr>
    </w:div>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248467616">
      <w:bodyDiv w:val="1"/>
      <w:marLeft w:val="0"/>
      <w:marRight w:val="0"/>
      <w:marTop w:val="0"/>
      <w:marBottom w:val="0"/>
      <w:divBdr>
        <w:top w:val="none" w:sz="0" w:space="0" w:color="auto"/>
        <w:left w:val="none" w:sz="0" w:space="0" w:color="auto"/>
        <w:bottom w:val="none" w:sz="0" w:space="0" w:color="auto"/>
        <w:right w:val="none" w:sz="0" w:space="0" w:color="auto"/>
      </w:divBdr>
    </w:div>
    <w:div w:id="324018915">
      <w:bodyDiv w:val="1"/>
      <w:marLeft w:val="0"/>
      <w:marRight w:val="0"/>
      <w:marTop w:val="0"/>
      <w:marBottom w:val="0"/>
      <w:divBdr>
        <w:top w:val="none" w:sz="0" w:space="0" w:color="auto"/>
        <w:left w:val="none" w:sz="0" w:space="0" w:color="auto"/>
        <w:bottom w:val="none" w:sz="0" w:space="0" w:color="auto"/>
        <w:right w:val="none" w:sz="0" w:space="0" w:color="auto"/>
      </w:divBdr>
    </w:div>
    <w:div w:id="435829621">
      <w:bodyDiv w:val="1"/>
      <w:marLeft w:val="0"/>
      <w:marRight w:val="0"/>
      <w:marTop w:val="0"/>
      <w:marBottom w:val="0"/>
      <w:divBdr>
        <w:top w:val="none" w:sz="0" w:space="0" w:color="auto"/>
        <w:left w:val="none" w:sz="0" w:space="0" w:color="auto"/>
        <w:bottom w:val="none" w:sz="0" w:space="0" w:color="auto"/>
        <w:right w:val="none" w:sz="0" w:space="0" w:color="auto"/>
      </w:divBdr>
    </w:div>
    <w:div w:id="545676170">
      <w:bodyDiv w:val="1"/>
      <w:marLeft w:val="0"/>
      <w:marRight w:val="0"/>
      <w:marTop w:val="0"/>
      <w:marBottom w:val="0"/>
      <w:divBdr>
        <w:top w:val="none" w:sz="0" w:space="0" w:color="auto"/>
        <w:left w:val="none" w:sz="0" w:space="0" w:color="auto"/>
        <w:bottom w:val="none" w:sz="0" w:space="0" w:color="auto"/>
        <w:right w:val="none" w:sz="0" w:space="0" w:color="auto"/>
      </w:divBdr>
    </w:div>
    <w:div w:id="598299574">
      <w:bodyDiv w:val="1"/>
      <w:marLeft w:val="0"/>
      <w:marRight w:val="0"/>
      <w:marTop w:val="0"/>
      <w:marBottom w:val="0"/>
      <w:divBdr>
        <w:top w:val="none" w:sz="0" w:space="0" w:color="auto"/>
        <w:left w:val="none" w:sz="0" w:space="0" w:color="auto"/>
        <w:bottom w:val="none" w:sz="0" w:space="0" w:color="auto"/>
        <w:right w:val="none" w:sz="0" w:space="0" w:color="auto"/>
      </w:divBdr>
    </w:div>
    <w:div w:id="611785759">
      <w:bodyDiv w:val="1"/>
      <w:marLeft w:val="0"/>
      <w:marRight w:val="0"/>
      <w:marTop w:val="0"/>
      <w:marBottom w:val="0"/>
      <w:divBdr>
        <w:top w:val="none" w:sz="0" w:space="0" w:color="auto"/>
        <w:left w:val="none" w:sz="0" w:space="0" w:color="auto"/>
        <w:bottom w:val="none" w:sz="0" w:space="0" w:color="auto"/>
        <w:right w:val="none" w:sz="0" w:space="0" w:color="auto"/>
      </w:divBdr>
    </w:div>
    <w:div w:id="637028415">
      <w:bodyDiv w:val="1"/>
      <w:marLeft w:val="0"/>
      <w:marRight w:val="0"/>
      <w:marTop w:val="0"/>
      <w:marBottom w:val="0"/>
      <w:divBdr>
        <w:top w:val="none" w:sz="0" w:space="0" w:color="auto"/>
        <w:left w:val="none" w:sz="0" w:space="0" w:color="auto"/>
        <w:bottom w:val="none" w:sz="0" w:space="0" w:color="auto"/>
        <w:right w:val="none" w:sz="0" w:space="0" w:color="auto"/>
      </w:divBdr>
    </w:div>
    <w:div w:id="674502613">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809518814">
      <w:bodyDiv w:val="1"/>
      <w:marLeft w:val="0"/>
      <w:marRight w:val="0"/>
      <w:marTop w:val="0"/>
      <w:marBottom w:val="0"/>
      <w:divBdr>
        <w:top w:val="none" w:sz="0" w:space="0" w:color="auto"/>
        <w:left w:val="none" w:sz="0" w:space="0" w:color="auto"/>
        <w:bottom w:val="none" w:sz="0" w:space="0" w:color="auto"/>
        <w:right w:val="none" w:sz="0" w:space="0" w:color="auto"/>
      </w:divBdr>
    </w:div>
    <w:div w:id="809715110">
      <w:bodyDiv w:val="1"/>
      <w:marLeft w:val="0"/>
      <w:marRight w:val="0"/>
      <w:marTop w:val="0"/>
      <w:marBottom w:val="0"/>
      <w:divBdr>
        <w:top w:val="none" w:sz="0" w:space="0" w:color="auto"/>
        <w:left w:val="none" w:sz="0" w:space="0" w:color="auto"/>
        <w:bottom w:val="none" w:sz="0" w:space="0" w:color="auto"/>
        <w:right w:val="none" w:sz="0" w:space="0" w:color="auto"/>
      </w:divBdr>
    </w:div>
    <w:div w:id="925766436">
      <w:bodyDiv w:val="1"/>
      <w:marLeft w:val="0"/>
      <w:marRight w:val="0"/>
      <w:marTop w:val="0"/>
      <w:marBottom w:val="0"/>
      <w:divBdr>
        <w:top w:val="none" w:sz="0" w:space="0" w:color="auto"/>
        <w:left w:val="none" w:sz="0" w:space="0" w:color="auto"/>
        <w:bottom w:val="none" w:sz="0" w:space="0" w:color="auto"/>
        <w:right w:val="none" w:sz="0" w:space="0" w:color="auto"/>
      </w:divBdr>
    </w:div>
    <w:div w:id="944993776">
      <w:bodyDiv w:val="1"/>
      <w:marLeft w:val="0"/>
      <w:marRight w:val="0"/>
      <w:marTop w:val="0"/>
      <w:marBottom w:val="0"/>
      <w:divBdr>
        <w:top w:val="none" w:sz="0" w:space="0" w:color="auto"/>
        <w:left w:val="none" w:sz="0" w:space="0" w:color="auto"/>
        <w:bottom w:val="none" w:sz="0" w:space="0" w:color="auto"/>
        <w:right w:val="none" w:sz="0" w:space="0" w:color="auto"/>
      </w:divBdr>
    </w:div>
    <w:div w:id="956371111">
      <w:bodyDiv w:val="1"/>
      <w:marLeft w:val="0"/>
      <w:marRight w:val="0"/>
      <w:marTop w:val="0"/>
      <w:marBottom w:val="0"/>
      <w:divBdr>
        <w:top w:val="none" w:sz="0" w:space="0" w:color="auto"/>
        <w:left w:val="none" w:sz="0" w:space="0" w:color="auto"/>
        <w:bottom w:val="none" w:sz="0" w:space="0" w:color="auto"/>
        <w:right w:val="none" w:sz="0" w:space="0" w:color="auto"/>
      </w:divBdr>
    </w:div>
    <w:div w:id="985084929">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01083371">
      <w:bodyDiv w:val="1"/>
      <w:marLeft w:val="0"/>
      <w:marRight w:val="0"/>
      <w:marTop w:val="0"/>
      <w:marBottom w:val="0"/>
      <w:divBdr>
        <w:top w:val="none" w:sz="0" w:space="0" w:color="auto"/>
        <w:left w:val="none" w:sz="0" w:space="0" w:color="auto"/>
        <w:bottom w:val="none" w:sz="0" w:space="0" w:color="auto"/>
        <w:right w:val="none" w:sz="0" w:space="0" w:color="auto"/>
      </w:divBdr>
    </w:div>
    <w:div w:id="1005323743">
      <w:bodyDiv w:val="1"/>
      <w:marLeft w:val="0"/>
      <w:marRight w:val="0"/>
      <w:marTop w:val="0"/>
      <w:marBottom w:val="0"/>
      <w:divBdr>
        <w:top w:val="none" w:sz="0" w:space="0" w:color="auto"/>
        <w:left w:val="none" w:sz="0" w:space="0" w:color="auto"/>
        <w:bottom w:val="none" w:sz="0" w:space="0" w:color="auto"/>
        <w:right w:val="none" w:sz="0" w:space="0" w:color="auto"/>
      </w:divBdr>
    </w:div>
    <w:div w:id="1022899356">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2795492">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58499451">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179124815">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263220951">
      <w:bodyDiv w:val="1"/>
      <w:marLeft w:val="0"/>
      <w:marRight w:val="0"/>
      <w:marTop w:val="0"/>
      <w:marBottom w:val="0"/>
      <w:divBdr>
        <w:top w:val="none" w:sz="0" w:space="0" w:color="auto"/>
        <w:left w:val="none" w:sz="0" w:space="0" w:color="auto"/>
        <w:bottom w:val="none" w:sz="0" w:space="0" w:color="auto"/>
        <w:right w:val="none" w:sz="0" w:space="0" w:color="auto"/>
      </w:divBdr>
    </w:div>
    <w:div w:id="1277059073">
      <w:bodyDiv w:val="1"/>
      <w:marLeft w:val="0"/>
      <w:marRight w:val="0"/>
      <w:marTop w:val="0"/>
      <w:marBottom w:val="0"/>
      <w:divBdr>
        <w:top w:val="none" w:sz="0" w:space="0" w:color="auto"/>
        <w:left w:val="none" w:sz="0" w:space="0" w:color="auto"/>
        <w:bottom w:val="none" w:sz="0" w:space="0" w:color="auto"/>
        <w:right w:val="none" w:sz="0" w:space="0" w:color="auto"/>
      </w:divBdr>
    </w:div>
    <w:div w:id="1291669528">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340498427">
      <w:bodyDiv w:val="1"/>
      <w:marLeft w:val="0"/>
      <w:marRight w:val="0"/>
      <w:marTop w:val="0"/>
      <w:marBottom w:val="0"/>
      <w:divBdr>
        <w:top w:val="none" w:sz="0" w:space="0" w:color="auto"/>
        <w:left w:val="none" w:sz="0" w:space="0" w:color="auto"/>
        <w:bottom w:val="none" w:sz="0" w:space="0" w:color="auto"/>
        <w:right w:val="none" w:sz="0" w:space="0" w:color="auto"/>
      </w:divBdr>
    </w:div>
    <w:div w:id="1402799887">
      <w:bodyDiv w:val="1"/>
      <w:marLeft w:val="0"/>
      <w:marRight w:val="0"/>
      <w:marTop w:val="0"/>
      <w:marBottom w:val="0"/>
      <w:divBdr>
        <w:top w:val="none" w:sz="0" w:space="0" w:color="auto"/>
        <w:left w:val="none" w:sz="0" w:space="0" w:color="auto"/>
        <w:bottom w:val="none" w:sz="0" w:space="0" w:color="auto"/>
        <w:right w:val="none" w:sz="0" w:space="0" w:color="auto"/>
      </w:divBdr>
    </w:div>
    <w:div w:id="1413435111">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477452427">
      <w:bodyDiv w:val="1"/>
      <w:marLeft w:val="0"/>
      <w:marRight w:val="0"/>
      <w:marTop w:val="0"/>
      <w:marBottom w:val="0"/>
      <w:divBdr>
        <w:top w:val="none" w:sz="0" w:space="0" w:color="auto"/>
        <w:left w:val="none" w:sz="0" w:space="0" w:color="auto"/>
        <w:bottom w:val="none" w:sz="0" w:space="0" w:color="auto"/>
        <w:right w:val="none" w:sz="0" w:space="0" w:color="auto"/>
      </w:divBdr>
    </w:div>
    <w:div w:id="1510293857">
      <w:bodyDiv w:val="1"/>
      <w:marLeft w:val="0"/>
      <w:marRight w:val="0"/>
      <w:marTop w:val="0"/>
      <w:marBottom w:val="0"/>
      <w:divBdr>
        <w:top w:val="none" w:sz="0" w:space="0" w:color="auto"/>
        <w:left w:val="none" w:sz="0" w:space="0" w:color="auto"/>
        <w:bottom w:val="none" w:sz="0" w:space="0" w:color="auto"/>
        <w:right w:val="none" w:sz="0" w:space="0" w:color="auto"/>
      </w:divBdr>
    </w:div>
    <w:div w:id="1516117075">
      <w:bodyDiv w:val="1"/>
      <w:marLeft w:val="0"/>
      <w:marRight w:val="0"/>
      <w:marTop w:val="0"/>
      <w:marBottom w:val="0"/>
      <w:divBdr>
        <w:top w:val="none" w:sz="0" w:space="0" w:color="auto"/>
        <w:left w:val="none" w:sz="0" w:space="0" w:color="auto"/>
        <w:bottom w:val="none" w:sz="0" w:space="0" w:color="auto"/>
        <w:right w:val="none" w:sz="0" w:space="0" w:color="auto"/>
      </w:divBdr>
    </w:div>
    <w:div w:id="1584679679">
      <w:bodyDiv w:val="1"/>
      <w:marLeft w:val="0"/>
      <w:marRight w:val="0"/>
      <w:marTop w:val="0"/>
      <w:marBottom w:val="0"/>
      <w:divBdr>
        <w:top w:val="none" w:sz="0" w:space="0" w:color="auto"/>
        <w:left w:val="none" w:sz="0" w:space="0" w:color="auto"/>
        <w:bottom w:val="none" w:sz="0" w:space="0" w:color="auto"/>
        <w:right w:val="none" w:sz="0" w:space="0" w:color="auto"/>
      </w:divBdr>
    </w:div>
    <w:div w:id="1616986634">
      <w:bodyDiv w:val="1"/>
      <w:marLeft w:val="0"/>
      <w:marRight w:val="0"/>
      <w:marTop w:val="0"/>
      <w:marBottom w:val="0"/>
      <w:divBdr>
        <w:top w:val="none" w:sz="0" w:space="0" w:color="auto"/>
        <w:left w:val="none" w:sz="0" w:space="0" w:color="auto"/>
        <w:bottom w:val="none" w:sz="0" w:space="0" w:color="auto"/>
        <w:right w:val="none" w:sz="0" w:space="0" w:color="auto"/>
      </w:divBdr>
    </w:div>
    <w:div w:id="1621759802">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59185567">
      <w:bodyDiv w:val="1"/>
      <w:marLeft w:val="0"/>
      <w:marRight w:val="0"/>
      <w:marTop w:val="0"/>
      <w:marBottom w:val="0"/>
      <w:divBdr>
        <w:top w:val="none" w:sz="0" w:space="0" w:color="auto"/>
        <w:left w:val="none" w:sz="0" w:space="0" w:color="auto"/>
        <w:bottom w:val="none" w:sz="0" w:space="0" w:color="auto"/>
        <w:right w:val="none" w:sz="0" w:space="0" w:color="auto"/>
      </w:divBdr>
    </w:div>
    <w:div w:id="168670775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16419426">
      <w:bodyDiv w:val="1"/>
      <w:marLeft w:val="0"/>
      <w:marRight w:val="0"/>
      <w:marTop w:val="0"/>
      <w:marBottom w:val="0"/>
      <w:divBdr>
        <w:top w:val="none" w:sz="0" w:space="0" w:color="auto"/>
        <w:left w:val="none" w:sz="0" w:space="0" w:color="auto"/>
        <w:bottom w:val="none" w:sz="0" w:space="0" w:color="auto"/>
        <w:right w:val="none" w:sz="0" w:space="0" w:color="auto"/>
      </w:divBdr>
    </w:div>
    <w:div w:id="1741295241">
      <w:bodyDiv w:val="1"/>
      <w:marLeft w:val="0"/>
      <w:marRight w:val="0"/>
      <w:marTop w:val="0"/>
      <w:marBottom w:val="0"/>
      <w:divBdr>
        <w:top w:val="none" w:sz="0" w:space="0" w:color="auto"/>
        <w:left w:val="none" w:sz="0" w:space="0" w:color="auto"/>
        <w:bottom w:val="none" w:sz="0" w:space="0" w:color="auto"/>
        <w:right w:val="none" w:sz="0" w:space="0" w:color="auto"/>
      </w:divBdr>
    </w:div>
    <w:div w:id="1742361859">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21265748">
      <w:bodyDiv w:val="1"/>
      <w:marLeft w:val="0"/>
      <w:marRight w:val="0"/>
      <w:marTop w:val="0"/>
      <w:marBottom w:val="0"/>
      <w:divBdr>
        <w:top w:val="none" w:sz="0" w:space="0" w:color="auto"/>
        <w:left w:val="none" w:sz="0" w:space="0" w:color="auto"/>
        <w:bottom w:val="none" w:sz="0" w:space="0" w:color="auto"/>
        <w:right w:val="none" w:sz="0" w:space="0" w:color="auto"/>
      </w:divBdr>
    </w:div>
    <w:div w:id="184733109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23293064">
      <w:bodyDiv w:val="1"/>
      <w:marLeft w:val="0"/>
      <w:marRight w:val="0"/>
      <w:marTop w:val="0"/>
      <w:marBottom w:val="0"/>
      <w:divBdr>
        <w:top w:val="none" w:sz="0" w:space="0" w:color="auto"/>
        <w:left w:val="none" w:sz="0" w:space="0" w:color="auto"/>
        <w:bottom w:val="none" w:sz="0" w:space="0" w:color="auto"/>
        <w:right w:val="none" w:sz="0" w:space="0" w:color="auto"/>
      </w:divBdr>
    </w:div>
    <w:div w:id="1967345741">
      <w:bodyDiv w:val="1"/>
      <w:marLeft w:val="0"/>
      <w:marRight w:val="0"/>
      <w:marTop w:val="0"/>
      <w:marBottom w:val="0"/>
      <w:divBdr>
        <w:top w:val="none" w:sz="0" w:space="0" w:color="auto"/>
        <w:left w:val="none" w:sz="0" w:space="0" w:color="auto"/>
        <w:bottom w:val="none" w:sz="0" w:space="0" w:color="auto"/>
        <w:right w:val="none" w:sz="0" w:space="0" w:color="auto"/>
      </w:divBdr>
    </w:div>
    <w:div w:id="1997610633">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61829058">
      <w:bodyDiv w:val="1"/>
      <w:marLeft w:val="0"/>
      <w:marRight w:val="0"/>
      <w:marTop w:val="0"/>
      <w:marBottom w:val="0"/>
      <w:divBdr>
        <w:top w:val="none" w:sz="0" w:space="0" w:color="auto"/>
        <w:left w:val="none" w:sz="0" w:space="0" w:color="auto"/>
        <w:bottom w:val="none" w:sz="0" w:space="0" w:color="auto"/>
        <w:right w:val="none" w:sz="0" w:space="0" w:color="auto"/>
      </w:divBdr>
    </w:div>
    <w:div w:id="2087798803">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microsoft.com/en-us/research/publication/bored-tuesdays-and-focused-afternoons-the-rhythm-of-attention-and-online-activity-in-the-workplace/" TargetMode="External"/><Relationship Id="rId2" Type="http://schemas.openxmlformats.org/officeDocument/2006/relationships/hyperlink" Target="https://www.microsoft.com/en-us/research/publication/bored-tuesdays-and-focused-afternoons-the-rhythm-of-attention-and-online-activity-in-the-workplace/" TargetMode="External"/></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null)"/><Relationship Id="rId21" Type="http://schemas.openxmlformats.org/officeDocument/2006/relationships/image" Target="media/image12.(null)"/><Relationship Id="rId22" Type="http://schemas.openxmlformats.org/officeDocument/2006/relationships/image" Target="media/image13.png"/><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7" Type="http://schemas.microsoft.com/office/2016/09/relationships/commentsIds" Target="commentsIds.xml"/><Relationship Id="rId10" Type="http://schemas.openxmlformats.org/officeDocument/2006/relationships/image" Target="media/image1.(null)"/><Relationship Id="rId11" Type="http://schemas.openxmlformats.org/officeDocument/2006/relationships/image" Target="media/image2.(null)"/><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null)"/><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null)"/><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9826BDC0-180D-9847-B3CC-0B13C3FC7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6</Pages>
  <Words>33545</Words>
  <Characters>191209</Characters>
  <Application>Microsoft Macintosh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399</cp:revision>
  <cp:lastPrinted>2018-07-05T14:44:00Z</cp:lastPrinted>
  <dcterms:created xsi:type="dcterms:W3CDTF">2018-05-18T16:50:00Z</dcterms:created>
  <dcterms:modified xsi:type="dcterms:W3CDTF">2018-07-0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human-computer-studies</vt:lpwstr>
  </property>
  <property fmtid="{D5CDD505-2E9C-101B-9397-08002B2CF9AE}" pid="15" name="Mendeley Recent Style Name 6_1">
    <vt:lpwstr>International Journal of Human - Computer Stud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